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0C6B26" w:rsidRDefault="002E018D" w:rsidP="00DE025C">
      <w:pPr>
        <w:spacing w:line="480" w:lineRule="auto"/>
        <w:rPr>
          <w:bCs/>
          <w:szCs w:val="24"/>
          <w:vertAlign w:val="superscript"/>
          <w:lang w:val="en-US"/>
        </w:rPr>
      </w:pPr>
      <w:proofErr w:type="spellStart"/>
      <w:r w:rsidRPr="000C6B26">
        <w:rPr>
          <w:bCs/>
          <w:szCs w:val="24"/>
          <w:lang w:val="en-US"/>
        </w:rPr>
        <w:t>Mareike</w:t>
      </w:r>
      <w:proofErr w:type="spellEnd"/>
      <w:r w:rsidRPr="000C6B26">
        <w:rPr>
          <w:bCs/>
          <w:szCs w:val="24"/>
          <w:lang w:val="en-US"/>
        </w:rPr>
        <w:t xml:space="preserve"> Ariaans</w:t>
      </w:r>
      <w:r w:rsidR="00DE025C" w:rsidRPr="000C6B26">
        <w:rPr>
          <w:bCs/>
          <w:szCs w:val="24"/>
          <w:vertAlign w:val="superscript"/>
          <w:lang w:val="en-US"/>
        </w:rPr>
        <w:t>1</w:t>
      </w:r>
      <w:r w:rsidR="00661837" w:rsidRPr="000C6B26">
        <w:rPr>
          <w:bCs/>
          <w:szCs w:val="24"/>
          <w:vertAlign w:val="superscript"/>
          <w:lang w:val="en-US"/>
        </w:rPr>
        <w:t>,</w:t>
      </w:r>
      <w:r w:rsidR="00D534D0" w:rsidRPr="000C6B26">
        <w:rPr>
          <w:bCs/>
          <w:szCs w:val="24"/>
          <w:vertAlign w:val="superscript"/>
          <w:lang w:val="en-US"/>
        </w:rPr>
        <w:t>2</w:t>
      </w:r>
      <w:r w:rsidR="00DE025C" w:rsidRPr="000C6B26">
        <w:rPr>
          <w:bCs/>
          <w:szCs w:val="24"/>
          <w:vertAlign w:val="superscript"/>
          <w:lang w:val="en-US"/>
        </w:rPr>
        <w:t>, *</w:t>
      </w:r>
      <w:r w:rsidR="00DE025C" w:rsidRPr="000C6B26">
        <w:rPr>
          <w:bCs/>
          <w:szCs w:val="24"/>
          <w:lang w:val="en-US"/>
        </w:rPr>
        <w:t xml:space="preserve">, </w:t>
      </w:r>
      <w:r w:rsidRPr="000C6B26">
        <w:rPr>
          <w:bCs/>
          <w:szCs w:val="24"/>
          <w:lang w:val="en-US"/>
        </w:rPr>
        <w:t>Philipp Linden</w:t>
      </w:r>
      <w:r w:rsidR="00D534D0" w:rsidRPr="000C6B26">
        <w:rPr>
          <w:bCs/>
          <w:szCs w:val="24"/>
          <w:vertAlign w:val="superscript"/>
          <w:lang w:val="en-US"/>
        </w:rPr>
        <w:t>3</w:t>
      </w:r>
      <w:r w:rsidRPr="000C6B26">
        <w:rPr>
          <w:bCs/>
          <w:szCs w:val="24"/>
          <w:lang w:val="en-US"/>
        </w:rPr>
        <w:t>,</w:t>
      </w:r>
      <w:r w:rsidR="00DE025C" w:rsidRPr="000C6B26">
        <w:rPr>
          <w:bCs/>
          <w:szCs w:val="24"/>
          <w:lang w:val="en-US"/>
        </w:rPr>
        <w:t xml:space="preserve"> </w:t>
      </w:r>
      <w:r w:rsidRPr="000C6B26">
        <w:rPr>
          <w:bCs/>
          <w:szCs w:val="24"/>
          <w:lang w:val="en-US"/>
        </w:rPr>
        <w:t>Claus Wendt</w:t>
      </w:r>
      <w:r w:rsidR="00DE025C" w:rsidRPr="000C6B26">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proofErr w:type="gramStart"/>
      <w:r w:rsidR="00D11535" w:rsidRPr="00661837">
        <w:rPr>
          <w:color w:val="000000" w:themeColor="text1"/>
          <w:szCs w:val="24"/>
          <w:lang w:val="en-US"/>
        </w:rPr>
        <w:t>68159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r w:rsidR="009E7DEE">
        <w:fldChar w:fldCharType="begin"/>
      </w:r>
      <w:r w:rsidR="009E7DEE" w:rsidRPr="009E7DEE">
        <w:rPr>
          <w:lang w:val="en-US"/>
          <w:rPrChange w:id="1" w:author="Mareike Ariaans" w:date="2020-07-06T09:42:00Z">
            <w:rPr/>
          </w:rPrChange>
        </w:rPr>
        <w:instrText xml:space="preserve"> HYPERLINK "mailto:ariaans@soziologie.uni-siegen.de" </w:instrText>
      </w:r>
      <w:r w:rsidR="009E7DEE">
        <w:fldChar w:fldCharType="separate"/>
      </w:r>
      <w:r w:rsidR="00DE025C" w:rsidRPr="006A56FF">
        <w:rPr>
          <w:rStyle w:val="Hyperlink"/>
          <w:szCs w:val="24"/>
          <w:lang w:val="en-US"/>
        </w:rPr>
        <w:t>ariaans@soziologie.uni-siegen.de</w:t>
      </w:r>
      <w:r w:rsidR="009E7DEE">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r w:rsidR="009E7DEE">
        <w:fldChar w:fldCharType="begin"/>
      </w:r>
      <w:r w:rsidR="009E7DEE" w:rsidRPr="009E7DEE">
        <w:rPr>
          <w:lang w:val="en-US"/>
          <w:rPrChange w:id="2" w:author="Mareike Ariaans" w:date="2020-07-06T09:42:00Z">
            <w:rPr/>
          </w:rPrChange>
        </w:rPr>
        <w:instrText xml:space="preserve"> HYPERLINK "mailto:linden@soziologie.uni-siegen.de" </w:instrText>
      </w:r>
      <w:r w:rsidR="009E7DEE">
        <w:fldChar w:fldCharType="separate"/>
      </w:r>
      <w:r w:rsidR="00900C32" w:rsidRPr="006A56FF">
        <w:rPr>
          <w:lang w:val="en-US"/>
        </w:rPr>
        <w:t>linden@soziologie.uni-siegen.de</w:t>
      </w:r>
      <w:r w:rsidR="009E7DEE">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9E7DEE">
        <w:fldChar w:fldCharType="begin"/>
      </w:r>
      <w:r w:rsidR="009E7DEE" w:rsidRPr="009E7DEE">
        <w:rPr>
          <w:lang w:val="en-US"/>
          <w:rPrChange w:id="3" w:author="Mareike Ariaans" w:date="2020-07-06T09:42:00Z">
            <w:rPr/>
          </w:rPrChange>
        </w:rPr>
        <w:instrText xml:space="preserve"> HYPERLINK "mailto:wendt@soziologie.uni-siegen.de" </w:instrText>
      </w:r>
      <w:r w:rsidR="009E7DEE">
        <w:fldChar w:fldCharType="separate"/>
      </w:r>
      <w:r w:rsidR="00661837" w:rsidRPr="007048BA">
        <w:rPr>
          <w:rStyle w:val="Hyperlink"/>
          <w:szCs w:val="24"/>
          <w:lang w:val="en-US"/>
        </w:rPr>
        <w:t>wendt@soziologie.uni-siegen.de</w:t>
      </w:r>
      <w:r w:rsidR="009E7DEE">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proofErr w:type="spellStart"/>
      <w:r w:rsidRPr="006A56FF">
        <w:rPr>
          <w:b/>
          <w:bCs/>
          <w:szCs w:val="24"/>
          <w:lang w:val="en-US"/>
        </w:rPr>
        <w:t>Mareike</w:t>
      </w:r>
      <w:proofErr w:type="spellEnd"/>
      <w:r w:rsidRPr="006A56FF">
        <w:rPr>
          <w:b/>
          <w:bCs/>
          <w:szCs w:val="24"/>
          <w:lang w:val="en-US"/>
        </w:rPr>
        <w:t xml:space="preserve"> </w:t>
      </w:r>
      <w:proofErr w:type="spellStart"/>
      <w:r w:rsidRPr="006A56FF">
        <w:rPr>
          <w:b/>
          <w:bCs/>
          <w:szCs w:val="24"/>
          <w:lang w:val="en-US"/>
        </w:rPr>
        <w:t>Ariaans</w:t>
      </w:r>
      <w:proofErr w:type="spellEnd"/>
      <w:r w:rsidRPr="006A56FF">
        <w:rPr>
          <w:b/>
          <w:bCs/>
          <w:szCs w:val="24"/>
          <w:lang w:val="en-US"/>
        </w:rPr>
        <w:t xml:space="preserve">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4"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4"/>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w:t>
      </w:r>
      <w:proofErr w:type="gramStart"/>
      <w:r w:rsidR="00415494" w:rsidRPr="006A56FF">
        <w:rPr>
          <w:lang w:val="en-US" w:eastAsia="de-DE"/>
        </w:rPr>
        <w:t>28-30</w:t>
      </w:r>
      <w:proofErr w:type="gramEnd"/>
      <w:r w:rsidR="00415494" w:rsidRPr="006A56FF">
        <w:rPr>
          <w:lang w:val="en-US" w:eastAsia="de-DE"/>
        </w:rPr>
        <w:t xml:space="preserve">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777EAE53" w:rsidR="00EB31E0" w:rsidRPr="006A56FF" w:rsidRDefault="004237F4" w:rsidP="00EB31E0">
            <w:pPr>
              <w:jc w:val="right"/>
              <w:rPr>
                <w:rFonts w:eastAsia="Times New Roman"/>
                <w:bCs/>
                <w:lang w:val="en-US" w:eastAsia="de-DE"/>
              </w:rPr>
            </w:pPr>
            <w:r>
              <w:rPr>
                <w:rFonts w:eastAsia="Times New Roman"/>
                <w:bCs/>
                <w:lang w:val="en-US" w:eastAsia="de-DE"/>
              </w:rPr>
              <w:t>81</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0DC2A604" w:rsidR="00EB31E0" w:rsidRPr="006A56FF" w:rsidRDefault="004237F4" w:rsidP="00EB31E0">
            <w:pPr>
              <w:jc w:val="right"/>
              <w:rPr>
                <w:rFonts w:eastAsia="Times New Roman"/>
                <w:bCs/>
                <w:lang w:val="en-US" w:eastAsia="de-DE"/>
              </w:rPr>
            </w:pPr>
            <w:r>
              <w:rPr>
                <w:rFonts w:eastAsia="Times New Roman"/>
                <w:bCs/>
                <w:lang w:val="en-US" w:eastAsia="de-DE"/>
              </w:rPr>
              <w:t>417</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39A340EB" w:rsidR="00EB31E0" w:rsidRPr="006A56FF" w:rsidRDefault="004237F4" w:rsidP="00EB31E0">
            <w:pPr>
              <w:jc w:val="right"/>
              <w:rPr>
                <w:rFonts w:eastAsia="Times New Roman"/>
                <w:bCs/>
                <w:lang w:val="en-US" w:eastAsia="de-DE"/>
              </w:rPr>
            </w:pPr>
            <w:r>
              <w:rPr>
                <w:rFonts w:eastAsia="Times New Roman"/>
                <w:bCs/>
                <w:lang w:val="en-US" w:eastAsia="de-DE"/>
              </w:rPr>
              <w:t>1204</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600E2D3C" w:rsidR="00EB31E0" w:rsidRPr="006A56FF" w:rsidRDefault="00B9651F" w:rsidP="00EB31E0">
            <w:pPr>
              <w:jc w:val="right"/>
              <w:rPr>
                <w:rFonts w:eastAsia="Times New Roman"/>
                <w:bCs/>
                <w:lang w:val="en-US" w:eastAsia="de-DE"/>
              </w:rPr>
            </w:pPr>
            <w:r>
              <w:rPr>
                <w:rFonts w:eastAsia="Times New Roman"/>
                <w:bCs/>
                <w:lang w:val="en-US" w:eastAsia="de-DE"/>
              </w:rPr>
              <w:t>1221</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AE9FF81" w:rsidR="00EB31E0" w:rsidRPr="006A56FF" w:rsidRDefault="00B9651F" w:rsidP="00EB31E0">
            <w:pPr>
              <w:jc w:val="right"/>
              <w:rPr>
                <w:rFonts w:eastAsia="Times New Roman"/>
                <w:bCs/>
                <w:lang w:val="en-US" w:eastAsia="de-DE"/>
              </w:rPr>
            </w:pPr>
            <w:r>
              <w:rPr>
                <w:rFonts w:eastAsia="Times New Roman"/>
                <w:bCs/>
                <w:lang w:val="en-US" w:eastAsia="de-DE"/>
              </w:rPr>
              <w:t>789</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53BAFAC2" w:rsidR="00EB31E0" w:rsidRPr="006A56FF" w:rsidRDefault="004237F4" w:rsidP="00EB31E0">
            <w:pPr>
              <w:jc w:val="right"/>
              <w:rPr>
                <w:rFonts w:eastAsia="Times New Roman"/>
                <w:bCs/>
                <w:lang w:val="en-US" w:eastAsia="de-DE"/>
              </w:rPr>
            </w:pPr>
            <w:r>
              <w:rPr>
                <w:rFonts w:eastAsia="Times New Roman"/>
                <w:bCs/>
                <w:lang w:val="en-US" w:eastAsia="de-DE"/>
              </w:rPr>
              <w:t>361</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38789E16" w:rsidR="004237F4" w:rsidRDefault="004237F4" w:rsidP="00EB31E0">
            <w:pPr>
              <w:jc w:val="right"/>
              <w:rPr>
                <w:rFonts w:eastAsia="Times New Roman"/>
                <w:bCs/>
                <w:lang w:val="en-US" w:eastAsia="de-DE"/>
              </w:rPr>
            </w:pPr>
            <w:r>
              <w:rPr>
                <w:rFonts w:eastAsia="Times New Roman"/>
                <w:bCs/>
                <w:lang w:val="en-US" w:eastAsia="de-DE"/>
              </w:rPr>
              <w:t>379</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0B92E6E0" w:rsidR="00EB31E0" w:rsidRPr="006A56FF" w:rsidRDefault="004237F4" w:rsidP="00EB31E0">
            <w:pPr>
              <w:jc w:val="right"/>
              <w:rPr>
                <w:rFonts w:eastAsia="Times New Roman"/>
                <w:lang w:val="en-US" w:eastAsia="de-DE"/>
              </w:rPr>
            </w:pPr>
            <w:r>
              <w:rPr>
                <w:rFonts w:eastAsia="Times New Roman"/>
                <w:lang w:val="en-US" w:eastAsia="de-DE"/>
              </w:rPr>
              <w:t>981</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277D69ED" w:rsidR="00EB31E0" w:rsidRPr="006A56FF" w:rsidRDefault="004110D5" w:rsidP="00EB31E0">
            <w:pPr>
              <w:jc w:val="right"/>
              <w:rPr>
                <w:rFonts w:eastAsia="Times New Roman"/>
                <w:lang w:val="en-US" w:eastAsia="de-DE"/>
              </w:rPr>
            </w:pPr>
            <w:r>
              <w:rPr>
                <w:rFonts w:eastAsia="Times New Roman"/>
                <w:lang w:val="en-US" w:eastAsia="de-DE"/>
              </w:rPr>
              <w:t>4452</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57775938" w:rsidR="00555ABD" w:rsidRDefault="004110D5" w:rsidP="00555ABD">
            <w:pPr>
              <w:jc w:val="right"/>
              <w:rPr>
                <w:rFonts w:eastAsia="Times New Roman"/>
                <w:bCs/>
                <w:lang w:val="en-US" w:eastAsia="de-DE"/>
              </w:rPr>
            </w:pPr>
            <w:r>
              <w:rPr>
                <w:rFonts w:eastAsia="Times New Roman"/>
                <w:lang w:val="en-US" w:eastAsia="de-DE"/>
              </w:rPr>
              <w:t>5064</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3F84D906"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w:t>
      </w:r>
      <w:r w:rsidR="00A272E4">
        <w:rPr>
          <w:lang w:val="en-US"/>
        </w:rPr>
        <w:t>81</w:t>
      </w:r>
      <w:r w:rsidR="004C4BA1" w:rsidRPr="006A56FF">
        <w:rPr>
          <w:lang w:val="en-US"/>
        </w:rPr>
        <w:t xml:space="preserve"> </w:t>
      </w:r>
      <w:r w:rsidR="00EB31E0" w:rsidRPr="006A56FF">
        <w:rPr>
          <w:lang w:val="en-US"/>
        </w:rPr>
        <w:t>words</w:t>
      </w:r>
    </w:p>
    <w:p w14:paraId="3329E57B" w14:textId="665BAC96"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 xml:space="preserve">maturation, </w:t>
      </w:r>
      <w:proofErr w:type="gramStart"/>
      <w:r w:rsidR="00DC7F46" w:rsidRPr="00DC7F46">
        <w:rPr>
          <w:lang w:val="en-US"/>
        </w:rPr>
        <w:t>economization</w:t>
      </w:r>
      <w:proofErr w:type="gramEnd"/>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DC7F46">
        <w:rPr>
          <w:lang w:val="en-US"/>
        </w:rPr>
        <w:t xml:space="preserve"> systematically</w:t>
      </w:r>
      <w:r w:rsidR="00160F11" w:rsidRPr="006A56FF">
        <w:rPr>
          <w:lang w:val="en-US"/>
        </w:rPr>
        <w:t>.</w:t>
      </w:r>
      <w:r w:rsidR="00A272E4">
        <w:rPr>
          <w:lang w:val="en-US"/>
        </w:rPr>
        <w:t xml:space="preserve"> </w:t>
      </w:r>
      <w:r w:rsidRPr="006A56FF">
        <w:rPr>
          <w:lang w:val="en-US"/>
        </w:rPr>
        <w:t>These advancements increase the empirical basis of comparative LTC systems research and make results more comparable to other welfare and healthcare typologies.</w:t>
      </w:r>
      <w:r w:rsidR="00BB1865" w:rsidRPr="006A56FF">
        <w:rPr>
          <w:lang w:val="en-US"/>
        </w:rPr>
        <w:t xml:space="preserve"> Our results show </w:t>
      </w:r>
      <w:r w:rsidR="006641F6">
        <w:rPr>
          <w:lang w:val="en-US"/>
        </w:rPr>
        <w:t>a typology of 4+2 clusters with</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1A9C82D"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del w:id="5" w:author="Philipp Alexander Linden" w:date="2020-07-07T13:10:00Z">
        <w:r w:rsidR="00C97EBD" w:rsidDel="00986F93">
          <w:rPr>
            <w:lang w:val="en-US"/>
          </w:rPr>
          <w:delText>271</w:delText>
        </w:r>
        <w:r w:rsidR="00EB31E0" w:rsidRPr="006A56FF" w:rsidDel="00986F93">
          <w:rPr>
            <w:lang w:val="en-US"/>
          </w:rPr>
          <w:delText xml:space="preserve"> </w:delText>
        </w:r>
      </w:del>
      <w:ins w:id="6" w:author="Philipp Alexander Linden" w:date="2020-07-07T13:10:00Z">
        <w:r w:rsidR="00986F93">
          <w:rPr>
            <w:lang w:val="en-US"/>
          </w:rPr>
          <w:t>417</w:t>
        </w:r>
        <w:r w:rsidR="00986F93" w:rsidRPr="006A56FF">
          <w:rPr>
            <w:lang w:val="en-US"/>
          </w:rPr>
          <w:t xml:space="preserve"> </w:t>
        </w:r>
      </w:ins>
      <w:r w:rsidR="00EB31E0" w:rsidRPr="006A56FF">
        <w:rPr>
          <w:lang w:val="en-US"/>
        </w:rPr>
        <w:t>words</w:t>
      </w:r>
    </w:p>
    <w:p w14:paraId="0132A334" w14:textId="41D4B431" w:rsidR="00FB73E3" w:rsidRPr="00FB73E3" w:rsidRDefault="00CA3F98" w:rsidP="00FB73E3">
      <w:pPr>
        <w:pStyle w:val="02FlietextErsterAbsatz"/>
        <w:rPr>
          <w:ins w:id="7" w:author="Philipp Alexander Linden" w:date="2020-07-07T13:00:00Z"/>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ins w:id="8" w:author="Philipp Alexander Linden" w:date="2020-07-07T13:00:00Z">
        <w:r w:rsidR="00FB73E3">
          <w:rPr>
            <w:lang w:val="en-US"/>
          </w:rPr>
          <w:t xml:space="preserve">LTC is thereby defined as: </w:t>
        </w:r>
        <w:commentRangeStart w:id="9"/>
        <w:commentRangeStart w:id="10"/>
      </w:ins>
    </w:p>
    <w:p w14:paraId="0EABA064" w14:textId="77777777" w:rsidR="00FB73E3" w:rsidRPr="00FB73E3" w:rsidRDefault="00FB73E3" w:rsidP="00A256C3">
      <w:pPr>
        <w:pStyle w:val="04Blockzitat1"/>
        <w:rPr>
          <w:ins w:id="11" w:author="Philipp Alexander Linden" w:date="2020-07-07T13:00:00Z"/>
          <w:lang w:val="en-US"/>
        </w:rPr>
      </w:pPr>
      <w:ins w:id="12" w:author="Philipp Alexander Linden" w:date="2020-07-07T13:00:00Z">
        <w:r w:rsidRPr="00FB73E3">
          <w:rPr>
            <w:lang w:val="en-US"/>
          </w:rPr>
          <w:t xml:space="preserve">“Range of services required by persons with a reduced degree of functional capacity, physical or cognitive, and who are consequently dependent for an extended </w:t>
        </w:r>
        <w:proofErr w:type="gramStart"/>
        <w:r w:rsidRPr="00FB73E3">
          <w:rPr>
            <w:lang w:val="en-US"/>
          </w:rPr>
          <w:t>period of time</w:t>
        </w:r>
        <w:proofErr w:type="gramEnd"/>
        <w:r w:rsidRPr="00FB73E3">
          <w:rPr>
            <w:lang w:val="en-US"/>
          </w:rPr>
          <w:t xml:space="preserv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ins>
      <w:customXmlInsRangeStart w:id="13" w:author="Philipp Alexander Linden" w:date="2020-07-07T13:00:00Z"/>
      <w:sdt>
        <w:sdtPr>
          <w:rPr>
            <w:lang w:val="en-US"/>
          </w:rPr>
          <w:alias w:val="Don't edit this field"/>
          <w:tag w:val="CitaviPlaceholder#0d5fa899-e6cf-44dc-addb-96464930068d"/>
          <w:id w:val="759645406"/>
          <w:placeholder>
            <w:docPart w:val="20E2EC852C8A4426B7A3926E893648B5"/>
          </w:placeholder>
        </w:sdtPr>
        <w:sdtEndPr/>
        <w:sdtContent>
          <w:customXmlInsRangeEnd w:id="13"/>
          <w:ins w:id="14" w:author="Philipp Alexander Linden" w:date="2020-07-07T13:00:00Z">
            <w:r w:rsidRPr="00FB73E3">
              <w:rPr>
                <w:lang w:val="en-US"/>
              </w:rPr>
              <w:fldChar w:fldCharType="begin"/>
            </w:r>
            <w:r w:rsidRPr="00FB73E3">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zBkNWZhODk5LWU2Y2YtNDRkYy1hZGRiLTk2NDY0OTMwMDY4ZCIsIlRleHQiOiIoQ29sb21ibyBldCBhbC4sIDIwMTE6IDEx4oCTMikiLCJXQUlWZXJzaW9uIjoiNi40LjAuMzUifQ==}</w:instrText>
            </w:r>
            <w:r w:rsidRPr="00FB73E3">
              <w:rPr>
                <w:lang w:val="en-US"/>
              </w:rPr>
              <w:fldChar w:fldCharType="separate"/>
            </w:r>
            <w:r w:rsidRPr="00FB73E3">
              <w:rPr>
                <w:lang w:val="en-US"/>
              </w:rPr>
              <w:t>(Colombo et al., 2011: 11–2)</w:t>
            </w:r>
            <w:r w:rsidRPr="00FB73E3">
              <w:rPr>
                <w:lang w:val="en-US"/>
              </w:rPr>
              <w:fldChar w:fldCharType="end"/>
            </w:r>
          </w:ins>
          <w:customXmlInsRangeStart w:id="15" w:author="Philipp Alexander Linden" w:date="2020-07-07T13:00:00Z"/>
        </w:sdtContent>
      </w:sdt>
      <w:customXmlInsRangeEnd w:id="15"/>
      <w:ins w:id="16" w:author="Philipp Alexander Linden" w:date="2020-07-07T13:00:00Z">
        <w:r w:rsidRPr="00FB73E3">
          <w:rPr>
            <w:lang w:val="en-US"/>
          </w:rPr>
          <w:t xml:space="preserve">. </w:t>
        </w:r>
      </w:ins>
    </w:p>
    <w:commentRangeEnd w:id="9"/>
    <w:p w14:paraId="6934CD08" w14:textId="7C645A5B" w:rsidR="00FB73E3" w:rsidRPr="00FB73E3" w:rsidRDefault="00FB73E3" w:rsidP="00FB73E3">
      <w:pPr>
        <w:pStyle w:val="02FlietextErsterAbsatz"/>
        <w:rPr>
          <w:ins w:id="17" w:author="Philipp Alexander Linden" w:date="2020-07-07T13:00:00Z"/>
          <w:lang w:val="en-US"/>
        </w:rPr>
      </w:pPr>
      <w:ins w:id="18" w:author="Philipp Alexander Linden" w:date="2020-07-07T13:00:00Z">
        <w:r w:rsidRPr="00FB73E3">
          <w:commentReference w:id="9"/>
        </w:r>
        <w:commentRangeEnd w:id="10"/>
        <w:r w:rsidRPr="00FB73E3">
          <w:commentReference w:id="10"/>
        </w:r>
      </w:ins>
    </w:p>
    <w:p w14:paraId="35B87000" w14:textId="4EC02530" w:rsidR="00A256C3" w:rsidRDefault="00A236A4" w:rsidP="00C97EBD">
      <w:pPr>
        <w:pStyle w:val="02FlietextErsterAbsatz"/>
        <w:rPr>
          <w:ins w:id="19" w:author="Philipp Alexander Linden" w:date="2020-07-07T13:07:00Z"/>
          <w:lang w:val="en-US"/>
        </w:rPr>
      </w:pPr>
      <w:ins w:id="20" w:author="Philipp Alexander Linden" w:date="2020-07-07T13:02:00Z">
        <w:r w:rsidRPr="00A236A4">
          <w:rPr>
            <w:lang w:val="en-US"/>
          </w:rPr>
          <w:t>Although this definition is independent of age most LTC recipient</w:t>
        </w:r>
      </w:ins>
      <w:ins w:id="21" w:author="Philipp Alexander Linden" w:date="2020-07-07T13:11:00Z">
        <w:r w:rsidR="00986F93">
          <w:rPr>
            <w:lang w:val="en-US"/>
          </w:rPr>
          <w:t>s</w:t>
        </w:r>
      </w:ins>
      <w:ins w:id="22" w:author="Philipp Alexander Linden" w:date="2020-07-07T13:02:00Z">
        <w:r w:rsidRPr="00A236A4">
          <w:rPr>
            <w:lang w:val="en-US"/>
          </w:rPr>
          <w:t xml:space="preserve"> are above 65 years old</w:t>
        </w:r>
      </w:ins>
      <w:r w:rsidR="001C0250">
        <w:rPr>
          <w:lang w:val="en-US"/>
        </w:rPr>
        <w:t>. Moreover, the</w:t>
      </w:r>
      <w:r w:rsidR="00B60E8A" w:rsidRPr="00B60E8A">
        <w:rPr>
          <w:lang w:val="en-US"/>
        </w:rPr>
        <w:t xml:space="preserve"> </w:t>
      </w:r>
      <w:r w:rsidR="000145CE">
        <w:rPr>
          <w:lang w:val="en-US"/>
        </w:rPr>
        <w:t>period</w:t>
      </w:r>
      <w:r w:rsidR="00B60E8A" w:rsidRPr="00B60E8A">
        <w:rPr>
          <w:lang w:val="en-US"/>
        </w:rPr>
        <w:t xml:space="preserve"> in which LTC services are needed </w:t>
      </w:r>
      <w:sdt>
        <w:sdtPr>
          <w:rPr>
            <w:lang w:val="en-US"/>
          </w:rPr>
          <w:alias w:val="Don't edit this field"/>
          <w:tag w:val="CitaviPlaceholder#b8d5291f-effe-4c65-a9cd-3b7fae3e03cb"/>
          <w:id w:val="1795401828"/>
          <w:placeholder>
            <w:docPart w:val="CFB168E5B9A7404CB9C23D04B1B0159A"/>
          </w:placeholder>
        </w:sdtPr>
        <w:sdtEndPr/>
        <w:sdtContent>
          <w:r w:rsidR="00B60E8A" w:rsidRPr="00B60E8A">
            <w:rPr>
              <w:lang w:val="en-US"/>
            </w:rPr>
            <w:fldChar w:fldCharType="begin"/>
          </w:r>
          <w:r w:rsidR="00952423">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E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NC4wLjM1In0=}</w:instrText>
          </w:r>
          <w:r w:rsidR="00B60E8A" w:rsidRPr="00B60E8A">
            <w:rPr>
              <w:lang w:val="en-US"/>
            </w:rPr>
            <w:fldChar w:fldCharType="separate"/>
          </w:r>
          <w:r w:rsidR="00952423">
            <w:rPr>
              <w:lang w:val="en-US"/>
            </w:rPr>
            <w:t>(Rechel et al., 2013; Colombo et al., 2011)</w:t>
          </w:r>
          <w:r w:rsidR="00B60E8A" w:rsidRPr="00B60E8A">
            <w:rPr>
              <w:lang w:val="en-US"/>
            </w:rPr>
            <w:fldChar w:fldCharType="end"/>
          </w:r>
        </w:sdtContent>
      </w:sdt>
      <w:r w:rsidR="00B60E8A">
        <w:rPr>
          <w:lang w:val="en-US"/>
        </w:rPr>
        <w:t xml:space="preserve"> will </w:t>
      </w:r>
      <w:r w:rsidR="000145CE">
        <w:rPr>
          <w:lang w:val="en-US"/>
        </w:rPr>
        <w:t>extend</w:t>
      </w:r>
      <w:r w:rsidR="00B60E8A">
        <w:rPr>
          <w:lang w:val="en-US"/>
        </w:rPr>
        <w:t xml:space="preserve">, since </w:t>
      </w:r>
      <w:r w:rsidR="0033302D" w:rsidRPr="006A56FF">
        <w:rPr>
          <w:lang w:val="en-US"/>
        </w:rPr>
        <w:t>longevity and the ageing o</w:t>
      </w:r>
      <w:r w:rsidR="00E96149" w:rsidRPr="006A56FF">
        <w:rPr>
          <w:lang w:val="en-US"/>
        </w:rPr>
        <w:t>f the baby boom generation lead</w:t>
      </w:r>
      <w:r w:rsidR="00B60E8A">
        <w:rPr>
          <w:lang w:val="en-US"/>
        </w:rPr>
        <w:t>s</w:t>
      </w:r>
      <w:r w:rsidR="0033302D" w:rsidRPr="006A56FF">
        <w:rPr>
          <w:lang w:val="en-US"/>
        </w:rPr>
        <w:t xml:space="preserve"> to </w:t>
      </w:r>
      <w:r w:rsidR="00B60E8A">
        <w:rPr>
          <w:lang w:val="en-US"/>
        </w:rPr>
        <w:t xml:space="preserve">more </w:t>
      </w:r>
      <w:r w:rsidR="0033302D" w:rsidRPr="006A56FF">
        <w:rPr>
          <w:lang w:val="en-US"/>
        </w:rPr>
        <w:t>elderly people</w:t>
      </w:r>
      <w:r w:rsidR="00B60E8A">
        <w:rPr>
          <w:lang w:val="en-US"/>
        </w:rPr>
        <w:t xml:space="preserve"> with higher life expectancies</w:t>
      </w:r>
      <w:r w:rsidR="00C97EBD">
        <w:rPr>
          <w:lang w:val="en-US"/>
        </w:rPr>
        <w:t xml:space="preserve">. </w:t>
      </w:r>
      <w:r w:rsidR="000145CE">
        <w:rPr>
          <w:lang w:val="en-US"/>
        </w:rPr>
        <w:t>T</w:t>
      </w:r>
      <w:r w:rsidR="0092131F" w:rsidRPr="006A56FF">
        <w:rPr>
          <w:lang w:val="en-US"/>
        </w:rPr>
        <w:t>his double burde</w:t>
      </w:r>
      <w:r w:rsidR="00F90DFE" w:rsidRPr="006A56FF">
        <w:rPr>
          <w:lang w:val="en-US"/>
        </w:rPr>
        <w:t>n</w:t>
      </w:r>
      <w:r w:rsidR="00E96149" w:rsidRPr="006A56FF">
        <w:rPr>
          <w:lang w:val="en-US"/>
        </w:rPr>
        <w:t xml:space="preserve"> </w:t>
      </w:r>
      <w:r w:rsidR="000145CE">
        <w:rPr>
          <w:lang w:val="en-US"/>
        </w:rPr>
        <w:t xml:space="preserve">will increase both, </w:t>
      </w:r>
      <w:r w:rsidR="00E96149" w:rsidRPr="006A56FF">
        <w:rPr>
          <w:lang w:val="en-US"/>
        </w:rPr>
        <w:t xml:space="preserve">the demand for LTC services </w:t>
      </w:r>
      <w:r w:rsidR="000145CE">
        <w:rPr>
          <w:lang w:val="en-US"/>
        </w:rPr>
        <w:t xml:space="preserve">and </w:t>
      </w:r>
      <w:r w:rsidR="00E96149" w:rsidRPr="006A56FF">
        <w:rPr>
          <w:lang w:val="en-US"/>
        </w:rPr>
        <w:t>costs for</w:t>
      </w:r>
      <w:r w:rsidR="000145CE">
        <w:rPr>
          <w:lang w:val="en-US"/>
        </w:rPr>
        <w:t xml:space="preserve"> th</w:t>
      </w:r>
      <w:r w:rsidR="0064424A">
        <w:rPr>
          <w:lang w:val="en-US"/>
        </w:rPr>
        <w:t>ei</w:t>
      </w:r>
      <w:r w:rsidR="000145CE">
        <w:rPr>
          <w:lang w:val="en-US"/>
        </w:rPr>
        <w:t>r</w:t>
      </w:r>
      <w:r w:rsidR="00A02BFB" w:rsidRPr="006A56FF">
        <w:rPr>
          <w:lang w:val="en-US"/>
        </w:rPr>
        <w:t xml:space="preserve"> provision</w:t>
      </w:r>
      <w:r w:rsidR="00E96149" w:rsidRPr="006A56FF">
        <w:rPr>
          <w:lang w:val="en-US"/>
        </w:rPr>
        <w:t>.</w:t>
      </w:r>
      <w:r w:rsidR="00C97EBD">
        <w:rPr>
          <w:lang w:val="en-US"/>
        </w:rPr>
        <w:t xml:space="preserve"> </w:t>
      </w:r>
      <w:r w:rsidR="00E96149" w:rsidRPr="006A56FF">
        <w:rPr>
          <w:lang w:val="en-US"/>
        </w:rPr>
        <w:t>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EndPr/>
        <w:sdtContent>
          <w:r w:rsidR="0064637A" w:rsidRPr="006A56FF">
            <w:rPr>
              <w:lang w:val="en-US"/>
            </w:rPr>
            <w:fldChar w:fldCharType="begin"/>
          </w:r>
          <w:r w:rsidR="00952423">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DZUMTA6MzY6MDE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NDUxZmJiYzQtYjAyYS00MDI2LTg3OTItN2QzYjIxYTcyOWY1IiwiVGV4dCI6IihSYW5jaSBhbmQgUGF2b2xpbmksIDIwMTMpIiwiV0FJVmVyc2lvbiI6IjYuNC4wLjM1In0=}</w:instrText>
          </w:r>
          <w:r w:rsidR="0064637A" w:rsidRPr="006A56FF">
            <w:rPr>
              <w:lang w:val="en-US"/>
            </w:rPr>
            <w:fldChar w:fldCharType="separate"/>
          </w:r>
          <w:r w:rsidR="00952423">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ketization, economization</w:t>
      </w:r>
      <w:r w:rsidR="009E7DEE">
        <w:rPr>
          <w:lang w:val="en-US"/>
        </w:rPr>
        <w:t>,</w:t>
      </w:r>
      <w:r w:rsidR="002A6758" w:rsidRPr="006A56FF">
        <w:rPr>
          <w:lang w:val="en-US"/>
        </w:rPr>
        <w:t xml:space="preserve">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EndPr/>
        <w:sdtContent>
          <w:r w:rsidR="00387D21" w:rsidRPr="006A56FF">
            <w:rPr>
              <w:lang w:val="en-US"/>
            </w:rPr>
            <w:fldChar w:fldCharType="begin"/>
          </w:r>
          <w:r w:rsidR="00952423">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387D21" w:rsidRPr="006A56FF">
            <w:rPr>
              <w:lang w:val="en-US"/>
            </w:rPr>
            <w:fldChar w:fldCharType="separate"/>
          </w:r>
          <w:r w:rsidR="00952423">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w:t>
      </w:r>
      <w:r w:rsidR="0064424A" w:rsidRPr="006A56FF">
        <w:rPr>
          <w:lang w:val="en-US"/>
        </w:rPr>
        <w:t>transformed</w:t>
      </w:r>
      <w:r w:rsidR="00E96149" w:rsidRPr="006A56FF">
        <w:rPr>
          <w:lang w:val="en-US"/>
        </w:rPr>
        <w:t xml:space="preserve"> LTC system in many OECD countries.</w:t>
      </w:r>
      <w:r w:rsidR="001E64E8" w:rsidRPr="006A56FF">
        <w:rPr>
          <w:lang w:val="en-US"/>
        </w:rPr>
        <w:t xml:space="preserve"> </w:t>
      </w:r>
    </w:p>
    <w:p w14:paraId="4775E465" w14:textId="77777777" w:rsidR="00986F93" w:rsidRDefault="00A256C3" w:rsidP="00C97EBD">
      <w:pPr>
        <w:pStyle w:val="02FlietextErsterAbsatz"/>
        <w:rPr>
          <w:ins w:id="23" w:author="Philipp Alexander Linden" w:date="2020-07-07T13:13:00Z"/>
          <w:lang w:val="en-US"/>
        </w:rPr>
      </w:pPr>
      <w:ins w:id="24" w:author="Philipp Alexander Linden" w:date="2020-07-07T13:07:00Z">
        <w:r>
          <w:rPr>
            <w:lang w:val="en-US"/>
          </w:rPr>
          <w:t xml:space="preserve">Therefore, </w:t>
        </w:r>
      </w:ins>
      <w:ins w:id="25" w:author="Philipp Alexander Linden" w:date="2020-07-07T13:12:00Z">
        <w:r w:rsidR="00986F93">
          <w:rPr>
            <w:lang w:val="en-US"/>
          </w:rPr>
          <w:t>this paper aims to provide a</w:t>
        </w:r>
      </w:ins>
      <w:del w:id="26" w:author="Philipp Alexander Linden" w:date="2020-07-07T13:07:00Z">
        <w:r w:rsidR="009E7DEE" w:rsidDel="00A256C3">
          <w:rPr>
            <w:lang w:val="en-US"/>
          </w:rPr>
          <w:delText>A</w:delText>
        </w:r>
      </w:del>
      <w:r w:rsidR="001E64E8" w:rsidRPr="006A56FF">
        <w:rPr>
          <w:lang w:val="en-US"/>
        </w:rPr>
        <w:t xml:space="preserve"> new and updated LTC typology</w:t>
      </w:r>
      <w:ins w:id="27" w:author="Philipp Alexander Linden" w:date="2020-07-07T13:07:00Z">
        <w:r>
          <w:rPr>
            <w:lang w:val="en-US"/>
          </w:rPr>
          <w:t xml:space="preserve"> </w:t>
        </w:r>
      </w:ins>
      <w:ins w:id="28" w:author="Philipp Alexander Linden" w:date="2020-07-07T13:08:00Z">
        <w:r>
          <w:rPr>
            <w:lang w:val="en-US"/>
          </w:rPr>
          <w:t>which</w:t>
        </w:r>
      </w:ins>
      <w:del w:id="29" w:author="Philipp Alexander Linden" w:date="2020-07-07T13:08:00Z">
        <w:r w:rsidR="001E64E8" w:rsidRPr="006A56FF" w:rsidDel="00A256C3">
          <w:rPr>
            <w:lang w:val="en-US"/>
          </w:rPr>
          <w:delText xml:space="preserve"> will</w:delText>
        </w:r>
      </w:del>
      <w:r w:rsidR="001E64E8" w:rsidRPr="006A56FF">
        <w:rPr>
          <w:lang w:val="en-US"/>
        </w:rPr>
        <w:t xml:space="preserve"> include</w:t>
      </w:r>
      <w:ins w:id="30" w:author="Philipp Alexander Linden" w:date="2020-07-07T13:08:00Z">
        <w:r>
          <w:rPr>
            <w:lang w:val="en-US"/>
          </w:rPr>
          <w:t>s</w:t>
        </w:r>
      </w:ins>
      <w:r w:rsidR="001E64E8" w:rsidRPr="006A56FF">
        <w:rPr>
          <w:lang w:val="en-US"/>
        </w:rPr>
        <w:t xml:space="preserve"> these changes and </w:t>
      </w:r>
      <w:r w:rsidR="0095374B">
        <w:rPr>
          <w:lang w:val="en-US"/>
        </w:rPr>
        <w:t>show in which way they lead to new types of LTC systems.</w:t>
      </w:r>
      <w:r w:rsidR="00872016" w:rsidRPr="00872016">
        <w:rPr>
          <w:lang w:val="en-US"/>
        </w:rPr>
        <w:t xml:space="preserve"> </w:t>
      </w:r>
      <w:r w:rsidR="00872016">
        <w:rPr>
          <w:lang w:val="en-US"/>
        </w:rPr>
        <w:t xml:space="preserve">Compared to </w:t>
      </w:r>
      <w:r w:rsidR="00872016" w:rsidRPr="006A56FF">
        <w:rPr>
          <w:lang w:val="en-US"/>
        </w:rPr>
        <w:t xml:space="preserve">earlier typologies, we </w:t>
      </w:r>
      <w:ins w:id="31" w:author="Philipp Alexander Linden" w:date="2020-07-07T13:13:00Z">
        <w:r w:rsidR="00986F93">
          <w:rPr>
            <w:lang w:val="en-US"/>
          </w:rPr>
          <w:t xml:space="preserve">thereby </w:t>
        </w:r>
      </w:ins>
      <w:r w:rsidR="00872016" w:rsidRPr="006A56FF">
        <w:rPr>
          <w:lang w:val="en-US"/>
        </w:rPr>
        <w:t>make three advancements.</w:t>
      </w:r>
      <w:ins w:id="32" w:author="Philipp Alexander Linden" w:date="2020-07-07T13:08:00Z">
        <w:r>
          <w:rPr>
            <w:lang w:val="en-US"/>
          </w:rPr>
          <w:t xml:space="preserve"> </w:t>
        </w:r>
      </w:ins>
      <w:r w:rsidR="00872016" w:rsidRPr="006A56FF">
        <w:rPr>
          <w:lang w:val="en-US"/>
        </w:rPr>
        <w:t xml:space="preserve">First, previous </w:t>
      </w:r>
      <w:r w:rsidR="00872016" w:rsidRPr="006A56FF">
        <w:rPr>
          <w:lang w:val="en-US"/>
        </w:rPr>
        <w:lastRenderedPageBreak/>
        <w:t xml:space="preserve">typologies often focus either on social services in general or on one aspect of LTC such as migration or family caregiving. </w:t>
      </w:r>
      <w:r w:rsidR="00872016">
        <w:rPr>
          <w:lang w:val="en-US"/>
        </w:rPr>
        <w:t>We focus</w:t>
      </w:r>
      <w:r w:rsidR="00872016" w:rsidRPr="006A56FF">
        <w:rPr>
          <w:lang w:val="en-US"/>
        </w:rPr>
        <w:t xml:space="preserve"> on characteristics of LTC </w:t>
      </w:r>
      <w:r w:rsidR="00872016" w:rsidRPr="006A56FF">
        <w:rPr>
          <w:i/>
          <w:lang w:val="en-US"/>
        </w:rPr>
        <w:t>institutions</w:t>
      </w:r>
      <w:r w:rsidR="00872016" w:rsidRPr="006A56FF">
        <w:rPr>
          <w:lang w:val="en-US"/>
        </w:rPr>
        <w:t xml:space="preserve">. Second, earlier typologies used either </w:t>
      </w:r>
      <w:del w:id="33" w:author="Philipp Alexander Linden" w:date="2020-07-07T13:08:00Z">
        <w:r w:rsidR="00872016" w:rsidDel="00A256C3">
          <w:rPr>
            <w:lang w:val="en-US"/>
          </w:rPr>
          <w:delText>used</w:delText>
        </w:r>
      </w:del>
      <w:r w:rsidR="00872016" w:rsidRPr="006A56FF">
        <w:rPr>
          <w:lang w:val="en-US"/>
        </w:rPr>
        <w:t xml:space="preserve">quantitative OECD or Eurostat data or </w:t>
      </w:r>
      <w:r w:rsidR="00872016">
        <w:rPr>
          <w:lang w:val="en-US"/>
        </w:rPr>
        <w:t xml:space="preserve">standardized </w:t>
      </w:r>
      <w:r w:rsidR="00872016" w:rsidRPr="006A56FF">
        <w:rPr>
          <w:lang w:val="en-US"/>
        </w:rPr>
        <w:t xml:space="preserve">data on institutional and regulatory aspects of LTC systems. We integrate both approaches by </w:t>
      </w:r>
      <w:ins w:id="34" w:author="Philipp Alexander Linden" w:date="2020-07-07T13:09:00Z">
        <w:r>
          <w:rPr>
            <w:lang w:val="en-US"/>
          </w:rPr>
          <w:t>analyzing</w:t>
        </w:r>
      </w:ins>
      <w:del w:id="35" w:author="Philipp Alexander Linden" w:date="2020-07-07T13:09:00Z">
        <w:r w:rsidR="00872016" w:rsidRPr="006A56FF" w:rsidDel="00A256C3">
          <w:rPr>
            <w:lang w:val="en-US"/>
          </w:rPr>
          <w:delText>using</w:delText>
        </w:r>
      </w:del>
      <w:r w:rsidR="00872016" w:rsidRPr="006A56FF">
        <w:rPr>
          <w:lang w:val="en-US"/>
        </w:rPr>
        <w:t xml:space="preserve"> OCED data on supply, public-private mix, performance </w:t>
      </w:r>
      <w:r w:rsidR="00872016" w:rsidRPr="006A56FF">
        <w:rPr>
          <w:i/>
          <w:lang w:val="en-US"/>
        </w:rPr>
        <w:t>as well as</w:t>
      </w:r>
      <w:r w:rsidR="00872016" w:rsidRPr="006A56FF">
        <w:rPr>
          <w:lang w:val="en-US"/>
        </w:rPr>
        <w:t xml:space="preserve"> institutional data on accessibility of systems. Third, </w:t>
      </w:r>
      <w:r w:rsidR="00872016">
        <w:rPr>
          <w:lang w:val="en-US"/>
        </w:rPr>
        <w:t>we provide a f</w:t>
      </w:r>
      <w:ins w:id="36" w:author="Philipp Alexander Linden" w:date="2020-07-07T13:09:00Z">
        <w:r>
          <w:rPr>
            <w:lang w:val="en-US"/>
          </w:rPr>
          <w:t>le</w:t>
        </w:r>
      </w:ins>
      <w:del w:id="37" w:author="Philipp Alexander Linden" w:date="2020-07-07T13:09:00Z">
        <w:r w:rsidR="00872016" w:rsidDel="00A256C3">
          <w:rPr>
            <w:lang w:val="en-US"/>
          </w:rPr>
          <w:delText>eli</w:delText>
        </w:r>
      </w:del>
      <w:r w:rsidR="00872016">
        <w:rPr>
          <w:lang w:val="en-US"/>
        </w:rPr>
        <w:t>xible typology of LTC systems by taking different methods of clustering into account.</w:t>
      </w:r>
    </w:p>
    <w:p w14:paraId="093662CB" w14:textId="6525C68F" w:rsidR="00A256C3" w:rsidRPr="00986F93" w:rsidDel="00986F93" w:rsidRDefault="00986F93" w:rsidP="00C97EBD">
      <w:pPr>
        <w:pStyle w:val="02FlietextErsterAbsatz"/>
        <w:rPr>
          <w:del w:id="38" w:author="Philipp Alexander Linden" w:date="2020-07-07T13:10:00Z"/>
          <w:lang w:val="en-US"/>
          <w:rPrChange w:id="39" w:author="Philipp Alexander Linden" w:date="2020-07-07T13:13:00Z">
            <w:rPr>
              <w:del w:id="40" w:author="Philipp Alexander Linden" w:date="2020-07-07T13:10:00Z"/>
              <w:rFonts w:eastAsia="Times New Roman"/>
              <w:b/>
              <w:bCs/>
              <w:sz w:val="32"/>
              <w:szCs w:val="28"/>
              <w:lang w:val="en-US"/>
            </w:rPr>
          </w:rPrChange>
        </w:rPr>
      </w:pPr>
      <w:ins w:id="41" w:author="Philipp Alexander Linden" w:date="2020-07-07T13:13:00Z">
        <w:r>
          <w:rPr>
            <w:lang w:val="en-US"/>
          </w:rPr>
          <w:t xml:space="preserve">With this updated typology we contribute </w:t>
        </w:r>
        <w:r w:rsidR="00635380">
          <w:rPr>
            <w:lang w:val="en-US"/>
          </w:rPr>
          <w:t xml:space="preserve">to broaden our understanding </w:t>
        </w:r>
        <w:commentRangeStart w:id="42"/>
        <w:r w:rsidR="00635380">
          <w:rPr>
            <w:lang w:val="en-US"/>
          </w:rPr>
          <w:t>of</w:t>
        </w:r>
      </w:ins>
      <w:commentRangeEnd w:id="42"/>
      <w:ins w:id="43" w:author="Philipp Alexander Linden" w:date="2020-07-07T13:14:00Z">
        <w:r w:rsidR="00F474E4">
          <w:rPr>
            <w:rStyle w:val="Kommentarzeichen"/>
          </w:rPr>
          <w:commentReference w:id="42"/>
        </w:r>
        <w:r w:rsidR="00635380">
          <w:rPr>
            <w:lang w:val="en-US"/>
          </w:rPr>
          <w:t>…</w:t>
        </w:r>
      </w:ins>
      <w:del w:id="44" w:author="Philipp Alexander Linden" w:date="2020-07-07T13:13:00Z">
        <w:r w:rsidR="00872016" w:rsidRPr="006A56FF" w:rsidDel="00986F93">
          <w:rPr>
            <w:lang w:val="en-US"/>
          </w:rPr>
          <w:delText xml:space="preserve"> </w:delText>
        </w:r>
      </w:del>
    </w:p>
    <w:p w14:paraId="4E17B1C2" w14:textId="77777777" w:rsidR="00C97EBD" w:rsidRDefault="00C97EBD">
      <w:pPr>
        <w:spacing w:after="160" w:line="259" w:lineRule="auto"/>
        <w:rPr>
          <w:rFonts w:eastAsia="Times New Roman"/>
          <w:b/>
          <w:bCs/>
          <w:sz w:val="32"/>
          <w:szCs w:val="28"/>
          <w:lang w:val="en-US"/>
        </w:rPr>
      </w:pPr>
      <w:r>
        <w:rPr>
          <w:lang w:val="en-US"/>
        </w:rPr>
        <w:br w:type="page"/>
      </w:r>
    </w:p>
    <w:p w14:paraId="2F5CA8FB" w14:textId="3157E061" w:rsidR="001E64E8" w:rsidRPr="006A56FF" w:rsidRDefault="001E64E8" w:rsidP="00C97EBD">
      <w:pPr>
        <w:pStyle w:val="berschrift1"/>
        <w:ind w:left="0" w:firstLine="0"/>
        <w:rPr>
          <w:lang w:val="en-US"/>
        </w:rPr>
      </w:pPr>
      <w:r w:rsidRPr="006A56FF">
        <w:rPr>
          <w:lang w:val="en-US"/>
        </w:rPr>
        <w:lastRenderedPageBreak/>
        <w:t>Theory</w:t>
      </w:r>
      <w:r w:rsidR="00EB31E0" w:rsidRPr="006A56FF">
        <w:rPr>
          <w:lang w:val="en-US"/>
        </w:rPr>
        <w:t xml:space="preserve"> – </w:t>
      </w:r>
      <w:r w:rsidR="00E21111">
        <w:rPr>
          <w:lang w:val="en-US"/>
        </w:rPr>
        <w:t>1</w:t>
      </w:r>
      <w:r w:rsidR="00621D67">
        <w:rPr>
          <w:lang w:val="en-US"/>
        </w:rPr>
        <w:t>204</w:t>
      </w:r>
      <w:r w:rsidR="00EB31E0" w:rsidRPr="006A56FF">
        <w:rPr>
          <w:lang w:val="en-US"/>
        </w:rPr>
        <w:t xml:space="preserve"> words</w:t>
      </w:r>
    </w:p>
    <w:p w14:paraId="47EC7F8D" w14:textId="70832FCF" w:rsidR="001E64E8" w:rsidRPr="006A56FF" w:rsidDel="00FB73E3" w:rsidRDefault="001E64E8" w:rsidP="00B82577">
      <w:pPr>
        <w:pStyle w:val="berschrift2"/>
        <w:rPr>
          <w:del w:id="45" w:author="Philipp Alexander Linden" w:date="2020-07-07T12:58:00Z"/>
          <w:lang w:val="en-US"/>
        </w:rPr>
      </w:pPr>
      <w:commentRangeStart w:id="46"/>
      <w:commentRangeStart w:id="47"/>
      <w:del w:id="48" w:author="Philipp Alexander Linden" w:date="2020-07-07T12:58:00Z">
        <w:r w:rsidRPr="006A56FF" w:rsidDel="00FB73E3">
          <w:rPr>
            <w:lang w:val="en-US"/>
          </w:rPr>
          <w:delText>Long-Term Care</w:delText>
        </w:r>
      </w:del>
    </w:p>
    <w:p w14:paraId="228BD3F1" w14:textId="349C8E1F" w:rsidR="00B23D1F" w:rsidRPr="006A56FF" w:rsidDel="00FB73E3" w:rsidRDefault="00504F64" w:rsidP="00E00A57">
      <w:pPr>
        <w:pStyle w:val="02FlietextErsterAbsatz"/>
        <w:rPr>
          <w:del w:id="49" w:author="Philipp Alexander Linden" w:date="2020-07-07T12:58:00Z"/>
          <w:lang w:val="en-US"/>
        </w:rPr>
      </w:pPr>
      <w:del w:id="50" w:author="Philipp Alexander Linden" w:date="2020-07-07T12:58:00Z">
        <w:r w:rsidRPr="006A56FF" w:rsidDel="00FB73E3">
          <w:rPr>
            <w:lang w:val="en-US"/>
          </w:rPr>
          <w:delText>The OECD</w:delText>
        </w:r>
        <w:r w:rsidR="00774363" w:rsidRPr="006A56FF" w:rsidDel="00FB73E3">
          <w:rPr>
            <w:lang w:val="en-US"/>
          </w:rPr>
          <w:delText xml:space="preserve"> defines LTC as: </w:delText>
        </w:r>
      </w:del>
    </w:p>
    <w:p w14:paraId="0C9937E7" w14:textId="0FA623EF" w:rsidR="00B23D1F" w:rsidRPr="006A56FF" w:rsidDel="00FB73E3" w:rsidRDefault="00774363" w:rsidP="00E00A57">
      <w:pPr>
        <w:pStyle w:val="04Blockzitat2"/>
        <w:rPr>
          <w:del w:id="51" w:author="Philipp Alexander Linden" w:date="2020-07-07T12:58:00Z"/>
          <w:lang w:val="en-US"/>
        </w:rPr>
      </w:pPr>
      <w:del w:id="52" w:author="Philipp Alexander Linden" w:date="2020-07-07T12:58:00Z">
        <w:r w:rsidRPr="006A56FF" w:rsidDel="00FB73E3">
          <w:rPr>
            <w:lang w:val="en-US"/>
          </w:rPr>
          <w:delText>“</w:delText>
        </w:r>
        <w:r w:rsidR="00D661E1" w:rsidRPr="006A56FF" w:rsidDel="00FB73E3">
          <w:rPr>
            <w:lang w:val="en-US"/>
          </w:rPr>
          <w:delText>Range</w:delText>
        </w:r>
        <w:r w:rsidRPr="006A56FF" w:rsidDel="00FB73E3">
          <w:rPr>
            <w:lang w:val="en-US"/>
          </w:rPr>
          <w:delText xml:space="preserv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delText>
        </w:r>
      </w:del>
      <w:customXmlDelRangeStart w:id="53" w:author="Philipp Alexander Linden" w:date="2020-07-07T12:58:00Z"/>
      <w:sdt>
        <w:sdtPr>
          <w:rPr>
            <w:lang w:val="en-US"/>
          </w:rPr>
          <w:alias w:val="Don't edit this field"/>
          <w:tag w:val="CitaviPlaceholder#0d5fa899-e6cf-44dc-addb-96464930068d"/>
          <w:id w:val="-296217214"/>
          <w:placeholder>
            <w:docPart w:val="DefaultPlaceholder_-1854013440"/>
          </w:placeholder>
        </w:sdtPr>
        <w:sdtEndPr/>
        <w:sdtContent>
          <w:customXmlDelRangeEnd w:id="53"/>
          <w:del w:id="54" w:author="Philipp Alexander Linden" w:date="2020-07-07T12:58:00Z">
            <w:r w:rsidR="004C3BAD" w:rsidRPr="006A56FF" w:rsidDel="00FB73E3">
              <w:rPr>
                <w:lang w:val="en-US"/>
              </w:rPr>
              <w:fldChar w:fldCharType="begin"/>
            </w:r>
            <w:r w:rsidR="00952423" w:rsidDel="00FB73E3">
              <w:rPr>
                <w:lang w:val="en-US"/>
              </w:rPr>
              <w:del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zBkNWZhODk5LWU2Y2YtNDRkYy1hZGRiLTk2NDY0OTMwMDY4ZCIsIlRleHQiOiIoQ29sb21ibyBldCBhbC4sIDIwMTE6IDEx4oCTMikiLCJXQUlWZXJzaW9uIjoiNi40LjAuMzUifQ==}</w:delInstrText>
            </w:r>
            <w:r w:rsidR="004C3BAD" w:rsidRPr="006A56FF" w:rsidDel="00FB73E3">
              <w:rPr>
                <w:lang w:val="en-US"/>
              </w:rPr>
              <w:fldChar w:fldCharType="separate"/>
            </w:r>
            <w:r w:rsidR="00952423" w:rsidDel="00FB73E3">
              <w:rPr>
                <w:lang w:val="en-US"/>
              </w:rPr>
              <w:delText>(Colombo et al., 2011: 11–2)</w:delText>
            </w:r>
            <w:r w:rsidR="004C3BAD" w:rsidRPr="006A56FF" w:rsidDel="00FB73E3">
              <w:rPr>
                <w:lang w:val="en-US"/>
              </w:rPr>
              <w:fldChar w:fldCharType="end"/>
            </w:r>
          </w:del>
          <w:customXmlDelRangeStart w:id="55" w:author="Philipp Alexander Linden" w:date="2020-07-07T12:58:00Z"/>
        </w:sdtContent>
      </w:sdt>
      <w:customXmlDelRangeEnd w:id="55"/>
      <w:del w:id="56" w:author="Philipp Alexander Linden" w:date="2020-07-07T12:58:00Z">
        <w:r w:rsidR="00082D2D" w:rsidRPr="006A56FF" w:rsidDel="00FB73E3">
          <w:rPr>
            <w:lang w:val="en-US"/>
          </w:rPr>
          <w:delText xml:space="preserve">. </w:delText>
        </w:r>
      </w:del>
    </w:p>
    <w:p w14:paraId="34298842" w14:textId="1A88DD15" w:rsidR="00C51D3B" w:rsidRPr="006A56FF" w:rsidDel="00FB73E3" w:rsidRDefault="00A02BFB" w:rsidP="00E00A57">
      <w:pPr>
        <w:pStyle w:val="02FlietextErsterAbsatz"/>
        <w:rPr>
          <w:del w:id="57" w:author="Philipp Alexander Linden" w:date="2020-07-07T12:58:00Z"/>
          <w:lang w:val="en-US"/>
        </w:rPr>
      </w:pPr>
      <w:del w:id="58" w:author="Philipp Alexander Linden" w:date="2020-07-07T12:58:00Z">
        <w:r w:rsidRPr="006A56FF" w:rsidDel="00FB73E3">
          <w:rPr>
            <w:lang w:val="en-US"/>
          </w:rPr>
          <w:delText>Although t</w:delText>
        </w:r>
        <w:r w:rsidR="00774363" w:rsidRPr="006A56FF" w:rsidDel="00FB73E3">
          <w:rPr>
            <w:lang w:val="en-US"/>
          </w:rPr>
          <w:delText xml:space="preserve">his definition is independent of age </w:delText>
        </w:r>
        <w:r w:rsidR="00673314" w:rsidRPr="006A56FF" w:rsidDel="00FB73E3">
          <w:rPr>
            <w:lang w:val="en-US"/>
          </w:rPr>
          <w:delText>most</w:delText>
        </w:r>
        <w:r w:rsidRPr="006A56FF" w:rsidDel="00FB73E3">
          <w:rPr>
            <w:lang w:val="en-US"/>
          </w:rPr>
          <w:delText xml:space="preserve"> LTC</w:delText>
        </w:r>
        <w:r w:rsidR="00774363" w:rsidRPr="006A56FF" w:rsidDel="00FB73E3">
          <w:rPr>
            <w:lang w:val="en-US"/>
          </w:rPr>
          <w:delText xml:space="preserve"> recipient</w:delText>
        </w:r>
        <w:r w:rsidRPr="006A56FF" w:rsidDel="00FB73E3">
          <w:rPr>
            <w:lang w:val="en-US"/>
          </w:rPr>
          <w:delText xml:space="preserve"> </w:delText>
        </w:r>
        <w:r w:rsidR="00774363" w:rsidRPr="006A56FF" w:rsidDel="00FB73E3">
          <w:rPr>
            <w:lang w:val="en-US"/>
          </w:rPr>
          <w:delText>are above 65 years</w:delText>
        </w:r>
        <w:r w:rsidR="0033302D" w:rsidRPr="006A56FF" w:rsidDel="00FB73E3">
          <w:rPr>
            <w:lang w:val="en-US"/>
          </w:rPr>
          <w:delText xml:space="preserve"> old</w:delText>
        </w:r>
        <w:r w:rsidR="00774363" w:rsidRPr="006A56FF" w:rsidDel="00FB73E3">
          <w:rPr>
            <w:lang w:val="en-US"/>
          </w:rPr>
          <w:delText xml:space="preserve"> </w:delText>
        </w:r>
      </w:del>
      <w:customXmlDelRangeStart w:id="59" w:author="Philipp Alexander Linden" w:date="2020-07-07T12:58:00Z"/>
      <w:sdt>
        <w:sdtPr>
          <w:rPr>
            <w:lang w:val="en-US"/>
          </w:rPr>
          <w:alias w:val="Don't edit this field"/>
          <w:tag w:val="CitaviPlaceholder#b64bcf4b-e6ec-4061-b3b9-4ea1a2cb19ae"/>
          <w:id w:val="1570076537"/>
          <w:placeholder>
            <w:docPart w:val="DefaultPlaceholder_-1854013440"/>
          </w:placeholder>
        </w:sdtPr>
        <w:sdtEndPr/>
        <w:sdtContent>
          <w:customXmlDelRangeEnd w:id="59"/>
          <w:del w:id="60" w:author="Philipp Alexander Linden" w:date="2020-07-07T12:58:00Z">
            <w:r w:rsidR="004C3BAD" w:rsidRPr="006A56FF" w:rsidDel="00FB73E3">
              <w:rPr>
                <w:lang w:val="en-US"/>
              </w:rPr>
              <w:fldChar w:fldCharType="begin"/>
            </w:r>
            <w:r w:rsidR="00952423" w:rsidDel="00FB73E3">
              <w:rPr>
                <w:lang w:val="en-US"/>
              </w:rPr>
              <w:del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I2NGJjZjRiLWU2ZWMtNDA2MS1iM2I5LTRlYTFhMmNiMTlhZSIsIlRleHQiOiIoQ29sb21ibyBldCBhbC4sIDIwMTEpIiwiV0FJVmVyc2lvbiI6IjYuNC4wLjM1In0=}</w:delInstrText>
            </w:r>
            <w:r w:rsidR="004C3BAD" w:rsidRPr="006A56FF" w:rsidDel="00FB73E3">
              <w:rPr>
                <w:lang w:val="en-US"/>
              </w:rPr>
              <w:fldChar w:fldCharType="separate"/>
            </w:r>
            <w:r w:rsidR="00952423" w:rsidDel="00FB73E3">
              <w:rPr>
                <w:lang w:val="en-US"/>
              </w:rPr>
              <w:delText>(Colombo et al., 2011)</w:delText>
            </w:r>
            <w:r w:rsidR="004C3BAD" w:rsidRPr="006A56FF" w:rsidDel="00FB73E3">
              <w:rPr>
                <w:lang w:val="en-US"/>
              </w:rPr>
              <w:fldChar w:fldCharType="end"/>
            </w:r>
          </w:del>
          <w:customXmlDelRangeStart w:id="61" w:author="Philipp Alexander Linden" w:date="2020-07-07T12:58:00Z"/>
        </w:sdtContent>
      </w:sdt>
      <w:customXmlDelRangeEnd w:id="61"/>
      <w:del w:id="62" w:author="Philipp Alexander Linden" w:date="2020-07-07T12:58:00Z">
        <w:r w:rsidR="00774363" w:rsidRPr="006A56FF" w:rsidDel="00FB73E3">
          <w:rPr>
            <w:lang w:val="en-US"/>
          </w:rPr>
          <w:delText xml:space="preserve">. Thus, </w:delText>
        </w:r>
        <w:r w:rsidR="006E1C8C" w:rsidRPr="006A56FF" w:rsidDel="00FB73E3">
          <w:rPr>
            <w:lang w:val="en-US"/>
          </w:rPr>
          <w:delText>LTC</w:delText>
        </w:r>
        <w:r w:rsidR="00774363" w:rsidRPr="006A56FF" w:rsidDel="00FB73E3">
          <w:rPr>
            <w:lang w:val="en-US"/>
          </w:rPr>
          <w:delText xml:space="preserve"> systems </w:delText>
        </w:r>
        <w:r w:rsidR="0095374B" w:rsidDel="00FB73E3">
          <w:rPr>
            <w:lang w:val="en-US"/>
          </w:rPr>
          <w:delText xml:space="preserve">mainly support </w:delText>
        </w:r>
        <w:r w:rsidR="00522322" w:rsidRPr="006A56FF" w:rsidDel="00FB73E3">
          <w:rPr>
            <w:lang w:val="en-US"/>
          </w:rPr>
          <w:delText>the elderly</w:delText>
        </w:r>
        <w:r w:rsidR="000145CE" w:rsidDel="00FB73E3">
          <w:rPr>
            <w:lang w:val="en-US"/>
          </w:rPr>
          <w:delText>.W</w:delText>
        </w:r>
        <w:r w:rsidR="00774363" w:rsidRPr="006A56FF" w:rsidDel="00FB73E3">
          <w:rPr>
            <w:lang w:val="en-US"/>
          </w:rPr>
          <w:delText>e focus the typology on the services and systems for this age group.</w:delText>
        </w:r>
        <w:commentRangeEnd w:id="46"/>
        <w:r w:rsidR="0095374B" w:rsidDel="00FB73E3">
          <w:rPr>
            <w:rStyle w:val="Kommentarzeichen"/>
          </w:rPr>
          <w:commentReference w:id="46"/>
        </w:r>
        <w:commentRangeEnd w:id="47"/>
        <w:r w:rsidR="00FB73E3" w:rsidDel="00FB73E3">
          <w:rPr>
            <w:rStyle w:val="Kommentarzeichen"/>
          </w:rPr>
          <w:commentReference w:id="47"/>
        </w:r>
      </w:del>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77777777" w:rsidR="00F474E4" w:rsidRDefault="00F211E8" w:rsidP="00B82577">
      <w:pPr>
        <w:pStyle w:val="02FlietextErsterAbsatz"/>
        <w:rPr>
          <w:ins w:id="63" w:author="Philipp Alexander Linden" w:date="2020-07-07T13:22:00Z"/>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952423">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95242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952423">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952423">
            <w:rPr>
              <w:lang w:val="en-US"/>
            </w:rPr>
            <w:t>(1990)</w:t>
          </w:r>
          <w:r w:rsidRPr="006A56FF">
            <w:rPr>
              <w:lang w:val="en-US"/>
            </w:rPr>
            <w:fldChar w:fldCharType="end"/>
          </w:r>
        </w:sdtContent>
      </w:sdt>
      <w:r w:rsidR="00774363" w:rsidRPr="006A56FF">
        <w:rPr>
          <w:lang w:val="en-US"/>
        </w:rPr>
        <w:t xml:space="preserve"> seminal study </w:t>
      </w:r>
      <w:r w:rsidR="000145CE">
        <w:rPr>
          <w:lang w:val="en-US"/>
        </w:rPr>
        <w:t>on</w:t>
      </w:r>
      <w:ins w:id="64" w:author="Philipp Alexander Linden" w:date="2020-07-07T13:16:00Z">
        <w:r w:rsidR="00F474E4">
          <w:rPr>
            <w:lang w:val="en-US"/>
          </w:rPr>
          <w:t xml:space="preserve"> this topic.</w:t>
        </w:r>
      </w:ins>
      <w:del w:id="65" w:author="Philipp Alexander Linden" w:date="2020-07-07T13:16:00Z">
        <w:r w:rsidR="000145CE" w:rsidDel="00F474E4">
          <w:rPr>
            <w:lang w:val="en-US"/>
          </w:rPr>
          <w:delText xml:space="preserve"> healthcare systems</w:delText>
        </w:r>
      </w:del>
      <w:ins w:id="66" w:author="Mareike Ariaans" w:date="2020-07-06T10:15:00Z">
        <w:del w:id="67" w:author="Philipp Alexander Linden" w:date="2020-07-07T13:16:00Z">
          <w:r w:rsidR="00872016" w:rsidDel="00F474E4">
            <w:rPr>
              <w:lang w:val="en-US"/>
            </w:rPr>
            <w:delText xml:space="preserve">welfare </w:delText>
          </w:r>
          <w:commentRangeStart w:id="68"/>
          <w:r w:rsidR="00872016" w:rsidDel="00F474E4">
            <w:rPr>
              <w:lang w:val="en-US"/>
            </w:rPr>
            <w:delText>states</w:delText>
          </w:r>
        </w:del>
      </w:ins>
      <w:commentRangeEnd w:id="68"/>
      <w:r w:rsidR="00F474E4">
        <w:rPr>
          <w:rStyle w:val="Kommentarzeichen"/>
        </w:rPr>
        <w:commentReference w:id="68"/>
      </w:r>
      <w:del w:id="69" w:author="Philipp Alexander Linden" w:date="2020-07-07T13:16:00Z">
        <w:r w:rsidR="00774363" w:rsidRPr="006A56FF" w:rsidDel="00F474E4">
          <w:rPr>
            <w:lang w:val="en-US"/>
          </w:rPr>
          <w:delText>.</w:delText>
        </w:r>
      </w:del>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952423">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}</w:instrText>
          </w:r>
          <w:r w:rsidR="00BD0E63" w:rsidRPr="006A56FF">
            <w:rPr>
              <w:lang w:val="en-US"/>
            </w:rPr>
            <w:fldChar w:fldCharType="separate"/>
          </w:r>
          <w:r w:rsidR="0095242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952423">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95242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number of </w:t>
      </w:r>
      <w:r w:rsidR="00604022">
        <w:rPr>
          <w:lang w:val="en-US"/>
        </w:rPr>
        <w:t xml:space="preserve">issue and area-specific typologies have been developed, e.g. for </w:t>
      </w:r>
      <w:commentRangeStart w:id="70"/>
      <w:r w:rsidR="00604022">
        <w:rPr>
          <w:lang w:val="en-US"/>
        </w:rPr>
        <w:t>healthcare</w:t>
      </w:r>
      <w:commentRangeEnd w:id="70"/>
      <w:r w:rsidR="00F474E4">
        <w:rPr>
          <w:rStyle w:val="Kommentarzeichen"/>
        </w:rPr>
        <w:commentReference w:id="70"/>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71"/>
          <w:r w:rsidR="00F86C6D">
            <w:rPr>
              <w:noProof/>
              <w:lang w:val="en-US"/>
            </w:rPr>
            <w:fldChar w:fldCharType="begin"/>
          </w:r>
          <w:r w:rsidR="00F86C6D">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A2VDEwOjM2OjAxIiwiUHJvamVjdCI6eyIkcmVmIjoiNSJ9fSwiVXNlTnVtYmVyaW5nVHlwZU9mUGFyZW50RG9jdW1lbnQiOmZhbHNlfSx7IiRpZCI6IjEwIiwiSWQiOiJiODEzZDliYy03ZTcwLTQzMmItYWY3YS1iYWZhMDc3ZWVkYmIiLCJSYW5nZVN0YXJ0IjoxMiwiUmFuZ2VMZW5ndGgiOjI0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XZW5kdCwgMjAxNDsgUmVpYmxpbmcgZXQgYWwuLCAyMDE5KSJ9XX0sIlRhZyI6IkNpdGF2aVBsYWNlaG9sZGVyIzNhZGEzNDQyLTA2ZmUtNGM5Yi1iZmRlLTI3OTdiZDJmZDMzNyIsIlRleHQiOiIoV2VuZHQsIDIwMTQ7IFJlaWJsaW5nIGV0IGFsLiwgMjAxOSkiLCJXQUlWZXJzaW9uIjoiNi40LjAuMzUifQ==}</w:instrText>
          </w:r>
          <w:r w:rsidR="00F86C6D">
            <w:rPr>
              <w:noProof/>
              <w:lang w:val="en-US"/>
            </w:rPr>
            <w:fldChar w:fldCharType="separate"/>
          </w:r>
          <w:r w:rsidR="00952423">
            <w:rPr>
              <w:noProof/>
              <w:lang w:val="en-US"/>
            </w:rPr>
            <w:t>(Wendt, 2014; Reibling et al., 2019)</w:t>
          </w:r>
          <w:r w:rsidR="00F86C6D">
            <w:rPr>
              <w:noProof/>
              <w:lang w:val="en-US"/>
            </w:rPr>
            <w:fldChar w:fldCharType="end"/>
          </w:r>
          <w:commentRangeEnd w:id="71"/>
          <w:r w:rsidR="00F474E4">
            <w:rPr>
              <w:rStyle w:val="Kommentarzeichen"/>
            </w:rPr>
            <w:commentReference w:id="71"/>
          </w:r>
        </w:sdtContent>
      </w:sdt>
      <w:r w:rsidR="00F86C6D">
        <w:rPr>
          <w:lang w:val="en-US"/>
        </w:rPr>
        <w:t xml:space="preserve">. </w:t>
      </w:r>
    </w:p>
    <w:p w14:paraId="032F3AED" w14:textId="0C81247D" w:rsidR="001C0CE6" w:rsidRPr="006A56FF" w:rsidRDefault="00F86C6D" w:rsidP="00E915CC">
      <w:pPr>
        <w:pStyle w:val="02FlietextEinzug"/>
        <w:rPr>
          <w:lang w:val="en-US"/>
        </w:rPr>
      </w:pPr>
      <w:r>
        <w:rPr>
          <w:lang w:val="en-US"/>
        </w:rPr>
        <w:t>T</w:t>
      </w:r>
      <w:r w:rsidR="00BB65C1" w:rsidRPr="006A56FF">
        <w:rPr>
          <w:lang w:val="en-US"/>
        </w:rPr>
        <w: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t>
      </w:r>
      <w:ins w:id="72" w:author="Philipp Alexander Linden" w:date="2020-07-07T13:22:00Z">
        <w:r w:rsidR="00F474E4">
          <w:rPr>
            <w:lang w:val="en-US"/>
          </w:rPr>
          <w:t>on the other hand may</w:t>
        </w:r>
      </w:ins>
      <w:del w:id="73" w:author="Philipp Alexander Linden" w:date="2020-07-07T13:22:00Z">
        <w:r w:rsidR="000145CE" w:rsidDel="00F474E4">
          <w:rPr>
            <w:lang w:val="en-US"/>
          </w:rPr>
          <w:delText>can</w:delText>
        </w:r>
        <w:r w:rsidR="00A04BA1" w:rsidRPr="006A56FF" w:rsidDel="00F474E4">
          <w:rPr>
            <w:lang w:val="en-US"/>
          </w:rPr>
          <w:delText xml:space="preserve"> </w:delText>
        </w:r>
      </w:del>
      <w:r w:rsidR="00A04BA1" w:rsidRPr="006A56FF">
        <w:rPr>
          <w:lang w:val="en-US"/>
        </w:rPr>
        <w:t xml:space="preserve">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952423">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95242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w:t>
      </w:r>
      <w:r w:rsidR="000145CE">
        <w:rPr>
          <w:lang w:val="en-US"/>
        </w:rPr>
        <w:lastRenderedPageBreak/>
        <w:t>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952423">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952423" w:rsidRPr="00F474E4">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95242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952423">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wNlQxMDozNjowMS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95242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952423">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952423">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952423">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95242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614FCA4" w14:textId="31076B8A" w:rsidR="00B82577" w:rsidRPr="006A56FF" w:rsidDel="00E915CC" w:rsidRDefault="00D661E1" w:rsidP="004D3634">
      <w:pPr>
        <w:pStyle w:val="02FlietextEinzug"/>
        <w:rPr>
          <w:del w:id="74" w:author="Philipp Alexander Linden" w:date="2020-07-07T13:28:00Z"/>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type of analysis</w:t>
      </w:r>
      <w:r w:rsidR="00B41CC2" w:rsidRPr="006A56FF">
        <w:rPr>
          <w:lang w:val="en-US"/>
        </w:rPr>
        <w:t xml:space="preserve">. </w:t>
      </w:r>
      <w:ins w:id="75" w:author="Philipp Alexander Linden" w:date="2020-07-07T13:25:00Z">
        <w:r w:rsidR="00E915CC">
          <w:rPr>
            <w:lang w:val="en-US"/>
          </w:rPr>
          <w:t xml:space="preserve">Not only do these types include </w:t>
        </w:r>
      </w:ins>
      <w:del w:id="76" w:author="Philipp Alexander Linden" w:date="2020-07-07T13:25:00Z">
        <w:r w:rsidR="00B41CC2" w:rsidRPr="006A56FF" w:rsidDel="00E915CC">
          <w:rPr>
            <w:lang w:val="en-US"/>
          </w:rPr>
          <w:delText xml:space="preserve">In these typologies we </w:delText>
        </w:r>
        <w:r w:rsidR="00187A9D" w:rsidDel="00E915CC">
          <w:rPr>
            <w:lang w:val="en-US"/>
          </w:rPr>
          <w:delText>identify</w:delText>
        </w:r>
      </w:del>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ins w:id="77" w:author="Philipp Alexander Linden" w:date="2020-07-07T13:28:00Z">
        <w:r w:rsidR="00E915CC" w:rsidRPr="00E915CC">
          <w:rPr>
            <w:lang w:val="en-US"/>
          </w:rPr>
          <w:t xml:space="preserve">With regard to dimensions and indicators, most studies repeatedly </w:t>
        </w:r>
        <w:proofErr w:type="spellStart"/>
        <w:r w:rsidR="00E915CC" w:rsidRPr="00E915CC">
          <w:rPr>
            <w:lang w:val="en-US"/>
          </w:rPr>
          <w:t>analyse</w:t>
        </w:r>
        <w:proofErr w:type="spellEnd"/>
        <w:r w:rsidR="00E915CC" w:rsidRPr="00E915CC">
          <w:rPr>
            <w:lang w:val="en-US"/>
          </w:rPr>
          <w:t xml:space="preserve"> four central dimensions, thus creating a certain </w:t>
        </w:r>
        <w:proofErr w:type="spellStart"/>
        <w:r w:rsidR="00E915CC" w:rsidRPr="00E915CC">
          <w:rPr>
            <w:lang w:val="en-US"/>
          </w:rPr>
          <w:t>standardisation</w:t>
        </w:r>
        <w:proofErr w:type="spellEnd"/>
        <w:r w:rsidR="00E915CC" w:rsidRPr="00E915CC">
          <w:rPr>
            <w:lang w:val="en-US"/>
          </w:rPr>
          <w:t xml:space="preserve"> and comparability that we can make use </w:t>
        </w:r>
        <w:proofErr w:type="spellStart"/>
        <w:r w:rsidR="00E915CC" w:rsidRPr="00E915CC">
          <w:rPr>
            <w:lang w:val="en-US"/>
          </w:rPr>
          <w:t>of.</w:t>
        </w:r>
      </w:ins>
      <w:del w:id="78" w:author="Philipp Alexander Linden" w:date="2020-07-07T13:28:00Z">
        <w:r w:rsidR="00B41CC2" w:rsidRPr="006A56FF" w:rsidDel="00E915CC">
          <w:rPr>
            <w:lang w:val="en-US"/>
          </w:rPr>
          <w:delText xml:space="preserve">Concerning dimensions and indicators, </w:delText>
        </w:r>
      </w:del>
      <w:del w:id="79" w:author="Philipp Alexander Linden" w:date="2020-07-07T13:26:00Z">
        <w:r w:rsidR="00B41CC2" w:rsidRPr="006A56FF" w:rsidDel="00E915CC">
          <w:rPr>
            <w:lang w:val="en-US"/>
          </w:rPr>
          <w:delText xml:space="preserve">we </w:delText>
        </w:r>
        <w:r w:rsidR="00187A9D" w:rsidDel="00E915CC">
          <w:rPr>
            <w:lang w:val="en-US"/>
          </w:rPr>
          <w:delText xml:space="preserve">furthermore </w:delText>
        </w:r>
        <w:r w:rsidR="00B41CC2" w:rsidRPr="006A56FF" w:rsidDel="00E915CC">
          <w:rPr>
            <w:lang w:val="en-US"/>
          </w:rPr>
          <w:delText>see a huge variety</w:delText>
        </w:r>
        <w:r w:rsidR="004D1F35" w:rsidRPr="006A56FF" w:rsidDel="00E915CC">
          <w:rPr>
            <w:lang w:val="en-US"/>
          </w:rPr>
          <w:delText xml:space="preserve"> of</w:delText>
        </w:r>
      </w:del>
      <w:del w:id="80" w:author="Philipp Alexander Linden" w:date="2020-07-07T13:27:00Z">
        <w:r w:rsidR="004D1F35" w:rsidRPr="006A56FF" w:rsidDel="00E915CC">
          <w:rPr>
            <w:lang w:val="en-US"/>
          </w:rPr>
          <w:delText xml:space="preserve"> indicators and measurements.</w:delText>
        </w:r>
        <w:r w:rsidR="00E915CC" w:rsidDel="00E915CC">
          <w:rPr>
            <w:lang w:val="en-US"/>
          </w:rPr>
          <w:delText xml:space="preserve"> F</w:delText>
        </w:r>
      </w:del>
      <w:del w:id="81" w:author="Philipp Alexander Linden" w:date="2020-07-07T13:28:00Z">
        <w:r w:rsidR="004D1F35" w:rsidRPr="006A56FF" w:rsidDel="00E915CC">
          <w:rPr>
            <w:lang w:val="en-US"/>
          </w:rPr>
          <w:delText>our central dimensionsare repeatedly analyzed in most of the studies</w:delText>
        </w:r>
      </w:del>
      <w:del w:id="82" w:author="Philipp Alexander Linden" w:date="2020-07-07T13:27:00Z">
        <w:r w:rsidR="00B41CC2" w:rsidRPr="006A56FF" w:rsidDel="00E915CC">
          <w:rPr>
            <w:lang w:val="en-US"/>
          </w:rPr>
          <w:delText>.</w:delText>
        </w:r>
      </w:del>
    </w:p>
    <w:p w14:paraId="09CC9C03" w14:textId="77777777" w:rsidR="00B82577" w:rsidRPr="006A56FF" w:rsidRDefault="00B82577" w:rsidP="00E915CC">
      <w:pPr>
        <w:pStyle w:val="berschrift3"/>
        <w:rPr>
          <w:lang w:val="en-US"/>
        </w:rPr>
      </w:pPr>
      <w:r w:rsidRPr="006A56FF">
        <w:rPr>
          <w:lang w:val="en-US"/>
        </w:rPr>
        <w:t>I</w:t>
      </w:r>
      <w:proofErr w:type="spellEnd"/>
      <w:r w:rsidRPr="006A56FF">
        <w:rPr>
          <w:lang w:val="en-US"/>
        </w:rPr>
        <w:t>. Supply</w:t>
      </w:r>
    </w:p>
    <w:p w14:paraId="061DE4D6" w14:textId="3A5AE6F0" w:rsidR="00B82577" w:rsidRPr="00360365" w:rsidRDefault="00F86C6D" w:rsidP="00E915CC">
      <w:pPr>
        <w:pStyle w:val="02FlietextErsterAbsatz"/>
        <w:rPr>
          <w:lang w:val="en-US"/>
          <w:rPrChange w:id="83" w:author="Philipp Alexander Linden" w:date="2020-07-07T15:57:00Z">
            <w:rPr/>
          </w:rPrChange>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952423">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95242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952423">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952423">
            <w:rPr>
              <w:lang w:val="en-US"/>
            </w:rPr>
            <w:t>(Alber,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952423">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95242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952423">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w:instrText>
          </w:r>
          <w:r w:rsidR="00952423" w:rsidRPr="00360365">
            <w:rPr>
              <w:lang w:val="en-US"/>
              <w:rPrChange w:id="84" w:author="Philipp Alexander Linden" w:date="2020-07-07T15:57:00Z">
                <w:rPr/>
              </w:rPrChange>
            </w:rPr>
            <w:instrText>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952423" w:rsidRPr="00360365">
            <w:rPr>
              <w:lang w:val="en-US"/>
              <w:rPrChange w:id="85" w:author="Philipp Alexander Linden" w:date="2020-07-07T15:57:00Z">
                <w:rPr/>
              </w:rPrChange>
            </w:rPr>
            <w:t>(Alber, 1995; Damiani et al., 2011; Halásková et al., 2017)</w:t>
          </w:r>
          <w:r w:rsidR="00B82577" w:rsidRPr="00B82577">
            <w:rPr>
              <w:lang w:val="en-US"/>
            </w:rPr>
            <w:fldChar w:fldCharType="end"/>
          </w:r>
        </w:sdtContent>
      </w:sdt>
      <w:r w:rsidR="00B82577" w:rsidRPr="00360365">
        <w:rPr>
          <w:lang w:val="en-US"/>
          <w:rPrChange w:id="86" w:author="Philipp Alexander Linden" w:date="2020-07-07T15:57:00Z">
            <w:rPr/>
          </w:rPrChange>
        </w:rPr>
        <w:t>.</w:t>
      </w:r>
    </w:p>
    <w:p w14:paraId="7D2527CE" w14:textId="77777777" w:rsidR="00981837" w:rsidRPr="00360365" w:rsidRDefault="00981837" w:rsidP="00981837">
      <w:pPr>
        <w:pStyle w:val="berschrift3"/>
        <w:rPr>
          <w:lang w:val="en-US"/>
          <w:rPrChange w:id="87" w:author="Philipp Alexander Linden" w:date="2020-07-07T15:57:00Z">
            <w:rPr/>
          </w:rPrChange>
        </w:rPr>
      </w:pPr>
      <w:r w:rsidRPr="00360365">
        <w:rPr>
          <w:lang w:val="en-US"/>
          <w:rPrChange w:id="88" w:author="Philipp Alexander Linden" w:date="2020-07-07T15:57:00Z">
            <w:rPr/>
          </w:rPrChange>
        </w:rPr>
        <w:lastRenderedPageBreak/>
        <w:t>II. Public-Private Mix</w:t>
      </w:r>
    </w:p>
    <w:p w14:paraId="5D0E9429" w14:textId="0065F5FB"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EndPr/>
        <w:sdtContent>
          <w:r w:rsidRPr="00CA56B9">
            <w:rPr>
              <w:lang w:val="en-US"/>
            </w:rPr>
            <w:fldChar w:fldCharType="begin"/>
          </w:r>
          <w:r w:rsidR="00952423">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0LjAuMzUifQ==}</w:instrText>
          </w:r>
          <w:r w:rsidRPr="00CA56B9">
            <w:rPr>
              <w:lang w:val="en-US"/>
            </w:rPr>
            <w:fldChar w:fldCharType="separate"/>
          </w:r>
          <w:r w:rsidR="00952423">
            <w:rPr>
              <w:lang w:val="en-US"/>
            </w:rPr>
            <w:t>(Reibling et al., 2019)</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w:t>
      </w:r>
      <w:proofErr w:type="spellStart"/>
      <w:r w:rsidR="00981837" w:rsidRPr="006A56FF">
        <w:rPr>
          <w:lang w:val="en-US"/>
        </w:rPr>
        <w:t>actors.</w:t>
      </w:r>
      <w:r w:rsidR="00D519B7">
        <w:rPr>
          <w:lang w:val="en-US"/>
        </w:rPr>
        <w:t>F</w:t>
      </w:r>
      <w:r w:rsidR="00981837" w:rsidRPr="006A56FF">
        <w:rPr>
          <w:lang w:val="en-US"/>
        </w:rPr>
        <w:t>or</w:t>
      </w:r>
      <w:proofErr w:type="spellEnd"/>
      <w:r w:rsidR="00981837" w:rsidRPr="006A56FF">
        <w:rPr>
          <w:lang w:val="en-US"/>
        </w:rPr>
        <w:t xml:space="preserve">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952423">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wNlQxMDozNjowMS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95242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952423">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95242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952423">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95242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952423">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95242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952423">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952423">
            <w:rPr>
              <w:lang w:val="en-US"/>
            </w:rPr>
            <w:t>(Da Roit and Weicht, 2013; Simonazzi, 2008)</w:t>
          </w:r>
          <w:r w:rsidR="00981837" w:rsidRPr="006A56FF">
            <w:rPr>
              <w:lang w:val="en-US"/>
            </w:rPr>
            <w:fldChar w:fldCharType="end"/>
          </w:r>
        </w:sdtContent>
      </w:sdt>
      <w:r w:rsidR="00981837" w:rsidRPr="006A56FF">
        <w:rPr>
          <w:lang w:val="en-US"/>
        </w:rPr>
        <w:t xml:space="preserve">. </w:t>
      </w:r>
    </w:p>
    <w:p w14:paraId="09A9134C" w14:textId="77777777" w:rsidR="00B00DDC" w:rsidRPr="00981837" w:rsidRDefault="00B00DDC" w:rsidP="00B00DDC">
      <w:pPr>
        <w:pStyle w:val="berschrift3"/>
        <w:rPr>
          <w:lang w:val="en-US"/>
        </w:rPr>
      </w:pPr>
      <w:r w:rsidRPr="00981837">
        <w:rPr>
          <w:lang w:val="en-US"/>
        </w:rPr>
        <w:t>I</w:t>
      </w:r>
      <w:r>
        <w:rPr>
          <w:lang w:val="en-US"/>
        </w:rPr>
        <w:t>II</w:t>
      </w:r>
      <w:r w:rsidRPr="00981837">
        <w:rPr>
          <w:lang w:val="en-US"/>
        </w:rPr>
        <w:t>. Performance</w:t>
      </w:r>
    </w:p>
    <w:p w14:paraId="36560E32" w14:textId="36A14243" w:rsidR="00B00DDC" w:rsidRPr="00981837" w:rsidRDefault="00B00DDC" w:rsidP="00180D20">
      <w:pPr>
        <w:pStyle w:val="02Flietext"/>
        <w:rPr>
          <w:lang w:val="en-US"/>
        </w:rPr>
      </w:pPr>
      <w:r w:rsidRPr="00981837">
        <w:rPr>
          <w:lang w:val="en-US"/>
        </w:rPr>
        <w:t>Measuring the performance of LTC systems is especially on an internationally comparative level still in its infancy. Indicators such as the number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sdt>
        <w:sdtPr>
          <w:rPr>
            <w:lang w:val="en-US"/>
          </w:rPr>
          <w:alias w:val="Don't edit this field"/>
          <w:tag w:val="CitaviPlaceholder#ba5f5eae-8f16-495a-b77d-ce6eaacf071d"/>
          <w:id w:val="-277182081"/>
          <w:placeholder>
            <w:docPart w:val="E454CA0A68B34D1E9CEA5BE3AB6DF851"/>
          </w:placeholder>
        </w:sdtPr>
        <w:sdtEndPr/>
        <w:sdtContent>
          <w:r w:rsidRPr="00981837">
            <w:rPr>
              <w:lang w:val="en-US"/>
            </w:rPr>
            <w:fldChar w:fldCharType="begin"/>
          </w:r>
          <w:r w:rsidR="00952423">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QuMC4zNSJ9}</w:instrText>
          </w:r>
          <w:r w:rsidRPr="00981837">
            <w:rPr>
              <w:lang w:val="en-US"/>
            </w:rPr>
            <w:fldChar w:fldCharType="separate"/>
          </w:r>
          <w:r w:rsidR="00952423">
            <w:rPr>
              <w:lang w:val="en-US"/>
            </w:rPr>
            <w:t>(Halfens et al., 2013)</w:t>
          </w:r>
          <w:r w:rsidRPr="00981837">
            <w:rPr>
              <w:lang w:val="en-US"/>
            </w:rPr>
            <w:fldChar w:fldCharType="end"/>
          </w:r>
        </w:sdtContent>
      </w:sdt>
      <w:r w:rsidRPr="00981837">
        <w:rPr>
          <w:lang w:val="en-US"/>
        </w:rPr>
        <w:t>.</w:t>
      </w:r>
      <w:r w:rsidR="00952423">
        <w:rPr>
          <w:lang w:val="en-US"/>
        </w:rPr>
        <w:t xml:space="preserve"> Hence, only few typologies include performance or quality indicators. </w:t>
      </w:r>
      <w:sdt>
        <w:sdtPr>
          <w:rPr>
            <w:lang w:val="en-US"/>
          </w:rPr>
          <w:alias w:val="Don't edit this field"/>
          <w:tag w:val="CitaviPlaceholder#9ef44810-a16c-4c81-894a-0bde00da3c30"/>
          <w:id w:val="-1557542973"/>
          <w:placeholder>
            <w:docPart w:val="5A1809D5CC24462F8FE22A82A95EB13B"/>
          </w:placeholder>
        </w:sdtPr>
        <w:sdtEndPr/>
        <w:sdtContent>
          <w:r w:rsidR="00952423" w:rsidRPr="006A56FF">
            <w:rPr>
              <w:lang w:val="en-US"/>
            </w:rPr>
            <w:fldChar w:fldCharType="begin"/>
          </w:r>
          <w:r w:rsidR="00952423">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0LjAuMzUifQ==}</w:instrText>
          </w:r>
          <w:r w:rsidR="00952423" w:rsidRPr="006A56FF">
            <w:rPr>
              <w:lang w:val="en-US"/>
            </w:rPr>
            <w:fldChar w:fldCharType="separate"/>
          </w:r>
          <w:r w:rsidR="00952423">
            <w:rPr>
              <w:lang w:val="en-US"/>
            </w:rPr>
            <w:t>Damiani et al.</w:t>
          </w:r>
          <w:r w:rsidR="00952423" w:rsidRPr="006A56FF">
            <w:rPr>
              <w:lang w:val="en-US"/>
            </w:rPr>
            <w:fldChar w:fldCharType="end"/>
          </w:r>
        </w:sdtContent>
      </w:sdt>
      <w:r w:rsidR="00952423" w:rsidRPr="006A56FF">
        <w:rPr>
          <w:lang w:val="en-US"/>
        </w:rPr>
        <w:t xml:space="preserve"> </w:t>
      </w:r>
      <w:sdt>
        <w:sdtPr>
          <w:rPr>
            <w:lang w:val="en-US"/>
          </w:rPr>
          <w:alias w:val="Don't edit this field"/>
          <w:tag w:val="CitaviPlaceholder#2af10573-40d8-470b-a9a3-be80133ed0d2"/>
          <w:id w:val="-477683231"/>
          <w:placeholder>
            <w:docPart w:val="5A1809D5CC24462F8FE22A82A95EB13B"/>
          </w:placeholder>
        </w:sdtPr>
        <w:sdtEndPr/>
        <w:sdtContent>
          <w:r w:rsidR="00952423" w:rsidRPr="006A56FF">
            <w:rPr>
              <w:lang w:val="en-US"/>
            </w:rPr>
            <w:fldChar w:fldCharType="begin"/>
          </w:r>
          <w:r w:rsidR="00952423">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NC4wLjM1In0=}</w:instrText>
          </w:r>
          <w:r w:rsidR="00952423" w:rsidRPr="006A56FF">
            <w:rPr>
              <w:lang w:val="en-US"/>
            </w:rPr>
            <w:fldChar w:fldCharType="separate"/>
          </w:r>
          <w:r w:rsidR="00952423">
            <w:rPr>
              <w:lang w:val="en-US"/>
            </w:rPr>
            <w:t>(2011)</w:t>
          </w:r>
          <w:r w:rsidR="00952423" w:rsidRPr="006A56FF">
            <w:rPr>
              <w:lang w:val="en-US"/>
            </w:rPr>
            <w:fldChar w:fldCharType="end"/>
          </w:r>
        </w:sdtContent>
      </w:sdt>
      <w:r w:rsidR="00952423" w:rsidRPr="006A56FF">
        <w:rPr>
          <w:lang w:val="en-US"/>
        </w:rPr>
        <w:t xml:space="preserve"> for example use the share of people over 80 reporting good or very good health and the perceived limitations in ADLs for people aged 65 or older. </w:t>
      </w:r>
      <w:sdt>
        <w:sdtPr>
          <w:rPr>
            <w:lang w:val="en-US"/>
          </w:rPr>
          <w:alias w:val="Don't edit this field"/>
          <w:tag w:val="CitaviPlaceholder#280ab2f3-6131-49e2-9181-780aaf9254c6"/>
          <w:id w:val="83964129"/>
          <w:placeholder>
            <w:docPart w:val="5A1809D5CC24462F8FE22A82A95EB13B"/>
          </w:placeholder>
        </w:sdtPr>
        <w:sdtEndPr/>
        <w:sdtContent>
          <w:r w:rsidR="00952423" w:rsidRPr="006A56FF">
            <w:rPr>
              <w:lang w:val="en-US"/>
            </w:rPr>
            <w:fldChar w:fldCharType="begin"/>
          </w:r>
          <w:r w:rsidR="00952423">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yODBhYjJmMy02MTMxLTQ5ZTItOTE4MS03ODBhYWY5MjU0YzYiLCJUZXh0IjoiS3JhdXMgZXQgYWwuIiwiV0FJVmVyc2lvbiI6IjYuNC4wLjM1In0=}</w:instrText>
          </w:r>
          <w:r w:rsidR="00952423" w:rsidRPr="006A56FF">
            <w:rPr>
              <w:lang w:val="en-US"/>
            </w:rPr>
            <w:fldChar w:fldCharType="separate"/>
          </w:r>
          <w:r w:rsidR="00952423">
            <w:rPr>
              <w:lang w:val="en-US"/>
            </w:rPr>
            <w:t>Kraus et al.</w:t>
          </w:r>
          <w:r w:rsidR="00952423" w:rsidRPr="006A56FF">
            <w:rPr>
              <w:lang w:val="en-US"/>
            </w:rPr>
            <w:fldChar w:fldCharType="end"/>
          </w:r>
        </w:sdtContent>
      </w:sdt>
      <w:r w:rsidR="00952423" w:rsidRPr="006A56FF">
        <w:rPr>
          <w:lang w:val="en-US"/>
        </w:rPr>
        <w:t xml:space="preserve"> </w:t>
      </w:r>
      <w:sdt>
        <w:sdtPr>
          <w:rPr>
            <w:lang w:val="en-US"/>
          </w:rPr>
          <w:alias w:val="Don't edit this field"/>
          <w:tag w:val="CitaviPlaceholder#750daebd-b139-4399-b697-a26f3c3855c7"/>
          <w:id w:val="1803119245"/>
          <w:placeholder>
            <w:docPart w:val="5A1809D5CC24462F8FE22A82A95EB13B"/>
          </w:placeholder>
        </w:sdtPr>
        <w:sdtEndPr/>
        <w:sdtContent>
          <w:r w:rsidR="00952423" w:rsidRPr="006A56FF">
            <w:rPr>
              <w:lang w:val="en-US"/>
            </w:rPr>
            <w:fldChar w:fldCharType="begin"/>
          </w:r>
          <w:r w:rsidR="00952423">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c1MGRhZWJkLWIxMzktNDM5OS1iNjk3LWEyNmYzYzM4NTVjNyIsIlRleHQiOiIoMjAxMCkiLCJXQUlWZXJzaW9uIjoiNi40LjAuMzUifQ==}</w:instrText>
          </w:r>
          <w:r w:rsidR="00952423" w:rsidRPr="006A56FF">
            <w:rPr>
              <w:lang w:val="en-US"/>
            </w:rPr>
            <w:fldChar w:fldCharType="separate"/>
          </w:r>
          <w:r w:rsidR="00952423">
            <w:rPr>
              <w:lang w:val="en-US"/>
            </w:rPr>
            <w:t>(2010)</w:t>
          </w:r>
          <w:r w:rsidR="00952423" w:rsidRPr="006A56FF">
            <w:rPr>
              <w:lang w:val="en-US"/>
            </w:rPr>
            <w:fldChar w:fldCharType="end"/>
          </w:r>
        </w:sdtContent>
      </w:sdt>
      <w:r w:rsidR="00952423" w:rsidRPr="006A56FF">
        <w:rPr>
          <w:lang w:val="en-US"/>
        </w:rPr>
        <w:t xml:space="preserve"> take institutional indicators of mandatory quality assurance systems and the degree and functioning of integrated services.</w:t>
      </w:r>
    </w:p>
    <w:p w14:paraId="3C4F7E80" w14:textId="44D6418F" w:rsidR="00981837" w:rsidRPr="00981837" w:rsidRDefault="00981837" w:rsidP="00C3311E">
      <w:pPr>
        <w:pStyle w:val="berschrift3"/>
        <w:rPr>
          <w:lang w:val="en-US"/>
        </w:rPr>
      </w:pPr>
      <w:r w:rsidRPr="00981837">
        <w:rPr>
          <w:lang w:val="en-US"/>
        </w:rPr>
        <w:t>I</w:t>
      </w:r>
      <w:r w:rsidR="00B00DDC">
        <w:rPr>
          <w:lang w:val="en-US"/>
        </w:rPr>
        <w:t>V</w:t>
      </w:r>
      <w:r w:rsidRPr="00981837">
        <w:rPr>
          <w:lang w:val="en-US"/>
        </w:rPr>
        <w:t>. Access regulation</w:t>
      </w:r>
    </w:p>
    <w:p w14:paraId="6CE852C5" w14:textId="338D4F77"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5F6D29">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 and cash benefits as well as choice restrictions in </w:t>
      </w:r>
      <w:sdt>
        <w:sdtPr>
          <w:rPr>
            <w:lang w:val="en-US"/>
          </w:rPr>
          <w:alias w:val="Don't edit this field"/>
          <w:tag w:val="CitaviPlaceholder#808dfd40-a0a4-4d26-8976-7ed4f92f59aa"/>
          <w:id w:val="-1249414639"/>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5F6D29">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5F6D29">
            <w:rPr>
              <w:lang w:val="en-US"/>
            </w:rPr>
            <w:t>(2010)</w:t>
          </w:r>
          <w:r w:rsidR="005F6D29" w:rsidRPr="005E05FB">
            <w:rPr>
              <w:lang w:val="en-US"/>
            </w:rPr>
            <w:fldChar w:fldCharType="end"/>
          </w:r>
        </w:sdtContent>
      </w:sdt>
      <w:r w:rsidR="005F6D29" w:rsidRPr="005E05FB">
        <w:rPr>
          <w:lang w:val="en-US"/>
        </w:rPr>
        <w:t xml:space="preserve"> typology.</w:t>
      </w:r>
    </w:p>
    <w:p w14:paraId="6AD1AE6E" w14:textId="62C5DD35" w:rsidR="005E05FB" w:rsidRDefault="005E05FB" w:rsidP="00CF57A8">
      <w:pPr>
        <w:pStyle w:val="berschrift3"/>
        <w:rPr>
          <w:lang w:val="en-US"/>
        </w:rPr>
      </w:pPr>
      <w:r>
        <w:rPr>
          <w:lang w:val="en-US"/>
        </w:rPr>
        <w:lastRenderedPageBreak/>
        <w:t>An overview on existing typologies</w:t>
      </w:r>
    </w:p>
    <w:p w14:paraId="435E1D48" w14:textId="1BD689BE"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EndPr/>
        <w:sdtContent>
          <w:r w:rsidR="005E05FB" w:rsidRPr="005E05FB">
            <w:rPr>
              <w:lang w:val="en-US"/>
            </w:rPr>
            <w:fldChar w:fldCharType="begin"/>
          </w:r>
          <w:r w:rsidR="00952423">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952423">
            <w:rPr>
              <w:lang w:val="en-US"/>
            </w:rPr>
            <w:t>(Alber,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Pr>
              <w:noProof/>
              <w:lang w:val="en-US"/>
            </w:rPr>
            <w:fldChar w:fldCharType="begin"/>
          </w:r>
          <w:r>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95242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95242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number of included countries. Some studies included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952423">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95242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952423">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95242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952423">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952423">
            <w:rPr>
              <w:lang w:val="en-US"/>
            </w:rPr>
            <w:t>(Colombo, 2012)</w:t>
          </w:r>
          <w:r w:rsidR="005E05FB" w:rsidRPr="005E05FB">
            <w:rPr>
              <w:lang w:val="en-US"/>
            </w:rPr>
            <w:fldChar w:fldCharType="end"/>
          </w:r>
        </w:sdtContent>
      </w:sdt>
      <w:r w:rsidR="005E05FB" w:rsidRPr="005E05FB">
        <w:rPr>
          <w:lang w:val="en-US"/>
        </w:rPr>
        <w:t xml:space="preserve">. </w:t>
      </w:r>
    </w:p>
    <w:p w14:paraId="0C9623C8" w14:textId="106EEDAF"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cluster 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952423">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952423" w:rsidRPr="008E361D">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95242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95242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95242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95242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95242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95242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952423">
            <w:rPr>
              <w:lang w:val="en-US"/>
            </w:rPr>
            <w:t>(2010)</w:t>
          </w:r>
          <w:r w:rsidRPr="005E05FB">
            <w:rPr>
              <w:lang w:val="en-US"/>
            </w:rPr>
            <w:fldChar w:fldCharType="end"/>
          </w:r>
        </w:sdtContent>
      </w:sdt>
      <w:r w:rsidR="00FC37B8">
        <w:rPr>
          <w:lang w:val="en-US"/>
        </w:rPr>
        <w:t>.</w:t>
      </w:r>
      <w:r w:rsidRPr="005E05FB">
        <w:rPr>
          <w:lang w:val="en-US"/>
        </w:rPr>
        <w:t xml:space="preserve"> In these clusters often Bulgaria, Hungary, the 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952423">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952423">
            <w:rPr>
              <w:lang w:val="en-US"/>
            </w:rPr>
            <w:t>(Damiani et al., 2011; Kraus et al., 2010; 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95242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95242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cluster 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952423">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952423" w:rsidRPr="00180D20">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952423">
            <w:t xml:space="preserve">(Alber, 1995; Damiani et </w:t>
          </w:r>
          <w:r w:rsidR="00952423">
            <w:lastRenderedPageBreak/>
            <w:t>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95242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95242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95242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952423">
            <w:rPr>
              <w:lang w:val="en-US"/>
            </w:rPr>
            <w:t>(2017)</w:t>
          </w:r>
          <w:r w:rsidRPr="005E05FB">
            <w:rPr>
              <w:lang w:val="en-US"/>
            </w:rPr>
            <w:fldChar w:fldCharType="end"/>
          </w:r>
        </w:sdtContent>
      </w:sdt>
      <w:r w:rsidRPr="005E05FB">
        <w:rPr>
          <w:lang w:val="en-US"/>
        </w:rPr>
        <w:t xml:space="preserve"> find Australia and South Korea in one cluster.</w:t>
      </w:r>
    </w:p>
    <w:p w14:paraId="5BC41897" w14:textId="279010F8"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 to provide the most flexible form of typology possible.</w:t>
      </w:r>
    </w:p>
    <w:p w14:paraId="56CE1366" w14:textId="1B7B795F" w:rsidR="000732E6" w:rsidRPr="006A56FF" w:rsidRDefault="005E0DE7" w:rsidP="00EB31E0">
      <w:pPr>
        <w:pStyle w:val="berschrift1"/>
        <w:rPr>
          <w:lang w:val="en-US"/>
        </w:rPr>
      </w:pPr>
      <w:commentRangeStart w:id="89"/>
      <w:commentRangeStart w:id="90"/>
      <w:r w:rsidRPr="006A56FF">
        <w:rPr>
          <w:lang w:val="en-US"/>
        </w:rPr>
        <w:t>Methodology</w:t>
      </w:r>
      <w:r w:rsidR="0081256C" w:rsidRPr="006A56FF">
        <w:rPr>
          <w:lang w:val="en-US"/>
        </w:rPr>
        <w:t xml:space="preserve"> – 1</w:t>
      </w:r>
      <w:r w:rsidR="00974C3E">
        <w:rPr>
          <w:lang w:val="en-US"/>
        </w:rPr>
        <w:t>386</w:t>
      </w:r>
      <w:r w:rsidR="0081256C" w:rsidRPr="006A56FF">
        <w:rPr>
          <w:lang w:val="en-US"/>
        </w:rPr>
        <w:t xml:space="preserve"> words</w:t>
      </w:r>
      <w:commentRangeEnd w:id="89"/>
      <w:r w:rsidR="000E5CF2">
        <w:rPr>
          <w:rStyle w:val="Kommentarzeichen"/>
          <w:rFonts w:eastAsia="Calibri"/>
          <w:b w:val="0"/>
          <w:bCs w:val="0"/>
        </w:rPr>
        <w:commentReference w:id="89"/>
      </w:r>
      <w:commentRangeEnd w:id="90"/>
      <w:r w:rsidR="00360365">
        <w:rPr>
          <w:rStyle w:val="Kommentarzeichen"/>
          <w:rFonts w:eastAsia="Calibri"/>
          <w:b w:val="0"/>
          <w:bCs w:val="0"/>
        </w:rPr>
        <w:commentReference w:id="90"/>
      </w:r>
    </w:p>
    <w:p w14:paraId="43C41322" w14:textId="1EB792BA" w:rsidR="005E0DE7" w:rsidRPr="006A56FF" w:rsidRDefault="005E0DE7" w:rsidP="005E0DE7">
      <w:pPr>
        <w:pStyle w:val="berschrift2"/>
        <w:rPr>
          <w:lang w:val="en-US"/>
        </w:rPr>
      </w:pPr>
      <w:del w:id="91" w:author="Philipp Alexander Linden" w:date="2020-07-07T14:58:00Z">
        <w:r w:rsidRPr="006A56FF" w:rsidDel="00E62C77">
          <w:rPr>
            <w:lang w:val="en-US"/>
          </w:rPr>
          <w:delText>Data</w:delText>
        </w:r>
      </w:del>
      <w:ins w:id="92" w:author="Philipp Alexander Linden" w:date="2020-07-07T15:03:00Z">
        <w:r w:rsidR="00D86257">
          <w:rPr>
            <w:lang w:val="en-US"/>
          </w:rPr>
          <w:t>Quantitative and institutional indicators</w:t>
        </w:r>
      </w:ins>
    </w:p>
    <w:p w14:paraId="648992AC" w14:textId="61FD3A65" w:rsidR="00E62C77" w:rsidRDefault="00E91ABE" w:rsidP="00FC37B8">
      <w:pPr>
        <w:pStyle w:val="02Flietext"/>
        <w:spacing w:after="0"/>
        <w:rPr>
          <w:ins w:id="93" w:author="Philipp Alexander Linden" w:date="2020-07-07T14:59:00Z"/>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r w:rsidR="001F6140" w:rsidRPr="004B36E0">
        <w:rPr>
          <w:lang w:val="en-US"/>
        </w:rPr>
        <w:t>for 36 countries</w:t>
      </w:r>
      <w:r w:rsidR="00C473F4" w:rsidRPr="004B36E0">
        <w:rPr>
          <w:lang w:val="en-US"/>
        </w:rPr>
        <w:t xml:space="preserve"> </w:t>
      </w:r>
      <w:r w:rsidRPr="004B36E0">
        <w:rPr>
          <w:lang w:val="en-US"/>
        </w:rPr>
        <w:t>on</w:t>
      </w:r>
      <w:r w:rsidR="00C473F4" w:rsidRPr="004B36E0">
        <w:rPr>
          <w:lang w:val="en-US"/>
        </w:rPr>
        <w:t xml:space="preserve"> 18 time points</w:t>
      </w:r>
      <w:r w:rsidR="005A6A98" w:rsidRPr="004B36E0">
        <w:rPr>
          <w:lang w:val="en-US"/>
        </w:rPr>
        <w:t xml:space="preserve"> (2000-2017)</w:t>
      </w:r>
      <w:r w:rsidR="004A6407" w:rsidRPr="004B36E0">
        <w:rPr>
          <w:lang w:val="en-US"/>
        </w:rPr>
        <w:t xml:space="preserve"> 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952423" w:rsidRPr="004B36E0">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952423" w:rsidRPr="004B36E0">
            <w:rPr>
              <w:lang w:val="en-US"/>
            </w:rPr>
            <w:t>(OECD, 2018)</w:t>
          </w:r>
          <w:r w:rsidR="004A6407" w:rsidRPr="006A56FF">
            <w:fldChar w:fldCharType="end"/>
          </w:r>
        </w:sdtContent>
      </w:sdt>
      <w:r w:rsidR="000116F3" w:rsidRPr="004B36E0">
        <w:rPr>
          <w:lang w:val="en-US"/>
        </w:rPr>
        <w:t xml:space="preserve">. </w:t>
      </w:r>
      <w:ins w:id="94" w:author="Philipp Alexander Linden" w:date="2020-07-07T15:03:00Z">
        <w:r w:rsidR="00D86257" w:rsidRPr="00D86257">
          <w:rPr>
            <w:lang w:val="en-US"/>
          </w:rPr>
          <w:t xml:space="preserve">Another </w:t>
        </w:r>
      </w:ins>
      <w:commentRangeStart w:id="95"/>
      <w:ins w:id="96" w:author="Philipp Alexander Linden" w:date="2020-07-08T12:03:00Z">
        <w:r w:rsidR="008233BC">
          <w:rPr>
            <w:lang w:val="en-US"/>
          </w:rPr>
          <w:t>five</w:t>
        </w:r>
      </w:ins>
      <w:ins w:id="97" w:author="Philipp Alexander Linden" w:date="2020-07-07T15:03:00Z">
        <w:r w:rsidR="00D86257" w:rsidRPr="00D86257">
          <w:rPr>
            <w:lang w:val="en-US"/>
          </w:rPr>
          <w:t xml:space="preserve"> </w:t>
        </w:r>
      </w:ins>
      <w:commentRangeEnd w:id="95"/>
      <w:ins w:id="98" w:author="Philipp Alexander Linden" w:date="2020-07-08T12:04:00Z">
        <w:r w:rsidR="008233BC">
          <w:rPr>
            <w:rStyle w:val="Kommentarzeichen"/>
          </w:rPr>
          <w:commentReference w:id="95"/>
        </w:r>
      </w:ins>
      <w:ins w:id="99" w:author="Philipp Alexander Linden" w:date="2020-07-07T15:03:00Z">
        <w:r w:rsidR="00D86257" w:rsidRPr="00D86257">
          <w:rPr>
            <w:lang w:val="en-US"/>
          </w:rPr>
          <w:t xml:space="preserve">institutional indicators were distilled from information within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Health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Union </w:t>
        </w:r>
      </w:ins>
      <w:customXmlInsRangeStart w:id="100" w:author="Philipp Alexander Linden" w:date="2020-07-07T15:03:00Z"/>
      <w:sdt>
        <w:sdtPr>
          <w:alias w:val="Don't edit this field"/>
          <w:tag w:val="CitaviPlaceholder#f4e1c29c-66b7-4863-890c-6a46d62ce28c"/>
          <w:id w:val="-621620643"/>
          <w:placeholder>
            <w:docPart w:val="7D57A7D08DD44C4D8EBE6004EE04B4BE"/>
          </w:placeholder>
        </w:sdtPr>
        <w:sdtEndPr/>
        <w:sdtContent>
          <w:customXmlInsRangeEnd w:id="100"/>
          <w:ins w:id="101" w:author="Philipp Alexander Linden" w:date="2020-07-07T15:03:00Z">
            <w:r w:rsidR="00D86257" w:rsidRPr="00D86257">
              <w:fldChar w:fldCharType="begin"/>
            </w:r>
            <w:r w:rsidR="00D86257" w:rsidRPr="00D86257">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w:instrText>
            </w:r>
            <w:r w:rsidR="00D86257" w:rsidRPr="00D86257">
              <w:instrTex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w:instrText>
            </w:r>
            <w:r w:rsidR="00D86257" w:rsidRPr="00D86257">
              <w:rPr>
                <w:lang w:val="en-US"/>
                <w:rPrChange w:id="102" w:author="Philipp Alexander Linden" w:date="2020-07-07T15:03:00Z">
                  <w:rPr/>
                </w:rPrChange>
              </w:rPr>
              <w:instrText>oiaHR0cHM6Ly9lYy5ldXJvcGEuZXU</w:instrText>
            </w:r>
            <w:r w:rsidR="00D86257" w:rsidRPr="00D86257">
              <w:rPr>
                <w:lang w:val="en-US"/>
              </w:rPr>
              <w:instrText>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D86257" w:rsidRPr="00D86257">
              <w:rPr>
                <w:lang w:val="en-US"/>
              </w:rPr>
              <w:t>(European Commission, 2018)</w:t>
            </w:r>
            <w:r w:rsidR="00D86257" w:rsidRPr="00D86257">
              <w:rPr>
                <w:lang w:val="en-US"/>
              </w:rPr>
              <w:fldChar w:fldCharType="end"/>
            </w:r>
          </w:ins>
          <w:customXmlInsRangeStart w:id="103" w:author="Philipp Alexander Linden" w:date="2020-07-07T15:03:00Z"/>
        </w:sdtContent>
      </w:sdt>
      <w:customXmlInsRangeEnd w:id="103"/>
      <w:ins w:id="104" w:author="Philipp Alexander Linden" w:date="2020-07-07T15:03:00Z">
        <w:r w:rsidR="00D86257" w:rsidRPr="00D86257">
          <w:rPr>
            <w:lang w:val="en-US"/>
          </w:rPr>
          <w:t xml:space="preserve"> In case of ambiguous information, we searched for additional information on the indicator within scientific publications and countries’ official websites. The codes refer to the national rules or the dominant rules in place, since in </w:t>
        </w:r>
        <w:r w:rsidR="00D86257" w:rsidRPr="00D86257">
          <w:rPr>
            <w:lang w:val="en-US"/>
          </w:rPr>
          <w:lastRenderedPageBreak/>
          <w:t xml:space="preserve">some countries regional or municipal rules prevail. To double-check our coded values, we contacted national LTC policy experts, sent them a questionnaire containing the coding scheme and our assessment of codes. We received XX </w:t>
        </w:r>
        <w:proofErr w:type="spellStart"/>
        <w:r w:rsidR="00D86257" w:rsidRPr="00D86257">
          <w:rPr>
            <w:lang w:val="en-US"/>
          </w:rPr>
          <w:t>questionaires</w:t>
        </w:r>
        <w:proofErr w:type="spellEnd"/>
        <w:r w:rsidR="00D86257" w:rsidRPr="00D86257">
          <w:rPr>
            <w:lang w:val="en-US"/>
          </w:rPr>
          <w:t xml:space="preserve"> with comments to our coding between May and July 2019.</w:t>
        </w:r>
      </w:ins>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105"/>
      <w:r w:rsidRPr="006A56FF">
        <w:rPr>
          <w:lang w:val="en-US"/>
        </w:rPr>
        <w:t>indicators</w:t>
      </w:r>
      <w:commentRangeEnd w:id="105"/>
      <w:r>
        <w:rPr>
          <w:rStyle w:val="Kommentarzeichen"/>
          <w:bCs w:val="0"/>
        </w:rPr>
        <w:commentReference w:id="105"/>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0E698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0E698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0E698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0E698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0E698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0E698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0E6987">
            <w:pPr>
              <w:rPr>
                <w:sz w:val="20"/>
                <w:lang w:val="en-US"/>
              </w:rPr>
            </w:pPr>
            <w:r w:rsidRPr="006A56FF">
              <w:rPr>
                <w:sz w:val="20"/>
                <w:lang w:val="en-US"/>
              </w:rPr>
              <w:t>Max.</w:t>
            </w:r>
          </w:p>
        </w:tc>
      </w:tr>
      <w:tr w:rsidR="00E62C77" w:rsidRPr="006A56FF" w14:paraId="713024A9" w14:textId="77777777" w:rsidTr="000E698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0E6987">
            <w:pPr>
              <w:rPr>
                <w:i/>
                <w:iCs/>
                <w:sz w:val="20"/>
                <w:lang w:val="en-US"/>
              </w:rPr>
            </w:pPr>
            <w:r w:rsidRPr="00CD07AD">
              <w:rPr>
                <w:i/>
                <w:iCs/>
                <w:sz w:val="20"/>
                <w:lang w:val="en-US"/>
              </w:rPr>
              <w:t>I: Supply</w:t>
            </w:r>
          </w:p>
        </w:tc>
        <w:tc>
          <w:tcPr>
            <w:tcW w:w="1276" w:type="dxa"/>
            <w:tcBorders>
              <w:top w:val="single" w:sz="4" w:space="0" w:color="auto"/>
            </w:tcBorders>
            <w:vAlign w:val="center"/>
          </w:tcPr>
          <w:p w14:paraId="722D5638" w14:textId="77777777" w:rsidR="00E62C77" w:rsidRPr="006A56FF" w:rsidRDefault="00E62C77" w:rsidP="000E6987">
            <w:pPr>
              <w:rPr>
                <w:sz w:val="20"/>
                <w:lang w:val="en-US"/>
              </w:rPr>
            </w:pPr>
          </w:p>
        </w:tc>
        <w:tc>
          <w:tcPr>
            <w:tcW w:w="851" w:type="dxa"/>
            <w:tcBorders>
              <w:top w:val="single" w:sz="4" w:space="0" w:color="auto"/>
            </w:tcBorders>
            <w:vAlign w:val="center"/>
          </w:tcPr>
          <w:p w14:paraId="50519775" w14:textId="77777777" w:rsidR="00E62C77" w:rsidRPr="006A56FF" w:rsidRDefault="00E62C77" w:rsidP="000E6987">
            <w:pPr>
              <w:rPr>
                <w:sz w:val="20"/>
                <w:lang w:val="en-US"/>
              </w:rPr>
            </w:pPr>
          </w:p>
        </w:tc>
        <w:tc>
          <w:tcPr>
            <w:tcW w:w="851" w:type="dxa"/>
            <w:tcBorders>
              <w:top w:val="single" w:sz="4" w:space="0" w:color="auto"/>
            </w:tcBorders>
            <w:vAlign w:val="center"/>
          </w:tcPr>
          <w:p w14:paraId="652C39BF" w14:textId="77777777" w:rsidR="00E62C77" w:rsidRPr="006A56FF" w:rsidRDefault="00E62C77" w:rsidP="000E6987">
            <w:pPr>
              <w:rPr>
                <w:sz w:val="20"/>
                <w:lang w:val="en-US"/>
              </w:rPr>
            </w:pPr>
          </w:p>
        </w:tc>
        <w:tc>
          <w:tcPr>
            <w:tcW w:w="709" w:type="dxa"/>
            <w:tcBorders>
              <w:top w:val="single" w:sz="4" w:space="0" w:color="auto"/>
            </w:tcBorders>
            <w:vAlign w:val="center"/>
          </w:tcPr>
          <w:p w14:paraId="6CB030D9" w14:textId="77777777" w:rsidR="00E62C77" w:rsidRPr="006A56FF" w:rsidRDefault="00E62C77" w:rsidP="000E6987">
            <w:pPr>
              <w:rPr>
                <w:sz w:val="20"/>
                <w:lang w:val="en-US"/>
              </w:rPr>
            </w:pPr>
          </w:p>
        </w:tc>
        <w:tc>
          <w:tcPr>
            <w:tcW w:w="991" w:type="dxa"/>
            <w:tcBorders>
              <w:top w:val="single" w:sz="4" w:space="0" w:color="auto"/>
            </w:tcBorders>
            <w:vAlign w:val="center"/>
          </w:tcPr>
          <w:p w14:paraId="3E4ED437" w14:textId="77777777" w:rsidR="00E62C77" w:rsidRPr="006A56FF" w:rsidRDefault="00E62C77" w:rsidP="000E6987">
            <w:pPr>
              <w:rPr>
                <w:sz w:val="20"/>
                <w:lang w:val="en-US"/>
              </w:rPr>
            </w:pPr>
          </w:p>
        </w:tc>
      </w:tr>
      <w:tr w:rsidR="00E62C77" w:rsidRPr="006A56FF" w14:paraId="0DF86274" w14:textId="77777777" w:rsidTr="000E6987">
        <w:trPr>
          <w:trHeight w:val="283"/>
        </w:trPr>
        <w:tc>
          <w:tcPr>
            <w:tcW w:w="3828" w:type="dxa"/>
            <w:shd w:val="clear" w:color="auto" w:fill="auto"/>
            <w:vAlign w:val="center"/>
          </w:tcPr>
          <w:p w14:paraId="5EFB49B3" w14:textId="77777777" w:rsidR="00E62C77" w:rsidRPr="006A56FF" w:rsidRDefault="00E62C77" w:rsidP="000E698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77777777" w:rsidR="00E62C77" w:rsidRPr="006A56FF" w:rsidRDefault="00E62C77" w:rsidP="000E6987">
            <w:pPr>
              <w:rPr>
                <w:sz w:val="20"/>
                <w:lang w:val="en-US"/>
              </w:rPr>
            </w:pPr>
            <w:r w:rsidRPr="006A56FF">
              <w:rPr>
                <w:sz w:val="20"/>
                <w:lang w:val="en-US"/>
              </w:rPr>
              <w:t>EXPND</w:t>
            </w:r>
          </w:p>
        </w:tc>
        <w:tc>
          <w:tcPr>
            <w:tcW w:w="851" w:type="dxa"/>
            <w:vAlign w:val="center"/>
          </w:tcPr>
          <w:p w14:paraId="6D1CCEA0" w14:textId="77777777" w:rsidR="00E62C77" w:rsidRPr="006A56FF" w:rsidRDefault="00E62C77" w:rsidP="000E698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0E698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0E6987">
            <w:pPr>
              <w:rPr>
                <w:sz w:val="20"/>
                <w:lang w:val="en-US"/>
              </w:rPr>
            </w:pPr>
            <w:r w:rsidRPr="006A56FF">
              <w:rPr>
                <w:sz w:val="20"/>
                <w:lang w:val="en-US"/>
              </w:rPr>
              <w:t>9.48</w:t>
            </w:r>
          </w:p>
        </w:tc>
        <w:tc>
          <w:tcPr>
            <w:tcW w:w="991" w:type="dxa"/>
            <w:vAlign w:val="center"/>
          </w:tcPr>
          <w:p w14:paraId="57CDD1D9" w14:textId="77777777" w:rsidR="00E62C77" w:rsidRPr="006A56FF" w:rsidRDefault="00E62C77" w:rsidP="000E6987">
            <w:pPr>
              <w:rPr>
                <w:sz w:val="20"/>
                <w:lang w:val="en-US"/>
              </w:rPr>
            </w:pPr>
            <w:r w:rsidRPr="006A56FF">
              <w:rPr>
                <w:sz w:val="20"/>
                <w:lang w:val="en-US"/>
              </w:rPr>
              <w:t>1745.09</w:t>
            </w:r>
          </w:p>
        </w:tc>
      </w:tr>
      <w:tr w:rsidR="00E62C77" w:rsidRPr="006A56FF" w14:paraId="118C3908" w14:textId="77777777" w:rsidTr="000E6987">
        <w:trPr>
          <w:trHeight w:val="283"/>
        </w:trPr>
        <w:tc>
          <w:tcPr>
            <w:tcW w:w="3828" w:type="dxa"/>
            <w:shd w:val="clear" w:color="auto" w:fill="auto"/>
            <w:vAlign w:val="center"/>
          </w:tcPr>
          <w:p w14:paraId="0CE5AFD8" w14:textId="77777777" w:rsidR="00E62C77" w:rsidRPr="006A56FF" w:rsidRDefault="00E62C77" w:rsidP="000E698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77777777" w:rsidR="00E62C77" w:rsidRPr="006A56FF" w:rsidRDefault="00E62C77" w:rsidP="000E6987">
            <w:pPr>
              <w:rPr>
                <w:sz w:val="20"/>
                <w:lang w:val="en-US"/>
              </w:rPr>
            </w:pPr>
            <w:r w:rsidRPr="006A56FF">
              <w:rPr>
                <w:sz w:val="20"/>
                <w:lang w:val="en-US"/>
              </w:rPr>
              <w:t>BEDS</w:t>
            </w:r>
          </w:p>
        </w:tc>
        <w:tc>
          <w:tcPr>
            <w:tcW w:w="851" w:type="dxa"/>
            <w:vAlign w:val="center"/>
          </w:tcPr>
          <w:p w14:paraId="70885399" w14:textId="77777777" w:rsidR="00E62C77" w:rsidRPr="006A56FF" w:rsidRDefault="00E62C77" w:rsidP="000E6987">
            <w:pPr>
              <w:rPr>
                <w:sz w:val="20"/>
                <w:lang w:val="en-US"/>
              </w:rPr>
            </w:pPr>
            <w:r w:rsidRPr="006A56FF">
              <w:rPr>
                <w:sz w:val="20"/>
                <w:lang w:val="en-US"/>
              </w:rPr>
              <w:t>47.73</w:t>
            </w:r>
          </w:p>
        </w:tc>
        <w:tc>
          <w:tcPr>
            <w:tcW w:w="851" w:type="dxa"/>
            <w:vAlign w:val="center"/>
          </w:tcPr>
          <w:p w14:paraId="38FC0A4C" w14:textId="77777777" w:rsidR="00E62C77" w:rsidRPr="006A56FF" w:rsidRDefault="00E62C77" w:rsidP="000E6987">
            <w:pPr>
              <w:rPr>
                <w:sz w:val="20"/>
                <w:lang w:val="en-US"/>
              </w:rPr>
            </w:pPr>
            <w:r w:rsidRPr="006A56FF">
              <w:rPr>
                <w:sz w:val="20"/>
                <w:lang w:val="en-US"/>
              </w:rPr>
              <w:t>18.27</w:t>
            </w:r>
          </w:p>
        </w:tc>
        <w:tc>
          <w:tcPr>
            <w:tcW w:w="709" w:type="dxa"/>
            <w:vAlign w:val="center"/>
          </w:tcPr>
          <w:p w14:paraId="3823C6DF" w14:textId="77777777" w:rsidR="00E62C77" w:rsidRPr="006A56FF" w:rsidRDefault="00E62C77" w:rsidP="000E6987">
            <w:pPr>
              <w:rPr>
                <w:sz w:val="20"/>
                <w:lang w:val="en-US"/>
              </w:rPr>
            </w:pPr>
            <w:r w:rsidRPr="006A56FF">
              <w:rPr>
                <w:sz w:val="20"/>
                <w:lang w:val="en-US"/>
              </w:rPr>
              <w:t>12.2</w:t>
            </w:r>
          </w:p>
        </w:tc>
        <w:tc>
          <w:tcPr>
            <w:tcW w:w="991" w:type="dxa"/>
            <w:vAlign w:val="center"/>
          </w:tcPr>
          <w:p w14:paraId="4F913ADE" w14:textId="77777777" w:rsidR="00E62C77" w:rsidRPr="006A56FF" w:rsidRDefault="00E62C77" w:rsidP="000E6987">
            <w:pPr>
              <w:rPr>
                <w:sz w:val="20"/>
                <w:lang w:val="en-US"/>
              </w:rPr>
            </w:pPr>
            <w:r w:rsidRPr="006A56FF">
              <w:rPr>
                <w:sz w:val="20"/>
                <w:lang w:val="en-US"/>
              </w:rPr>
              <w:t>85</w:t>
            </w:r>
          </w:p>
        </w:tc>
      </w:tr>
      <w:tr w:rsidR="00E62C77" w:rsidRPr="006A56FF" w14:paraId="1B3E6032" w14:textId="77777777" w:rsidTr="000E698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0E698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0E698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77777777" w:rsidR="00E62C77" w:rsidRPr="006A56FF" w:rsidRDefault="00E62C77" w:rsidP="000E6987">
            <w:pPr>
              <w:rPr>
                <w:sz w:val="20"/>
                <w:lang w:val="en-US"/>
              </w:rPr>
            </w:pPr>
            <w:r w:rsidRPr="006A56FF">
              <w:rPr>
                <w:sz w:val="20"/>
                <w:lang w:val="en-US"/>
              </w:rPr>
              <w:t>RCPT</w:t>
            </w:r>
            <w:r>
              <w:rPr>
                <w:sz w:val="20"/>
                <w:lang w:val="en-US"/>
              </w:rPr>
              <w:t>IN</w:t>
            </w:r>
          </w:p>
        </w:tc>
        <w:tc>
          <w:tcPr>
            <w:tcW w:w="851" w:type="dxa"/>
            <w:tcBorders>
              <w:bottom w:val="single" w:sz="4" w:space="0" w:color="auto"/>
            </w:tcBorders>
            <w:vAlign w:val="center"/>
          </w:tcPr>
          <w:p w14:paraId="550A17D0" w14:textId="77777777" w:rsidR="00E62C77" w:rsidRPr="006A56FF" w:rsidRDefault="00E62C77" w:rsidP="000E698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0E698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0E698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0E6987">
            <w:pPr>
              <w:rPr>
                <w:sz w:val="20"/>
                <w:lang w:val="en-US"/>
              </w:rPr>
            </w:pPr>
            <w:r w:rsidRPr="006A56FF">
              <w:rPr>
                <w:sz w:val="20"/>
                <w:lang w:val="en-US"/>
              </w:rPr>
              <w:t>7.17</w:t>
            </w:r>
          </w:p>
        </w:tc>
      </w:tr>
      <w:tr w:rsidR="00E62C77" w:rsidRPr="006A56FF" w14:paraId="2FD67D3F" w14:textId="77777777" w:rsidTr="000E698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0E698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0E6987">
            <w:pPr>
              <w:rPr>
                <w:sz w:val="20"/>
                <w:lang w:val="en-US"/>
              </w:rPr>
            </w:pPr>
          </w:p>
        </w:tc>
        <w:tc>
          <w:tcPr>
            <w:tcW w:w="851" w:type="dxa"/>
            <w:tcBorders>
              <w:top w:val="single" w:sz="4" w:space="0" w:color="auto"/>
            </w:tcBorders>
            <w:vAlign w:val="center"/>
          </w:tcPr>
          <w:p w14:paraId="07F8C2BE" w14:textId="77777777" w:rsidR="00E62C77" w:rsidRPr="006A56FF" w:rsidRDefault="00E62C77" w:rsidP="000E6987">
            <w:pPr>
              <w:rPr>
                <w:sz w:val="20"/>
                <w:lang w:val="en-US"/>
              </w:rPr>
            </w:pPr>
          </w:p>
        </w:tc>
        <w:tc>
          <w:tcPr>
            <w:tcW w:w="851" w:type="dxa"/>
            <w:tcBorders>
              <w:top w:val="single" w:sz="4" w:space="0" w:color="auto"/>
            </w:tcBorders>
            <w:vAlign w:val="center"/>
          </w:tcPr>
          <w:p w14:paraId="6D53B8B4" w14:textId="77777777" w:rsidR="00E62C77" w:rsidRPr="006A56FF" w:rsidRDefault="00E62C77" w:rsidP="000E6987">
            <w:pPr>
              <w:rPr>
                <w:sz w:val="20"/>
                <w:lang w:val="en-US"/>
              </w:rPr>
            </w:pPr>
          </w:p>
        </w:tc>
        <w:tc>
          <w:tcPr>
            <w:tcW w:w="709" w:type="dxa"/>
            <w:tcBorders>
              <w:top w:val="single" w:sz="4" w:space="0" w:color="auto"/>
            </w:tcBorders>
            <w:vAlign w:val="center"/>
          </w:tcPr>
          <w:p w14:paraId="3FE1CEBF" w14:textId="77777777" w:rsidR="00E62C77" w:rsidRPr="006A56FF" w:rsidRDefault="00E62C77" w:rsidP="000E6987">
            <w:pPr>
              <w:rPr>
                <w:sz w:val="20"/>
                <w:lang w:val="en-US"/>
              </w:rPr>
            </w:pPr>
          </w:p>
        </w:tc>
        <w:tc>
          <w:tcPr>
            <w:tcW w:w="991" w:type="dxa"/>
            <w:tcBorders>
              <w:top w:val="single" w:sz="4" w:space="0" w:color="auto"/>
            </w:tcBorders>
            <w:vAlign w:val="center"/>
          </w:tcPr>
          <w:p w14:paraId="54C54AE1" w14:textId="77777777" w:rsidR="00E62C77" w:rsidRPr="006A56FF" w:rsidRDefault="00E62C77" w:rsidP="000E6987">
            <w:pPr>
              <w:rPr>
                <w:sz w:val="20"/>
                <w:lang w:val="en-US"/>
              </w:rPr>
            </w:pPr>
          </w:p>
        </w:tc>
      </w:tr>
      <w:tr w:rsidR="00E62C77" w:rsidRPr="006A56FF" w14:paraId="56B2206C" w14:textId="77777777" w:rsidTr="000E6987">
        <w:trPr>
          <w:trHeight w:val="283"/>
        </w:trPr>
        <w:tc>
          <w:tcPr>
            <w:tcW w:w="3828" w:type="dxa"/>
            <w:shd w:val="clear" w:color="auto" w:fill="auto"/>
            <w:vAlign w:val="center"/>
          </w:tcPr>
          <w:p w14:paraId="528F95C1" w14:textId="77777777" w:rsidR="00E62C77" w:rsidRPr="006A56FF" w:rsidRDefault="00E62C77" w:rsidP="000E698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0E698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77777777" w:rsidR="00E62C77" w:rsidRPr="006A56FF" w:rsidRDefault="00E62C77" w:rsidP="000E6987">
            <w:pPr>
              <w:rPr>
                <w:sz w:val="20"/>
                <w:lang w:val="en-US"/>
              </w:rPr>
            </w:pPr>
            <w:r w:rsidRPr="006A56FF">
              <w:rPr>
                <w:sz w:val="20"/>
                <w:lang w:val="en-US"/>
              </w:rPr>
              <w:t>PEXPND</w:t>
            </w:r>
          </w:p>
        </w:tc>
        <w:tc>
          <w:tcPr>
            <w:tcW w:w="851" w:type="dxa"/>
            <w:vAlign w:val="center"/>
          </w:tcPr>
          <w:p w14:paraId="6A75BD20" w14:textId="77777777" w:rsidR="00E62C77" w:rsidRPr="006A56FF" w:rsidRDefault="00E62C77" w:rsidP="000E6987">
            <w:pPr>
              <w:rPr>
                <w:sz w:val="20"/>
                <w:lang w:val="en-US"/>
              </w:rPr>
            </w:pPr>
            <w:r w:rsidRPr="006A56FF">
              <w:rPr>
                <w:sz w:val="20"/>
                <w:lang w:val="en-US"/>
              </w:rPr>
              <w:t>15.84</w:t>
            </w:r>
          </w:p>
        </w:tc>
        <w:tc>
          <w:tcPr>
            <w:tcW w:w="851" w:type="dxa"/>
            <w:vAlign w:val="center"/>
          </w:tcPr>
          <w:p w14:paraId="41E55BF4" w14:textId="77777777" w:rsidR="00E62C77" w:rsidRPr="006A56FF" w:rsidRDefault="00E62C77" w:rsidP="000E6987">
            <w:pPr>
              <w:rPr>
                <w:sz w:val="20"/>
                <w:lang w:val="en-US"/>
              </w:rPr>
            </w:pPr>
            <w:r w:rsidRPr="006A56FF">
              <w:rPr>
                <w:sz w:val="20"/>
                <w:lang w:val="en-US"/>
              </w:rPr>
              <w:t>11.09</w:t>
            </w:r>
          </w:p>
        </w:tc>
        <w:tc>
          <w:tcPr>
            <w:tcW w:w="709" w:type="dxa"/>
            <w:vAlign w:val="center"/>
          </w:tcPr>
          <w:p w14:paraId="170565A0" w14:textId="77777777" w:rsidR="00E62C77" w:rsidRPr="006A56FF" w:rsidRDefault="00E62C77" w:rsidP="000E6987">
            <w:pPr>
              <w:rPr>
                <w:sz w:val="20"/>
                <w:lang w:val="en-US"/>
              </w:rPr>
            </w:pPr>
            <w:r w:rsidRPr="006A56FF">
              <w:rPr>
                <w:sz w:val="20"/>
                <w:lang w:val="en-US"/>
              </w:rPr>
              <w:t>0.19</w:t>
            </w:r>
          </w:p>
        </w:tc>
        <w:tc>
          <w:tcPr>
            <w:tcW w:w="991" w:type="dxa"/>
            <w:vAlign w:val="center"/>
          </w:tcPr>
          <w:p w14:paraId="451877A0" w14:textId="77777777" w:rsidR="00E62C77" w:rsidRPr="006A56FF" w:rsidRDefault="00E62C77" w:rsidP="000E6987">
            <w:pPr>
              <w:rPr>
                <w:sz w:val="20"/>
                <w:lang w:val="en-US"/>
              </w:rPr>
            </w:pPr>
            <w:r w:rsidRPr="006A56FF">
              <w:rPr>
                <w:sz w:val="20"/>
                <w:lang w:val="en-US"/>
              </w:rPr>
              <w:t>34.56</w:t>
            </w:r>
          </w:p>
        </w:tc>
      </w:tr>
      <w:tr w:rsidR="00E62C77" w:rsidRPr="006A56FF" w14:paraId="7A12BCBB" w14:textId="77777777" w:rsidTr="000E6987">
        <w:trPr>
          <w:trHeight w:val="283"/>
        </w:trPr>
        <w:tc>
          <w:tcPr>
            <w:tcW w:w="3828" w:type="dxa"/>
            <w:tcBorders>
              <w:bottom w:val="single" w:sz="4" w:space="0" w:color="auto"/>
            </w:tcBorders>
            <w:shd w:val="clear" w:color="auto" w:fill="auto"/>
            <w:vAlign w:val="center"/>
          </w:tcPr>
          <w:p w14:paraId="0A92AD46" w14:textId="77777777" w:rsidR="00E62C77" w:rsidRDefault="00E62C77" w:rsidP="000E698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w:t>
            </w:r>
            <w:proofErr w:type="spellStart"/>
            <w:r>
              <w:rPr>
                <w:sz w:val="20"/>
                <w:lang w:val="en-US"/>
              </w:rPr>
              <w:t>ebenfits</w:t>
            </w:r>
            <w:proofErr w:type="spellEnd"/>
            <w:r w:rsidRPr="006A56FF">
              <w:rPr>
                <w:sz w:val="20"/>
                <w:lang w:val="en-US"/>
              </w:rPr>
              <w:t xml:space="preserve"> </w:t>
            </w:r>
          </w:p>
          <w:p w14:paraId="380E0855" w14:textId="77777777" w:rsidR="00E62C77" w:rsidRPr="006A56FF" w:rsidRDefault="00E62C77" w:rsidP="000E6987">
            <w:pPr>
              <w:spacing w:line="276" w:lineRule="auto"/>
              <w:ind w:left="142" w:firstLine="142"/>
              <w:rPr>
                <w:sz w:val="20"/>
                <w:lang w:val="en-US"/>
              </w:rPr>
            </w:pPr>
            <w:r w:rsidRPr="006A56FF">
              <w:rPr>
                <w:sz w:val="20"/>
                <w:lang w:val="en-US"/>
              </w:rPr>
              <w:t>(</w:t>
            </w:r>
            <w:r>
              <w:rPr>
                <w:sz w:val="20"/>
                <w:lang w:val="en-US"/>
              </w:rPr>
              <w:t xml:space="preserve">only </w:t>
            </w:r>
            <w:proofErr w:type="spellStart"/>
            <w:r>
              <w:rPr>
                <w:sz w:val="20"/>
                <w:lang w:val="en-US"/>
              </w:rPr>
              <w:t>i</w:t>
            </w:r>
            <w:r w:rsidRPr="006A56FF">
              <w:rPr>
                <w:sz w:val="20"/>
                <w:lang w:val="en-US"/>
              </w:rPr>
              <w:t>nkind</w:t>
            </w:r>
            <w:proofErr w:type="spellEnd"/>
            <w:r w:rsidRPr="006A56FF">
              <w:rPr>
                <w:sz w:val="20"/>
                <w:lang w:val="en-US"/>
              </w:rPr>
              <w:t>, Bound, Unbound)</w:t>
            </w:r>
          </w:p>
        </w:tc>
        <w:tc>
          <w:tcPr>
            <w:tcW w:w="1276" w:type="dxa"/>
            <w:tcBorders>
              <w:bottom w:val="single" w:sz="4" w:space="0" w:color="auto"/>
            </w:tcBorders>
            <w:vAlign w:val="center"/>
          </w:tcPr>
          <w:p w14:paraId="0D627DAC" w14:textId="77777777" w:rsidR="00E62C77" w:rsidRPr="006A56FF" w:rsidRDefault="00E62C77" w:rsidP="000E6987">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167BEC54" w14:textId="77777777" w:rsidR="00E62C77" w:rsidRPr="006A56FF" w:rsidRDefault="00E62C77" w:rsidP="000E698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0E698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0E698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0E6987">
            <w:pPr>
              <w:rPr>
                <w:sz w:val="20"/>
                <w:lang w:val="en-US"/>
              </w:rPr>
            </w:pPr>
            <w:r>
              <w:rPr>
                <w:sz w:val="20"/>
                <w:lang w:val="en-US"/>
              </w:rPr>
              <w:t>2</w:t>
            </w:r>
          </w:p>
        </w:tc>
      </w:tr>
      <w:tr w:rsidR="00E62C77" w:rsidRPr="006A56FF" w14:paraId="1E362EC9" w14:textId="77777777" w:rsidTr="000E6987">
        <w:trPr>
          <w:trHeight w:val="283"/>
        </w:trPr>
        <w:tc>
          <w:tcPr>
            <w:tcW w:w="3828" w:type="dxa"/>
            <w:tcBorders>
              <w:top w:val="single" w:sz="4" w:space="0" w:color="auto"/>
            </w:tcBorders>
            <w:shd w:val="clear" w:color="auto" w:fill="auto"/>
            <w:vAlign w:val="center"/>
          </w:tcPr>
          <w:p w14:paraId="3BDF45EC" w14:textId="77777777" w:rsidR="00E62C77" w:rsidRPr="00CD07AD" w:rsidRDefault="00E62C77" w:rsidP="000E6987">
            <w:pPr>
              <w:rPr>
                <w:i/>
                <w:iCs/>
                <w:sz w:val="20"/>
                <w:lang w:val="en-US"/>
              </w:rPr>
            </w:pPr>
            <w:r w:rsidRPr="00CD07AD">
              <w:rPr>
                <w:i/>
                <w:iCs/>
                <w:sz w:val="20"/>
                <w:lang w:val="en-US"/>
              </w:rPr>
              <w:t xml:space="preserve">III: </w:t>
            </w:r>
            <w:commentRangeStart w:id="106"/>
            <w:r w:rsidRPr="00CD07AD">
              <w:rPr>
                <w:i/>
                <w:iCs/>
                <w:sz w:val="20"/>
                <w:lang w:val="en-US"/>
              </w:rPr>
              <w:t>Performance</w:t>
            </w:r>
            <w:commentRangeEnd w:id="106"/>
            <w:r>
              <w:rPr>
                <w:rStyle w:val="Kommentarzeichen"/>
              </w:rPr>
              <w:commentReference w:id="106"/>
            </w:r>
          </w:p>
        </w:tc>
        <w:tc>
          <w:tcPr>
            <w:tcW w:w="1276" w:type="dxa"/>
            <w:tcBorders>
              <w:top w:val="single" w:sz="4" w:space="0" w:color="auto"/>
            </w:tcBorders>
            <w:vAlign w:val="center"/>
          </w:tcPr>
          <w:p w14:paraId="7F8A4F77" w14:textId="77777777" w:rsidR="00E62C77" w:rsidRPr="006A56FF" w:rsidRDefault="00E62C77" w:rsidP="000E6987">
            <w:pPr>
              <w:rPr>
                <w:sz w:val="20"/>
                <w:lang w:val="en-US"/>
              </w:rPr>
            </w:pPr>
          </w:p>
        </w:tc>
        <w:tc>
          <w:tcPr>
            <w:tcW w:w="851" w:type="dxa"/>
            <w:tcBorders>
              <w:top w:val="single" w:sz="4" w:space="0" w:color="auto"/>
            </w:tcBorders>
            <w:vAlign w:val="center"/>
          </w:tcPr>
          <w:p w14:paraId="7817752C" w14:textId="77777777" w:rsidR="00E62C77" w:rsidRPr="006A56FF" w:rsidRDefault="00E62C77" w:rsidP="000E6987">
            <w:pPr>
              <w:rPr>
                <w:sz w:val="20"/>
                <w:lang w:val="en-US"/>
              </w:rPr>
            </w:pPr>
          </w:p>
        </w:tc>
        <w:tc>
          <w:tcPr>
            <w:tcW w:w="851" w:type="dxa"/>
            <w:tcBorders>
              <w:top w:val="single" w:sz="4" w:space="0" w:color="auto"/>
            </w:tcBorders>
            <w:vAlign w:val="center"/>
          </w:tcPr>
          <w:p w14:paraId="36F71D62" w14:textId="77777777" w:rsidR="00E62C77" w:rsidRPr="006A56FF" w:rsidRDefault="00E62C77" w:rsidP="000E6987">
            <w:pPr>
              <w:rPr>
                <w:sz w:val="20"/>
                <w:lang w:val="en-US"/>
              </w:rPr>
            </w:pPr>
          </w:p>
        </w:tc>
        <w:tc>
          <w:tcPr>
            <w:tcW w:w="709" w:type="dxa"/>
            <w:tcBorders>
              <w:top w:val="single" w:sz="4" w:space="0" w:color="auto"/>
            </w:tcBorders>
            <w:vAlign w:val="center"/>
          </w:tcPr>
          <w:p w14:paraId="412F10F1" w14:textId="77777777" w:rsidR="00E62C77" w:rsidRPr="006A56FF" w:rsidRDefault="00E62C77" w:rsidP="000E6987">
            <w:pPr>
              <w:rPr>
                <w:sz w:val="20"/>
                <w:lang w:val="en-US"/>
              </w:rPr>
            </w:pPr>
          </w:p>
        </w:tc>
        <w:tc>
          <w:tcPr>
            <w:tcW w:w="991" w:type="dxa"/>
            <w:tcBorders>
              <w:top w:val="single" w:sz="4" w:space="0" w:color="auto"/>
            </w:tcBorders>
            <w:vAlign w:val="center"/>
          </w:tcPr>
          <w:p w14:paraId="45A9CD4F" w14:textId="77777777" w:rsidR="00E62C77" w:rsidRPr="006A56FF" w:rsidRDefault="00E62C77" w:rsidP="000E6987">
            <w:pPr>
              <w:rPr>
                <w:sz w:val="20"/>
                <w:lang w:val="en-US"/>
              </w:rPr>
            </w:pPr>
          </w:p>
        </w:tc>
      </w:tr>
      <w:tr w:rsidR="00E62C77" w:rsidRPr="006A56FF" w14:paraId="707C7457" w14:textId="77777777" w:rsidTr="000E6987">
        <w:trPr>
          <w:trHeight w:val="283"/>
        </w:trPr>
        <w:tc>
          <w:tcPr>
            <w:tcW w:w="3828" w:type="dxa"/>
            <w:shd w:val="clear" w:color="auto" w:fill="auto"/>
            <w:vAlign w:val="center"/>
          </w:tcPr>
          <w:p w14:paraId="1FAD9BC1" w14:textId="77777777" w:rsidR="00E62C77" w:rsidRPr="006A56FF" w:rsidRDefault="00E62C77" w:rsidP="000E6987">
            <w:pPr>
              <w:spacing w:line="276" w:lineRule="auto"/>
              <w:ind w:left="142"/>
              <w:rPr>
                <w:sz w:val="20"/>
                <w:lang w:val="en-US"/>
              </w:rPr>
            </w:pPr>
            <w:r w:rsidRPr="006A56FF">
              <w:rPr>
                <w:sz w:val="20"/>
                <w:lang w:val="en-US"/>
              </w:rPr>
              <w:t>Life expectancy 65+</w:t>
            </w:r>
          </w:p>
        </w:tc>
        <w:tc>
          <w:tcPr>
            <w:tcW w:w="1276" w:type="dxa"/>
            <w:vAlign w:val="center"/>
          </w:tcPr>
          <w:p w14:paraId="623D0092" w14:textId="77777777" w:rsidR="00E62C77" w:rsidRPr="006A56FF" w:rsidRDefault="00E62C77" w:rsidP="000E6987">
            <w:pPr>
              <w:rPr>
                <w:sz w:val="20"/>
                <w:lang w:val="en-US"/>
              </w:rPr>
            </w:pPr>
            <w:r w:rsidRPr="006A56FF">
              <w:rPr>
                <w:sz w:val="20"/>
                <w:lang w:val="en-US"/>
              </w:rPr>
              <w:t>LEX</w:t>
            </w:r>
            <w:r>
              <w:rPr>
                <w:sz w:val="20"/>
                <w:lang w:val="en-US"/>
              </w:rPr>
              <w:t xml:space="preserve"> 65+</w:t>
            </w:r>
          </w:p>
        </w:tc>
        <w:tc>
          <w:tcPr>
            <w:tcW w:w="851" w:type="dxa"/>
            <w:vAlign w:val="center"/>
          </w:tcPr>
          <w:p w14:paraId="594BC97D" w14:textId="77777777" w:rsidR="00E62C77" w:rsidRPr="006A56FF" w:rsidRDefault="00E62C77" w:rsidP="000E6987">
            <w:pPr>
              <w:rPr>
                <w:sz w:val="20"/>
                <w:lang w:val="en-US"/>
              </w:rPr>
            </w:pPr>
            <w:r w:rsidRPr="006A56FF">
              <w:rPr>
                <w:sz w:val="20"/>
                <w:lang w:val="en-US"/>
              </w:rPr>
              <w:t>19.77</w:t>
            </w:r>
          </w:p>
        </w:tc>
        <w:tc>
          <w:tcPr>
            <w:tcW w:w="851" w:type="dxa"/>
            <w:vAlign w:val="center"/>
          </w:tcPr>
          <w:p w14:paraId="4B7DA231" w14:textId="77777777" w:rsidR="00E62C77" w:rsidRPr="006A56FF" w:rsidRDefault="00E62C77" w:rsidP="000E6987">
            <w:pPr>
              <w:rPr>
                <w:sz w:val="20"/>
                <w:lang w:val="en-US"/>
              </w:rPr>
            </w:pPr>
            <w:r w:rsidRPr="006A56FF">
              <w:rPr>
                <w:sz w:val="20"/>
                <w:lang w:val="en-US"/>
              </w:rPr>
              <w:t>1.35</w:t>
            </w:r>
          </w:p>
        </w:tc>
        <w:tc>
          <w:tcPr>
            <w:tcW w:w="709" w:type="dxa"/>
            <w:vAlign w:val="center"/>
          </w:tcPr>
          <w:p w14:paraId="2DC40D37" w14:textId="77777777" w:rsidR="00E62C77" w:rsidRPr="006A56FF" w:rsidRDefault="00E62C77" w:rsidP="000E6987">
            <w:pPr>
              <w:rPr>
                <w:sz w:val="20"/>
                <w:lang w:val="en-US"/>
              </w:rPr>
            </w:pPr>
            <w:r w:rsidRPr="006A56FF">
              <w:rPr>
                <w:sz w:val="20"/>
                <w:lang w:val="en-US"/>
              </w:rPr>
              <w:t>16.48</w:t>
            </w:r>
          </w:p>
        </w:tc>
        <w:tc>
          <w:tcPr>
            <w:tcW w:w="991" w:type="dxa"/>
            <w:vAlign w:val="center"/>
          </w:tcPr>
          <w:p w14:paraId="553BC188" w14:textId="77777777" w:rsidR="00E62C77" w:rsidRPr="006A56FF" w:rsidRDefault="00E62C77" w:rsidP="000E6987">
            <w:pPr>
              <w:rPr>
                <w:sz w:val="20"/>
                <w:lang w:val="en-US"/>
              </w:rPr>
            </w:pPr>
            <w:r w:rsidRPr="006A56FF">
              <w:rPr>
                <w:sz w:val="20"/>
                <w:lang w:val="en-US"/>
              </w:rPr>
              <w:t>21.85</w:t>
            </w:r>
          </w:p>
        </w:tc>
      </w:tr>
      <w:tr w:rsidR="00E62C77" w:rsidRPr="006A56FF" w14:paraId="592A0D4A" w14:textId="77777777" w:rsidTr="000E6987">
        <w:trPr>
          <w:trHeight w:val="283"/>
        </w:trPr>
        <w:tc>
          <w:tcPr>
            <w:tcW w:w="3828" w:type="dxa"/>
            <w:tcBorders>
              <w:bottom w:val="single" w:sz="4" w:space="0" w:color="auto"/>
            </w:tcBorders>
            <w:shd w:val="clear" w:color="auto" w:fill="auto"/>
            <w:vAlign w:val="center"/>
          </w:tcPr>
          <w:p w14:paraId="71882A0F" w14:textId="77777777" w:rsidR="00E62C77" w:rsidRPr="006A56FF" w:rsidRDefault="00E62C77" w:rsidP="000E6987">
            <w:pPr>
              <w:spacing w:line="276" w:lineRule="auto"/>
              <w:ind w:left="142"/>
              <w:rPr>
                <w:sz w:val="20"/>
                <w:lang w:val="en-US"/>
              </w:rPr>
            </w:pPr>
            <w:r w:rsidRPr="006A56FF">
              <w:rPr>
                <w:sz w:val="20"/>
                <w:lang w:val="en-US"/>
              </w:rPr>
              <w:t xml:space="preserve">Self-perceived health status (very) good, </w:t>
            </w:r>
          </w:p>
          <w:p w14:paraId="0FC2766A" w14:textId="77777777" w:rsidR="00E62C77" w:rsidRPr="006A56FF" w:rsidRDefault="00E62C77" w:rsidP="000E6987">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324588D1" w14:textId="77777777" w:rsidR="00E62C77" w:rsidRPr="006A56FF" w:rsidRDefault="00E62C77" w:rsidP="000E6987">
            <w:pPr>
              <w:rPr>
                <w:sz w:val="20"/>
                <w:lang w:val="en-US"/>
              </w:rPr>
            </w:pPr>
            <w:r w:rsidRPr="006A56FF">
              <w:rPr>
                <w:sz w:val="20"/>
                <w:lang w:val="en-US"/>
              </w:rPr>
              <w:t>SPH</w:t>
            </w:r>
          </w:p>
        </w:tc>
        <w:tc>
          <w:tcPr>
            <w:tcW w:w="851" w:type="dxa"/>
            <w:tcBorders>
              <w:bottom w:val="single" w:sz="4" w:space="0" w:color="auto"/>
            </w:tcBorders>
            <w:vAlign w:val="center"/>
          </w:tcPr>
          <w:p w14:paraId="309E7844" w14:textId="77777777" w:rsidR="00E62C77" w:rsidRPr="006A56FF" w:rsidRDefault="00E62C77" w:rsidP="000E6987">
            <w:pPr>
              <w:rPr>
                <w:sz w:val="20"/>
                <w:lang w:val="en-US"/>
              </w:rPr>
            </w:pPr>
            <w:r w:rsidRPr="006A56FF">
              <w:rPr>
                <w:sz w:val="20"/>
                <w:lang w:val="en-US"/>
              </w:rPr>
              <w:t>46.11</w:t>
            </w:r>
          </w:p>
        </w:tc>
        <w:tc>
          <w:tcPr>
            <w:tcW w:w="851" w:type="dxa"/>
            <w:tcBorders>
              <w:bottom w:val="single" w:sz="4" w:space="0" w:color="auto"/>
            </w:tcBorders>
            <w:vAlign w:val="center"/>
          </w:tcPr>
          <w:p w14:paraId="4A78A756" w14:textId="77777777" w:rsidR="00E62C77" w:rsidRPr="006A56FF" w:rsidRDefault="00E62C77" w:rsidP="000E6987">
            <w:pPr>
              <w:rPr>
                <w:sz w:val="20"/>
                <w:lang w:val="en-US"/>
              </w:rPr>
            </w:pPr>
            <w:r w:rsidRPr="006A56FF">
              <w:rPr>
                <w:sz w:val="20"/>
                <w:lang w:val="en-US"/>
              </w:rPr>
              <w:t>21.83</w:t>
            </w:r>
          </w:p>
        </w:tc>
        <w:tc>
          <w:tcPr>
            <w:tcW w:w="709" w:type="dxa"/>
            <w:tcBorders>
              <w:bottom w:val="single" w:sz="4" w:space="0" w:color="auto"/>
            </w:tcBorders>
            <w:vAlign w:val="center"/>
          </w:tcPr>
          <w:p w14:paraId="11B877E5" w14:textId="77777777" w:rsidR="00E62C77" w:rsidRPr="006A56FF" w:rsidRDefault="00E62C77" w:rsidP="000E6987">
            <w:pPr>
              <w:rPr>
                <w:sz w:val="20"/>
                <w:lang w:val="en-US"/>
              </w:rPr>
            </w:pPr>
            <w:r w:rsidRPr="006A56FF">
              <w:rPr>
                <w:sz w:val="20"/>
                <w:lang w:val="en-US"/>
              </w:rPr>
              <w:t>8.6</w:t>
            </w:r>
          </w:p>
        </w:tc>
        <w:tc>
          <w:tcPr>
            <w:tcW w:w="991" w:type="dxa"/>
            <w:tcBorders>
              <w:bottom w:val="single" w:sz="4" w:space="0" w:color="auto"/>
            </w:tcBorders>
            <w:vAlign w:val="center"/>
          </w:tcPr>
          <w:p w14:paraId="6CDC4403" w14:textId="77777777" w:rsidR="00E62C77" w:rsidRPr="006A56FF" w:rsidRDefault="00E62C77" w:rsidP="000E6987">
            <w:pPr>
              <w:rPr>
                <w:sz w:val="20"/>
                <w:lang w:val="en-US"/>
              </w:rPr>
            </w:pPr>
            <w:r w:rsidRPr="006A56FF">
              <w:rPr>
                <w:sz w:val="20"/>
                <w:lang w:val="en-US"/>
              </w:rPr>
              <w:t>86.9</w:t>
            </w:r>
          </w:p>
        </w:tc>
      </w:tr>
      <w:tr w:rsidR="00E62C77" w:rsidRPr="006A56FF" w14:paraId="16C90731" w14:textId="77777777" w:rsidTr="000E6987">
        <w:trPr>
          <w:trHeight w:val="283"/>
        </w:trPr>
        <w:tc>
          <w:tcPr>
            <w:tcW w:w="3828" w:type="dxa"/>
            <w:tcBorders>
              <w:top w:val="single" w:sz="4" w:space="0" w:color="auto"/>
            </w:tcBorders>
            <w:shd w:val="clear" w:color="auto" w:fill="auto"/>
            <w:vAlign w:val="center"/>
          </w:tcPr>
          <w:p w14:paraId="3D4CC6CB" w14:textId="77777777" w:rsidR="00E62C77" w:rsidRPr="00CD07AD" w:rsidRDefault="00E62C77" w:rsidP="000E6987">
            <w:pPr>
              <w:rPr>
                <w:i/>
                <w:iCs/>
                <w:sz w:val="20"/>
                <w:lang w:val="en-US"/>
              </w:rPr>
            </w:pPr>
            <w:r w:rsidRPr="00CD07AD">
              <w:rPr>
                <w:i/>
                <w:iCs/>
                <w:sz w:val="20"/>
                <w:lang w:val="en-US"/>
              </w:rPr>
              <w:t>IV: Access regulation</w:t>
            </w:r>
          </w:p>
        </w:tc>
        <w:tc>
          <w:tcPr>
            <w:tcW w:w="1276" w:type="dxa"/>
            <w:tcBorders>
              <w:top w:val="single" w:sz="4" w:space="0" w:color="auto"/>
            </w:tcBorders>
            <w:vAlign w:val="center"/>
          </w:tcPr>
          <w:p w14:paraId="45733DB3" w14:textId="77777777" w:rsidR="00E62C77" w:rsidRPr="006A56FF" w:rsidRDefault="00E62C77" w:rsidP="000E6987">
            <w:pPr>
              <w:rPr>
                <w:sz w:val="20"/>
                <w:lang w:val="en-US"/>
              </w:rPr>
            </w:pPr>
          </w:p>
        </w:tc>
        <w:tc>
          <w:tcPr>
            <w:tcW w:w="851" w:type="dxa"/>
            <w:tcBorders>
              <w:top w:val="single" w:sz="4" w:space="0" w:color="auto"/>
            </w:tcBorders>
            <w:vAlign w:val="center"/>
          </w:tcPr>
          <w:p w14:paraId="7112E1B4" w14:textId="77777777" w:rsidR="00E62C77" w:rsidRPr="006A56FF" w:rsidRDefault="00E62C77" w:rsidP="000E6987">
            <w:pPr>
              <w:rPr>
                <w:sz w:val="20"/>
                <w:lang w:val="en-US"/>
              </w:rPr>
            </w:pPr>
          </w:p>
        </w:tc>
        <w:tc>
          <w:tcPr>
            <w:tcW w:w="851" w:type="dxa"/>
            <w:tcBorders>
              <w:top w:val="single" w:sz="4" w:space="0" w:color="auto"/>
            </w:tcBorders>
            <w:vAlign w:val="center"/>
          </w:tcPr>
          <w:p w14:paraId="7C69A2E2" w14:textId="77777777" w:rsidR="00E62C77" w:rsidRPr="006A56FF" w:rsidRDefault="00E62C77" w:rsidP="000E6987">
            <w:pPr>
              <w:rPr>
                <w:sz w:val="20"/>
                <w:lang w:val="en-US"/>
              </w:rPr>
            </w:pPr>
          </w:p>
        </w:tc>
        <w:tc>
          <w:tcPr>
            <w:tcW w:w="709" w:type="dxa"/>
            <w:tcBorders>
              <w:top w:val="single" w:sz="4" w:space="0" w:color="auto"/>
            </w:tcBorders>
            <w:vAlign w:val="center"/>
          </w:tcPr>
          <w:p w14:paraId="7B9AB8E6" w14:textId="77777777" w:rsidR="00E62C77" w:rsidRPr="006A56FF" w:rsidRDefault="00E62C77" w:rsidP="000E6987">
            <w:pPr>
              <w:rPr>
                <w:sz w:val="20"/>
                <w:lang w:val="en-US"/>
              </w:rPr>
            </w:pPr>
          </w:p>
        </w:tc>
        <w:tc>
          <w:tcPr>
            <w:tcW w:w="991" w:type="dxa"/>
            <w:tcBorders>
              <w:top w:val="single" w:sz="4" w:space="0" w:color="auto"/>
            </w:tcBorders>
            <w:vAlign w:val="center"/>
          </w:tcPr>
          <w:p w14:paraId="79B4590B" w14:textId="77777777" w:rsidR="00E62C77" w:rsidRDefault="00E62C77" w:rsidP="000E6987">
            <w:pPr>
              <w:rPr>
                <w:sz w:val="20"/>
                <w:lang w:val="en-US"/>
              </w:rPr>
            </w:pPr>
          </w:p>
        </w:tc>
      </w:tr>
      <w:tr w:rsidR="00E62C77" w:rsidRPr="006A56FF" w14:paraId="6A9EA9A4" w14:textId="77777777" w:rsidTr="000E6987">
        <w:trPr>
          <w:trHeight w:val="283"/>
        </w:trPr>
        <w:tc>
          <w:tcPr>
            <w:tcW w:w="3828" w:type="dxa"/>
            <w:shd w:val="clear" w:color="auto" w:fill="auto"/>
            <w:vAlign w:val="center"/>
          </w:tcPr>
          <w:p w14:paraId="39259095" w14:textId="77777777" w:rsidR="00E62C77" w:rsidRPr="006A56FF" w:rsidRDefault="00E62C77" w:rsidP="000E698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77777777" w:rsidR="00E62C77" w:rsidRPr="006A56FF" w:rsidRDefault="00E62C77" w:rsidP="000E6987">
            <w:pPr>
              <w:rPr>
                <w:sz w:val="20"/>
                <w:lang w:val="en-US"/>
              </w:rPr>
            </w:pPr>
            <w:r w:rsidRPr="006A56FF">
              <w:rPr>
                <w:sz w:val="20"/>
                <w:lang w:val="en-US"/>
              </w:rPr>
              <w:t>CIDX</w:t>
            </w:r>
          </w:p>
        </w:tc>
        <w:tc>
          <w:tcPr>
            <w:tcW w:w="851" w:type="dxa"/>
            <w:vAlign w:val="center"/>
          </w:tcPr>
          <w:p w14:paraId="395B85EE" w14:textId="77777777" w:rsidR="00E62C77" w:rsidRPr="006A56FF" w:rsidRDefault="00E62C77" w:rsidP="000E6987">
            <w:pPr>
              <w:rPr>
                <w:sz w:val="20"/>
                <w:lang w:val="en-US"/>
              </w:rPr>
            </w:pPr>
            <w:r w:rsidRPr="006A56FF">
              <w:rPr>
                <w:sz w:val="20"/>
                <w:lang w:val="en-US"/>
              </w:rPr>
              <w:t>1.64</w:t>
            </w:r>
          </w:p>
        </w:tc>
        <w:tc>
          <w:tcPr>
            <w:tcW w:w="851" w:type="dxa"/>
            <w:vAlign w:val="center"/>
          </w:tcPr>
          <w:p w14:paraId="072DD3A8" w14:textId="77777777" w:rsidR="00E62C77" w:rsidRPr="006A56FF" w:rsidRDefault="00E62C77" w:rsidP="000E6987">
            <w:pPr>
              <w:rPr>
                <w:sz w:val="20"/>
                <w:lang w:val="en-US"/>
              </w:rPr>
            </w:pPr>
            <w:r w:rsidRPr="006A56FF">
              <w:rPr>
                <w:sz w:val="20"/>
                <w:lang w:val="en-US"/>
              </w:rPr>
              <w:t>0.5</w:t>
            </w:r>
          </w:p>
        </w:tc>
        <w:tc>
          <w:tcPr>
            <w:tcW w:w="709" w:type="dxa"/>
            <w:vAlign w:val="center"/>
          </w:tcPr>
          <w:p w14:paraId="041D7F7E" w14:textId="77777777" w:rsidR="00E62C77" w:rsidRPr="006A56FF" w:rsidRDefault="00E62C77" w:rsidP="000E6987">
            <w:pPr>
              <w:rPr>
                <w:sz w:val="20"/>
                <w:lang w:val="en-US"/>
              </w:rPr>
            </w:pPr>
            <w:r w:rsidRPr="006A56FF">
              <w:rPr>
                <w:sz w:val="20"/>
                <w:lang w:val="en-US"/>
              </w:rPr>
              <w:t>0</w:t>
            </w:r>
          </w:p>
        </w:tc>
        <w:tc>
          <w:tcPr>
            <w:tcW w:w="991" w:type="dxa"/>
            <w:vAlign w:val="center"/>
          </w:tcPr>
          <w:p w14:paraId="7AB0C5BC" w14:textId="77777777" w:rsidR="00E62C77" w:rsidRPr="006A56FF" w:rsidRDefault="00E62C77" w:rsidP="000E6987">
            <w:pPr>
              <w:rPr>
                <w:sz w:val="20"/>
                <w:lang w:val="en-US"/>
              </w:rPr>
            </w:pPr>
            <w:r>
              <w:rPr>
                <w:sz w:val="20"/>
                <w:lang w:val="en-US"/>
              </w:rPr>
              <w:t>4</w:t>
            </w:r>
          </w:p>
        </w:tc>
      </w:tr>
      <w:tr w:rsidR="00E62C77" w:rsidRPr="006A56FF" w14:paraId="1BAC08CC" w14:textId="77777777" w:rsidTr="000E6987">
        <w:trPr>
          <w:trHeight w:val="283"/>
        </w:trPr>
        <w:tc>
          <w:tcPr>
            <w:tcW w:w="3828" w:type="dxa"/>
            <w:shd w:val="clear" w:color="auto" w:fill="auto"/>
            <w:vAlign w:val="center"/>
          </w:tcPr>
          <w:p w14:paraId="63DEEB97" w14:textId="77777777" w:rsidR="00E62C77" w:rsidRPr="006A56FF" w:rsidRDefault="00E62C77" w:rsidP="000E6987">
            <w:pPr>
              <w:ind w:firstLine="284"/>
              <w:rPr>
                <w:sz w:val="20"/>
                <w:lang w:val="en-US"/>
              </w:rPr>
            </w:pPr>
            <w:r w:rsidRPr="006A56FF">
              <w:rPr>
                <w:sz w:val="20"/>
                <w:lang w:val="en-US"/>
              </w:rPr>
              <w:t>Choice of homecare provider</w:t>
            </w:r>
          </w:p>
        </w:tc>
        <w:tc>
          <w:tcPr>
            <w:tcW w:w="1276" w:type="dxa"/>
            <w:vAlign w:val="center"/>
          </w:tcPr>
          <w:p w14:paraId="7A00F916" w14:textId="77777777" w:rsidR="00E62C77" w:rsidRPr="006A56FF" w:rsidRDefault="00E62C77" w:rsidP="000E6987">
            <w:pPr>
              <w:rPr>
                <w:sz w:val="20"/>
                <w:lang w:val="en-US"/>
              </w:rPr>
            </w:pPr>
            <w:r w:rsidRPr="006A56FF">
              <w:rPr>
                <w:sz w:val="20"/>
                <w:lang w:val="en-US"/>
              </w:rPr>
              <w:t>HC</w:t>
            </w:r>
          </w:p>
        </w:tc>
        <w:tc>
          <w:tcPr>
            <w:tcW w:w="851" w:type="dxa"/>
            <w:vAlign w:val="center"/>
          </w:tcPr>
          <w:p w14:paraId="1260BD27" w14:textId="77777777" w:rsidR="00E62C77" w:rsidRPr="006A56FF" w:rsidRDefault="00E62C77" w:rsidP="000E6987">
            <w:pPr>
              <w:rPr>
                <w:sz w:val="20"/>
                <w:lang w:val="en-US"/>
              </w:rPr>
            </w:pPr>
            <w:r w:rsidRPr="006A56FF">
              <w:rPr>
                <w:sz w:val="20"/>
                <w:lang w:val="en-US"/>
              </w:rPr>
              <w:t>0.4</w:t>
            </w:r>
          </w:p>
        </w:tc>
        <w:tc>
          <w:tcPr>
            <w:tcW w:w="851" w:type="dxa"/>
            <w:vAlign w:val="center"/>
          </w:tcPr>
          <w:p w14:paraId="244533E5" w14:textId="77777777" w:rsidR="00E62C77" w:rsidRPr="006A56FF" w:rsidRDefault="00E62C77" w:rsidP="000E6987">
            <w:pPr>
              <w:rPr>
                <w:sz w:val="20"/>
                <w:lang w:val="en-US"/>
              </w:rPr>
            </w:pPr>
            <w:r w:rsidRPr="006A56FF">
              <w:rPr>
                <w:sz w:val="20"/>
                <w:lang w:val="en-US"/>
              </w:rPr>
              <w:t>0.49</w:t>
            </w:r>
          </w:p>
        </w:tc>
        <w:tc>
          <w:tcPr>
            <w:tcW w:w="709" w:type="dxa"/>
            <w:vAlign w:val="center"/>
          </w:tcPr>
          <w:p w14:paraId="0DE4B0E9" w14:textId="77777777" w:rsidR="00E62C77" w:rsidRPr="006A56FF" w:rsidRDefault="00E62C77" w:rsidP="000E6987">
            <w:pPr>
              <w:rPr>
                <w:sz w:val="20"/>
                <w:lang w:val="en-US"/>
              </w:rPr>
            </w:pPr>
            <w:r w:rsidRPr="006A56FF">
              <w:rPr>
                <w:sz w:val="20"/>
                <w:lang w:val="en-US"/>
              </w:rPr>
              <w:t>0</w:t>
            </w:r>
          </w:p>
        </w:tc>
        <w:tc>
          <w:tcPr>
            <w:tcW w:w="991" w:type="dxa"/>
            <w:vAlign w:val="center"/>
          </w:tcPr>
          <w:p w14:paraId="19639085" w14:textId="77777777" w:rsidR="00E62C77" w:rsidRPr="006A56FF" w:rsidRDefault="00E62C77" w:rsidP="000E6987">
            <w:pPr>
              <w:rPr>
                <w:sz w:val="20"/>
                <w:lang w:val="en-US"/>
              </w:rPr>
            </w:pPr>
            <w:r w:rsidRPr="006A56FF">
              <w:rPr>
                <w:sz w:val="20"/>
                <w:lang w:val="en-US"/>
              </w:rPr>
              <w:t>1</w:t>
            </w:r>
          </w:p>
        </w:tc>
      </w:tr>
      <w:tr w:rsidR="00E62C77" w:rsidRPr="006A56FF" w14:paraId="7784BB2D" w14:textId="77777777" w:rsidTr="000E6987">
        <w:trPr>
          <w:trHeight w:val="283"/>
        </w:trPr>
        <w:tc>
          <w:tcPr>
            <w:tcW w:w="3828" w:type="dxa"/>
            <w:shd w:val="clear" w:color="auto" w:fill="auto"/>
            <w:vAlign w:val="center"/>
          </w:tcPr>
          <w:p w14:paraId="31DA42B7" w14:textId="77777777" w:rsidR="00E62C77" w:rsidRPr="006A56FF" w:rsidRDefault="00E62C77" w:rsidP="000E6987">
            <w:pPr>
              <w:ind w:firstLine="284"/>
              <w:rPr>
                <w:sz w:val="20"/>
                <w:lang w:val="en-US"/>
              </w:rPr>
            </w:pPr>
            <w:r w:rsidRPr="006A56FF">
              <w:rPr>
                <w:sz w:val="20"/>
                <w:lang w:val="en-US"/>
              </w:rPr>
              <w:t>Choice of institutional care provider</w:t>
            </w:r>
          </w:p>
        </w:tc>
        <w:tc>
          <w:tcPr>
            <w:tcW w:w="1276" w:type="dxa"/>
            <w:vAlign w:val="center"/>
          </w:tcPr>
          <w:p w14:paraId="1D3E40B2" w14:textId="77777777" w:rsidR="00E62C77" w:rsidRPr="006A56FF" w:rsidRDefault="00E62C77" w:rsidP="000E6987">
            <w:pPr>
              <w:rPr>
                <w:sz w:val="20"/>
                <w:lang w:val="en-US"/>
              </w:rPr>
            </w:pPr>
            <w:r w:rsidRPr="006A56FF">
              <w:rPr>
                <w:sz w:val="20"/>
                <w:lang w:val="en-US"/>
              </w:rPr>
              <w:t>IC</w:t>
            </w:r>
          </w:p>
        </w:tc>
        <w:tc>
          <w:tcPr>
            <w:tcW w:w="851" w:type="dxa"/>
            <w:vAlign w:val="center"/>
          </w:tcPr>
          <w:p w14:paraId="7844BAD0" w14:textId="77777777" w:rsidR="00E62C77" w:rsidRPr="006A56FF" w:rsidRDefault="00E62C77" w:rsidP="000E6987">
            <w:pPr>
              <w:rPr>
                <w:sz w:val="20"/>
                <w:lang w:val="en-US"/>
              </w:rPr>
            </w:pPr>
            <w:r w:rsidRPr="006A56FF">
              <w:rPr>
                <w:sz w:val="20"/>
                <w:lang w:val="en-US"/>
              </w:rPr>
              <w:t>0.36</w:t>
            </w:r>
          </w:p>
        </w:tc>
        <w:tc>
          <w:tcPr>
            <w:tcW w:w="851" w:type="dxa"/>
            <w:vAlign w:val="center"/>
          </w:tcPr>
          <w:p w14:paraId="7FBFA8B5" w14:textId="77777777" w:rsidR="00E62C77" w:rsidRPr="006A56FF" w:rsidRDefault="00E62C77" w:rsidP="000E6987">
            <w:pPr>
              <w:rPr>
                <w:sz w:val="20"/>
                <w:lang w:val="en-US"/>
              </w:rPr>
            </w:pPr>
            <w:r w:rsidRPr="006A56FF">
              <w:rPr>
                <w:sz w:val="20"/>
                <w:lang w:val="en-US"/>
              </w:rPr>
              <w:t>0.83</w:t>
            </w:r>
          </w:p>
        </w:tc>
        <w:tc>
          <w:tcPr>
            <w:tcW w:w="709" w:type="dxa"/>
            <w:vAlign w:val="center"/>
          </w:tcPr>
          <w:p w14:paraId="76B81E5D" w14:textId="77777777" w:rsidR="00E62C77" w:rsidRPr="006A56FF" w:rsidRDefault="00E62C77" w:rsidP="000E6987">
            <w:pPr>
              <w:rPr>
                <w:sz w:val="20"/>
                <w:lang w:val="en-US"/>
              </w:rPr>
            </w:pPr>
            <w:r w:rsidRPr="006A56FF">
              <w:rPr>
                <w:sz w:val="20"/>
                <w:lang w:val="en-US"/>
              </w:rPr>
              <w:t>0</w:t>
            </w:r>
          </w:p>
        </w:tc>
        <w:tc>
          <w:tcPr>
            <w:tcW w:w="991" w:type="dxa"/>
            <w:vAlign w:val="center"/>
          </w:tcPr>
          <w:p w14:paraId="1071C44F" w14:textId="77777777" w:rsidR="00E62C77" w:rsidRPr="006A56FF" w:rsidRDefault="00E62C77" w:rsidP="000E6987">
            <w:pPr>
              <w:rPr>
                <w:sz w:val="20"/>
                <w:lang w:val="en-US"/>
              </w:rPr>
            </w:pPr>
            <w:r>
              <w:rPr>
                <w:sz w:val="20"/>
                <w:lang w:val="en-US"/>
              </w:rPr>
              <w:t>1</w:t>
            </w:r>
          </w:p>
        </w:tc>
      </w:tr>
      <w:tr w:rsidR="00E62C77" w:rsidRPr="006A56FF" w14:paraId="405D2AFC" w14:textId="77777777" w:rsidTr="000E6987">
        <w:trPr>
          <w:trHeight w:val="283"/>
        </w:trPr>
        <w:tc>
          <w:tcPr>
            <w:tcW w:w="3828" w:type="dxa"/>
            <w:shd w:val="clear" w:color="auto" w:fill="auto"/>
            <w:vAlign w:val="center"/>
          </w:tcPr>
          <w:p w14:paraId="3A0D9B31" w14:textId="77777777" w:rsidR="00E62C77" w:rsidRPr="006A56FF" w:rsidRDefault="00E62C77" w:rsidP="000E6987">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7078BBB" w14:textId="77777777" w:rsidR="00E62C77" w:rsidRPr="006A56FF" w:rsidRDefault="00E62C77" w:rsidP="000E6987">
            <w:pPr>
              <w:rPr>
                <w:sz w:val="20"/>
                <w:lang w:val="en-US"/>
              </w:rPr>
            </w:pPr>
            <w:r w:rsidRPr="006A56FF">
              <w:rPr>
                <w:sz w:val="20"/>
                <w:lang w:val="en-US"/>
              </w:rPr>
              <w:t>CVSI</w:t>
            </w:r>
          </w:p>
        </w:tc>
        <w:tc>
          <w:tcPr>
            <w:tcW w:w="851" w:type="dxa"/>
            <w:vAlign w:val="center"/>
          </w:tcPr>
          <w:p w14:paraId="3788521C" w14:textId="77777777" w:rsidR="00E62C77" w:rsidRPr="006A56FF" w:rsidRDefault="00E62C77" w:rsidP="000E6987">
            <w:pPr>
              <w:rPr>
                <w:sz w:val="20"/>
                <w:lang w:val="en-US"/>
              </w:rPr>
            </w:pPr>
            <w:r w:rsidRPr="006A56FF">
              <w:rPr>
                <w:sz w:val="20"/>
                <w:lang w:val="en-US"/>
              </w:rPr>
              <w:t>0.88</w:t>
            </w:r>
          </w:p>
        </w:tc>
        <w:tc>
          <w:tcPr>
            <w:tcW w:w="851" w:type="dxa"/>
            <w:vAlign w:val="center"/>
          </w:tcPr>
          <w:p w14:paraId="03C2D976" w14:textId="77777777" w:rsidR="00E62C77" w:rsidRPr="006A56FF" w:rsidRDefault="00E62C77" w:rsidP="000E6987">
            <w:pPr>
              <w:rPr>
                <w:sz w:val="20"/>
                <w:lang w:val="en-US"/>
              </w:rPr>
            </w:pPr>
            <w:r w:rsidRPr="006A56FF">
              <w:rPr>
                <w:sz w:val="20"/>
                <w:lang w:val="en-US"/>
              </w:rPr>
              <w:t>1.25</w:t>
            </w:r>
          </w:p>
        </w:tc>
        <w:tc>
          <w:tcPr>
            <w:tcW w:w="709" w:type="dxa"/>
            <w:vAlign w:val="center"/>
          </w:tcPr>
          <w:p w14:paraId="651D3CD0" w14:textId="77777777" w:rsidR="00E62C77" w:rsidRPr="006A56FF" w:rsidRDefault="00E62C77" w:rsidP="000E6987">
            <w:pPr>
              <w:rPr>
                <w:sz w:val="20"/>
                <w:lang w:val="en-US"/>
              </w:rPr>
            </w:pPr>
            <w:r w:rsidRPr="006A56FF">
              <w:rPr>
                <w:sz w:val="20"/>
                <w:lang w:val="en-US"/>
              </w:rPr>
              <w:t>0</w:t>
            </w:r>
          </w:p>
        </w:tc>
        <w:tc>
          <w:tcPr>
            <w:tcW w:w="991" w:type="dxa"/>
            <w:vAlign w:val="center"/>
          </w:tcPr>
          <w:p w14:paraId="2DB2D334" w14:textId="77777777" w:rsidR="00E62C77" w:rsidRPr="006A56FF" w:rsidRDefault="00E62C77" w:rsidP="000E6987">
            <w:pPr>
              <w:rPr>
                <w:sz w:val="20"/>
                <w:lang w:val="en-US"/>
              </w:rPr>
            </w:pPr>
            <w:r>
              <w:rPr>
                <w:sz w:val="20"/>
                <w:lang w:val="en-US"/>
              </w:rPr>
              <w:t>2</w:t>
            </w:r>
          </w:p>
        </w:tc>
      </w:tr>
      <w:tr w:rsidR="00E62C77" w:rsidRPr="006A56FF" w14:paraId="1AB3E95A" w14:textId="77777777" w:rsidTr="000E698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0E698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77777777" w:rsidR="00E62C77" w:rsidRPr="006A56FF" w:rsidRDefault="00E62C77" w:rsidP="000E6987">
            <w:pPr>
              <w:rPr>
                <w:sz w:val="20"/>
                <w:lang w:val="en-US"/>
              </w:rPr>
            </w:pPr>
            <w:r w:rsidRPr="006A56FF">
              <w:rPr>
                <w:sz w:val="20"/>
                <w:lang w:val="en-US"/>
              </w:rPr>
              <w:t>MTAB</w:t>
            </w:r>
          </w:p>
        </w:tc>
        <w:tc>
          <w:tcPr>
            <w:tcW w:w="851" w:type="dxa"/>
            <w:tcBorders>
              <w:bottom w:val="single" w:sz="4" w:space="0" w:color="auto"/>
            </w:tcBorders>
            <w:vAlign w:val="center"/>
          </w:tcPr>
          <w:p w14:paraId="0905E5A6" w14:textId="77777777" w:rsidR="00E62C77" w:rsidRPr="006A56FF" w:rsidRDefault="00E62C77" w:rsidP="000E698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0E698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0E698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0E6987">
            <w:pPr>
              <w:rPr>
                <w:sz w:val="20"/>
                <w:lang w:val="en-US"/>
              </w:rPr>
            </w:pPr>
            <w:r w:rsidRPr="006A56FF">
              <w:rPr>
                <w:sz w:val="20"/>
                <w:lang w:val="en-US"/>
              </w:rPr>
              <w:t>1</w:t>
            </w:r>
          </w:p>
        </w:tc>
      </w:tr>
    </w:tbl>
    <w:p w14:paraId="4D464144" w14:textId="0CCCB438"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ins w:id="107" w:author="Philipp Alexander Linden" w:date="2020-07-07T14:49:00Z">
        <w:r w:rsidR="00FC37B8">
          <w:rPr>
            <w:lang w:val="en-US"/>
          </w:rPr>
          <w:t xml:space="preserve"> (EXPND)</w:t>
        </w:r>
      </w:ins>
      <w:r w:rsidR="00FC37B8">
        <w:rPr>
          <w:lang w:val="en-US"/>
        </w:rPr>
        <w:t>.</w:t>
      </w:r>
      <w:r w:rsidRPr="00180D20">
        <w:rPr>
          <w:lang w:val="en-US"/>
        </w:rPr>
        <w:t xml:space="preserve"> It includes all expenditure on bodily related LTC, </w:t>
      </w:r>
      <w:del w:id="108" w:author="Philipp Alexander Linden" w:date="2020-07-07T14:50:00Z">
        <w:r w:rsidRPr="00180D20" w:rsidDel="00E62C77">
          <w:rPr>
            <w:lang w:val="en-US"/>
          </w:rPr>
          <w:delText xml:space="preserve">mainly on “(basic) Activities of daily living (ADL)” </w:delText>
        </w:r>
      </w:del>
      <w:r w:rsidRPr="00180D20">
        <w:rPr>
          <w:lang w:val="en-US"/>
        </w:rPr>
        <w:t>like bathing, dressing or eating</w:t>
      </w:r>
      <w:del w:id="109" w:author="Philipp Alexander Linden" w:date="2020-07-07T14:50:00Z">
        <w:r w:rsidRPr="00180D20" w:rsidDel="00E62C77">
          <w:rPr>
            <w:lang w:val="en-US"/>
          </w:rPr>
          <w:delText>)</w:delText>
        </w:r>
      </w:del>
      <w:r w:rsidRPr="00180D20">
        <w:rPr>
          <w:lang w:val="en-US"/>
        </w:rPr>
        <w:t xml:space="preserve">. We would have liked to include </w:t>
      </w:r>
      <w:ins w:id="110" w:author="Philipp Alexander Linden" w:date="2020-07-07T14:50:00Z">
        <w:r w:rsidR="00E62C77">
          <w:rPr>
            <w:lang w:val="en-US"/>
          </w:rPr>
          <w:t xml:space="preserve">social </w:t>
        </w:r>
      </w:ins>
      <w:r w:rsidRPr="00180D20">
        <w:rPr>
          <w:lang w:val="en-US"/>
        </w:rPr>
        <w:t>LTC expenditure</w:t>
      </w:r>
      <w:del w:id="111" w:author="Philipp Alexander Linden" w:date="2020-07-07T14:50:00Z">
        <w:r w:rsidRPr="00180D20" w:rsidDel="00E62C77">
          <w:rPr>
            <w:lang w:val="en-US"/>
          </w:rPr>
          <w:delText xml:space="preserve"> (social)</w:delText>
        </w:r>
      </w:del>
      <w:r w:rsidRPr="00180D20">
        <w:rPr>
          <w:lang w:val="en-US"/>
        </w:rPr>
        <w:t xml:space="preserve"> as well, which includes </w:t>
      </w:r>
      <w:del w:id="112" w:author="Philipp Alexander Linden" w:date="2020-07-07T14:50:00Z">
        <w:r w:rsidRPr="00180D20" w:rsidDel="00E62C77">
          <w:rPr>
            <w:lang w:val="en-US"/>
          </w:rPr>
          <w:delText>“</w:delText>
        </w:r>
      </w:del>
      <w:r w:rsidRPr="00180D20">
        <w:rPr>
          <w:lang w:val="en-US"/>
        </w:rPr>
        <w:t xml:space="preserve">instrumental </w:t>
      </w:r>
      <w:proofErr w:type="spellStart"/>
      <w:r w:rsidRPr="00180D20">
        <w:rPr>
          <w:lang w:val="en-US"/>
        </w:rPr>
        <w:t>activities</w:t>
      </w:r>
      <w:del w:id="113" w:author="Philipp Alexander Linden" w:date="2020-07-07T14:50:00Z">
        <w:r w:rsidRPr="00180D20" w:rsidDel="00E62C77">
          <w:rPr>
            <w:lang w:val="en-US"/>
          </w:rPr>
          <w:delText xml:space="preserve"> of daily living (IADL)</w:delText>
        </w:r>
        <w:r w:rsidR="00FC37B8" w:rsidDel="00E62C77">
          <w:rPr>
            <w:lang w:val="en-US"/>
          </w:rPr>
          <w:delText xml:space="preserve"> </w:delText>
        </w:r>
      </w:del>
      <w:r w:rsidR="00FC37B8">
        <w:rPr>
          <w:lang w:val="en-US"/>
        </w:rPr>
        <w:t>giving</w:t>
      </w:r>
      <w:proofErr w:type="spellEnd"/>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360365">
            <w:rPr>
              <w:lang w:val="en-US"/>
              <w:rPrChange w:id="114" w:author="Philipp Alexander Linden" w:date="2020-07-07T15:57:00Z">
                <w:rPr/>
              </w:rPrChange>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w:instrText>
          </w:r>
          <w:r w:rsidRPr="00E915CC">
            <w:instrText>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Pr="00180D20">
            <w:rPr>
              <w:lang w:val="en-US"/>
            </w:rPr>
            <w:t>(Halásková et al., 2017)</w:t>
          </w:r>
          <w:r w:rsidRPr="00E915CC">
            <w:fldChar w:fldCharType="end"/>
          </w:r>
        </w:sdtContent>
      </w:sdt>
      <w:r w:rsidRPr="00180D20">
        <w:rPr>
          <w:lang w:val="en-US"/>
        </w:rPr>
        <w:t xml:space="preserve">. Unfortunately, data availability was extremely limited in this dimension. Institutional supply of services was </w:t>
      </w:r>
      <w:r w:rsidR="00FC37B8">
        <w:rPr>
          <w:lang w:val="en-US"/>
        </w:rPr>
        <w:t xml:space="preserve">furthermore </w:t>
      </w:r>
      <w:r w:rsidRPr="00180D20">
        <w:rPr>
          <w:lang w:val="en-US"/>
        </w:rPr>
        <w:t>measured by the number of LTC beds per 1000 population aged 65 or older</w:t>
      </w:r>
      <w:ins w:id="115" w:author="Philipp Alexander Linden" w:date="2020-07-07T14:50:00Z">
        <w:r w:rsidR="00E62C77">
          <w:rPr>
            <w:lang w:val="en-US"/>
          </w:rPr>
          <w:t xml:space="preserve"> </w:t>
        </w:r>
        <w:r w:rsidR="00E62C77">
          <w:rPr>
            <w:lang w:val="en-US"/>
          </w:rPr>
          <w:lastRenderedPageBreak/>
          <w:t>(BEDS)</w:t>
        </w:r>
      </w:ins>
      <w:r w:rsidRPr="00180D20">
        <w:rPr>
          <w:lang w:val="en-US"/>
        </w:rPr>
        <w:t xml:space="preserve"> while the actual supply of spots in these facilities by</w:t>
      </w:r>
      <w:r w:rsidR="00FC37B8">
        <w:rPr>
          <w:lang w:val="en-US"/>
        </w:rPr>
        <w:t xml:space="preserve"> was reflected by </w:t>
      </w:r>
      <w:r w:rsidRPr="00180D20">
        <w:rPr>
          <w:lang w:val="en-US"/>
        </w:rPr>
        <w:t>the number of LTC recipients in institutions measured as the percentage of all people aged 65 years and older</w:t>
      </w:r>
      <w:ins w:id="116" w:author="Philipp Alexander Linden" w:date="2020-07-07T14:50:00Z">
        <w:r w:rsidR="00E62C77">
          <w:rPr>
            <w:lang w:val="en-US"/>
          </w:rPr>
          <w:t xml:space="preserve"> (RCPTIN)</w:t>
        </w:r>
      </w:ins>
      <w:r w:rsidRPr="00180D20">
        <w:rPr>
          <w:lang w:val="en-US"/>
        </w:rPr>
        <w:t>.</w:t>
      </w:r>
    </w:p>
    <w:p w14:paraId="6234CCE3" w14:textId="2FAED189" w:rsidR="00E915CC" w:rsidRDefault="00FC37B8" w:rsidP="00FC37B8">
      <w:pPr>
        <w:pStyle w:val="02FlietextEinzug"/>
        <w:rPr>
          <w:lang w:val="en-US"/>
        </w:rPr>
      </w:pPr>
      <w:r>
        <w:rPr>
          <w:lang w:val="en-US"/>
        </w:rPr>
        <w:t>T</w:t>
      </w:r>
      <w:r w:rsidR="00E915CC" w:rsidRPr="00E915CC">
        <w:rPr>
          <w:lang w:val="en-US"/>
        </w:rPr>
        <w:t>he public and private involvement in payments for care</w:t>
      </w:r>
      <w:r>
        <w:rPr>
          <w:lang w:val="en-US"/>
        </w:rPr>
        <w:t xml:space="preserve"> as well as</w:t>
      </w:r>
      <w:r w:rsidR="00E915CC" w:rsidRPr="00E915CC">
        <w:rPr>
          <w:lang w:val="en-US"/>
        </w:rPr>
        <w:t xml:space="preserve"> the share of private (voluntary and out-of-pocket) expenditure in the total expenditure</w:t>
      </w:r>
      <w:ins w:id="117" w:author="Philipp Alexander Linden" w:date="2020-07-07T14:51:00Z">
        <w:r w:rsidR="00E62C77">
          <w:rPr>
            <w:lang w:val="en-US"/>
          </w:rPr>
          <w:t xml:space="preserve"> (PEXPND)</w:t>
        </w:r>
      </w:ins>
      <w:r w:rsidR="00E915CC" w:rsidRPr="00E915CC">
        <w:rPr>
          <w:lang w:val="en-US"/>
        </w:rPr>
        <w:t xml:space="preserve"> was included</w:t>
      </w:r>
      <w:r>
        <w:rPr>
          <w:lang w:val="en-US"/>
        </w:rPr>
        <w:t xml:space="preserve"> to mirror the public-private-mix of LTC systems</w:t>
      </w:r>
      <w:r w:rsidR="00E915CC" w:rsidRPr="00E915CC">
        <w:rPr>
          <w:lang w:val="en-US"/>
        </w:rPr>
        <w:t>. We also adopted the availability of cash benefits</w:t>
      </w:r>
      <w:ins w:id="118" w:author="Philipp Alexander Linden" w:date="2020-07-07T14:51:00Z">
        <w:r w:rsidR="00E62C77">
          <w:rPr>
            <w:lang w:val="en-US"/>
          </w:rPr>
          <w:t xml:space="preserve"> (CASH)</w:t>
        </w:r>
      </w:ins>
      <w:r w:rsidR="00E915CC" w:rsidRPr="00E915CC">
        <w:rPr>
          <w:lang w:val="en-US"/>
        </w:rPr>
        <w:t xml:space="preserve"> as an approximation for 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E915CC" w:rsidRPr="00E915CC">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w:instrText>
          </w:r>
          <w:r w:rsidR="00E915CC" w:rsidRPr="00180D20">
            <w:rPr>
              <w:lang w:val="en-US"/>
            </w:rPr>
            <w:instrText>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w:instrText>
          </w:r>
          <w:r w:rsidR="00E915CC" w:rsidRPr="00E915CC">
            <w:instrText>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w:instrText>
          </w:r>
          <w:r w:rsidR="00E915CC" w:rsidRPr="00E915CC">
            <w:rPr>
              <w:lang w:val="en-US"/>
            </w:rPr>
            <w:instrText>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E915CC" w:rsidRPr="00E915CC">
            <w:rPr>
              <w:lang w:val="en-US"/>
            </w:rPr>
            <w:t>(Da Roit and Le Bihan, 2010; Da Roit and Weicht, 2013)</w:t>
          </w:r>
          <w:r w:rsidR="00E915CC" w:rsidRPr="00E915CC">
            <w:fldChar w:fldCharType="end"/>
          </w:r>
        </w:sdtContent>
      </w:sdt>
      <w:r w:rsidR="00E915CC" w:rsidRPr="00E915CC">
        <w:rPr>
          <w:lang w:val="en-US"/>
        </w:rPr>
        <w:t>.</w:t>
      </w:r>
      <w:ins w:id="119" w:author="Philipp Alexander Linden" w:date="2020-07-07T14:55:00Z">
        <w:r w:rsidR="00E62C77">
          <w:rPr>
            <w:lang w:val="en-US"/>
          </w:rPr>
          <w:t xml:space="preserve"> In our setting, CASH may</w:t>
        </w:r>
        <w:r w:rsidR="00E62C77" w:rsidRPr="00E62C77">
          <w:rPr>
            <w:lang w:val="en-US"/>
          </w:rPr>
          <w:t xml:space="preserve"> take values of 0, describing a system where only </w:t>
        </w:r>
        <w:proofErr w:type="spellStart"/>
        <w:r w:rsidR="00E62C77" w:rsidRPr="00E62C77">
          <w:rPr>
            <w:lang w:val="en-US"/>
          </w:rPr>
          <w:t>inkind</w:t>
        </w:r>
        <w:proofErr w:type="spellEnd"/>
        <w:r w:rsidR="00E62C77" w:rsidRPr="00E62C77">
          <w:rPr>
            <w:lang w:val="en-US"/>
          </w:rPr>
          <w:t xml:space="preserve">-benefits are available. If the use of cash benefits were bound to specific services and aids, the indicator was coded 1, while unbound benefits, where the use of the benefit was is to the </w:t>
        </w:r>
        <w:proofErr w:type="spellStart"/>
        <w:r w:rsidR="00E62C77" w:rsidRPr="00E62C77">
          <w:rPr>
            <w:lang w:val="en-US"/>
          </w:rPr>
          <w:t>benficiaries</w:t>
        </w:r>
        <w:proofErr w:type="spellEnd"/>
        <w:r w:rsidR="00E62C77" w:rsidRPr="00E62C77">
          <w:rPr>
            <w:lang w:val="en-US"/>
          </w:rPr>
          <w:t xml:space="preserve"> own </w:t>
        </w:r>
        <w:proofErr w:type="spellStart"/>
        <w:r w:rsidR="00E62C77" w:rsidRPr="00E62C77">
          <w:rPr>
            <w:lang w:val="en-US"/>
          </w:rPr>
          <w:t>discression</w:t>
        </w:r>
        <w:proofErr w:type="spellEnd"/>
        <w:r w:rsidR="00E62C77" w:rsidRPr="00E62C77">
          <w:rPr>
            <w:lang w:val="en-US"/>
          </w:rPr>
          <w:t>, were coded with a 2</w:t>
        </w:r>
        <w:r w:rsidR="00E62C77">
          <w:rPr>
            <w:lang w:val="en-US"/>
          </w:rPr>
          <w:t>.</w:t>
        </w:r>
      </w:ins>
    </w:p>
    <w:p w14:paraId="27C06442" w14:textId="5F157F03" w:rsidR="00FC37B8" w:rsidRDefault="00FC37B8" w:rsidP="00FC37B8">
      <w:pPr>
        <w:pStyle w:val="02FlietextEinzug"/>
        <w:rPr>
          <w:lang w:val="en-US"/>
        </w:rPr>
      </w:pPr>
      <w:r>
        <w:rPr>
          <w:lang w:val="en-US"/>
        </w:rPr>
        <w:t>Within the performance dimension</w:t>
      </w:r>
      <w:r w:rsidR="00180D20" w:rsidRPr="00180D20">
        <w:rPr>
          <w:lang w:val="en-US"/>
        </w:rPr>
        <w:t xml:space="preserve"> we can only use indicators that are not exclusively but to a large part determined by the quality of LTC services. </w:t>
      </w:r>
      <w:r w:rsidR="005D48E5">
        <w:rPr>
          <w:lang w:val="en-US"/>
        </w:rPr>
        <w:t>W</w:t>
      </w:r>
      <w:r w:rsidR="00180D20" w:rsidRPr="00180D20">
        <w:rPr>
          <w:lang w:val="en-US"/>
        </w:rPr>
        <w:t>e integrate life expectancy of people aged 65 or older</w:t>
      </w:r>
      <w:ins w:id="120" w:author="Philipp Alexander Linden" w:date="2020-07-07T14:51:00Z">
        <w:r w:rsidR="00E62C77">
          <w:rPr>
            <w:lang w:val="en-US"/>
          </w:rPr>
          <w:t xml:space="preserve"> (LEX </w:t>
        </w:r>
      </w:ins>
      <w:ins w:id="121" w:author="Philipp Alexander Linden" w:date="2020-07-07T14:52:00Z">
        <w:r w:rsidR="00E62C77">
          <w:rPr>
            <w:lang w:val="en-US"/>
          </w:rPr>
          <w:t>65+)</w:t>
        </w:r>
      </w:ins>
      <w:r w:rsidR="00180D20" w:rsidRPr="00180D20">
        <w:rPr>
          <w:lang w:val="en-US"/>
        </w:rPr>
        <w:t xml:space="preserve"> and similar to </w:t>
      </w:r>
      <w:sdt>
        <w:sdtPr>
          <w:rPr>
            <w:lang w:val="en-US"/>
          </w:rPr>
          <w:alias w:val="Don't edit this field"/>
          <w:tag w:val="CitaviPlaceholder#4f6507b0-994b-4a4d-a2c5-6c895c50471e"/>
          <w:id w:val="783552510"/>
          <w:placeholder>
            <w:docPart w:val="88C33AAB7A9A45F4BA17BE68FA51A6AC"/>
          </w:placeholder>
        </w:sdtPr>
        <w:sdtEndPr/>
        <w:sdtContent>
          <w:r w:rsidR="00180D20" w:rsidRPr="00180D20">
            <w:rPr>
              <w:lang w:val="en-US"/>
            </w:rPr>
            <w:fldChar w:fldCharType="begin"/>
          </w:r>
          <w:r w:rsidR="00180D20" w:rsidRPr="00180D20">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0LjAuMzUifQ==}</w:instrText>
          </w:r>
          <w:r w:rsidR="00180D20" w:rsidRPr="00180D20">
            <w:rPr>
              <w:lang w:val="en-US"/>
            </w:rPr>
            <w:fldChar w:fldCharType="separate"/>
          </w:r>
          <w:r w:rsidR="00180D20" w:rsidRPr="00180D20">
            <w:rPr>
              <w:lang w:val="en-US"/>
            </w:rPr>
            <w:t>Damiani et al.</w:t>
          </w:r>
          <w:r w:rsidR="00180D20" w:rsidRPr="00180D20">
            <w:rPr>
              <w:lang w:val="en-US"/>
            </w:rPr>
            <w:fldChar w:fldCharType="end"/>
          </w:r>
        </w:sdtContent>
      </w:sdt>
      <w:r w:rsidR="00180D20" w:rsidRPr="00180D20">
        <w:rPr>
          <w:lang w:val="en-US"/>
        </w:rPr>
        <w:t xml:space="preserve"> </w:t>
      </w:r>
      <w:sdt>
        <w:sdtPr>
          <w:rPr>
            <w:lang w:val="en-US"/>
          </w:rPr>
          <w:alias w:val="Don't edit this field"/>
          <w:tag w:val="CitaviPlaceholder#366c3fd7-1be6-422f-9025-3745f6ceef0c"/>
          <w:id w:val="-757755421"/>
          <w:placeholder>
            <w:docPart w:val="88C33AAB7A9A45F4BA17BE68FA51A6AC"/>
          </w:placeholder>
        </w:sdtPr>
        <w:sdtEndPr/>
        <w:sdtContent>
          <w:r w:rsidR="00180D20" w:rsidRPr="00180D20">
            <w:rPr>
              <w:lang w:val="en-US"/>
            </w:rPr>
            <w:fldChar w:fldCharType="begin"/>
          </w:r>
          <w:r w:rsidR="00180D20" w:rsidRPr="00180D20">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NC4wLjM1In0=}</w:instrText>
          </w:r>
          <w:r w:rsidR="00180D20" w:rsidRPr="00180D20">
            <w:rPr>
              <w:lang w:val="en-US"/>
            </w:rPr>
            <w:fldChar w:fldCharType="separate"/>
          </w:r>
          <w:r w:rsidR="00180D20" w:rsidRPr="00180D20">
            <w:rPr>
              <w:lang w:val="en-US"/>
            </w:rPr>
            <w:t>(2011)</w:t>
          </w:r>
          <w:r w:rsidR="00180D20" w:rsidRPr="00180D20">
            <w:rPr>
              <w:lang w:val="en-US"/>
            </w:rPr>
            <w:fldChar w:fldCharType="end"/>
          </w:r>
        </w:sdtContent>
      </w:sdt>
      <w:r w:rsidR="00180D20" w:rsidRPr="00180D20">
        <w:rPr>
          <w:lang w:val="en-US"/>
        </w:rPr>
        <w:t xml:space="preserve"> the percentage of the population who are 65 or older and perceive their health as good or very good</w:t>
      </w:r>
      <w:ins w:id="122" w:author="Philipp Alexander Linden" w:date="2020-07-07T14:52:00Z">
        <w:r w:rsidR="00E62C77">
          <w:rPr>
            <w:lang w:val="en-US"/>
          </w:rPr>
          <w:t xml:space="preserve"> (SPH)</w:t>
        </w:r>
      </w:ins>
      <w:r w:rsidR="00180D20" w:rsidRPr="00180D20">
        <w:rPr>
          <w:lang w:val="en-US"/>
        </w:rPr>
        <w:t>.</w:t>
      </w:r>
    </w:p>
    <w:p w14:paraId="5F02845C" w14:textId="4418622C" w:rsidR="00180D20" w:rsidRDefault="00D86257" w:rsidP="00D86257">
      <w:pPr>
        <w:pStyle w:val="02FlietextEinzug"/>
        <w:rPr>
          <w:ins w:id="123" w:author="Philipp Alexander Linden" w:date="2020-07-07T14:58:00Z"/>
          <w:lang w:val="en-US"/>
        </w:rPr>
      </w:pPr>
      <w:ins w:id="124" w:author="Philipp Alexander Linden" w:date="2020-07-07T15:10:00Z">
        <w:r>
          <w:rPr>
            <w:lang w:val="en-US"/>
          </w:rPr>
          <w:t>Access to LTC systems is reflected by</w:t>
        </w:r>
      </w:ins>
      <w:del w:id="125" w:author="Philipp Alexander Linden" w:date="2020-07-07T15:10:00Z">
        <w:r w:rsidR="00FC37B8" w:rsidDel="00D86257">
          <w:rPr>
            <w:lang w:val="en-US"/>
          </w:rPr>
          <w:delText>Finally, w</w:delText>
        </w:r>
        <w:r w:rsidR="00180D20" w:rsidRPr="00180D20" w:rsidDel="00D86257">
          <w:rPr>
            <w:lang w:val="en-US"/>
          </w:rPr>
          <w:delText>e included</w:delText>
        </w:r>
      </w:del>
      <w:r w:rsidR="00180D20" w:rsidRPr="00180D20">
        <w:rPr>
          <w:lang w:val="en-US"/>
        </w:rPr>
        <w:t xml:space="preserve"> three </w:t>
      </w:r>
      <w:ins w:id="126" w:author="Philipp Alexander Linden" w:date="2020-07-08T12:04:00Z">
        <w:r w:rsidR="00C101DA">
          <w:rPr>
            <w:lang w:val="en-US"/>
          </w:rPr>
          <w:t xml:space="preserve">choice </w:t>
        </w:r>
      </w:ins>
      <w:r w:rsidR="00180D20" w:rsidRPr="00180D20">
        <w:rPr>
          <w:lang w:val="en-US"/>
        </w:rPr>
        <w:t>indicators</w:t>
      </w:r>
      <w:del w:id="127" w:author="Philipp Alexander Linden" w:date="2020-07-08T12:04:00Z">
        <w:r w:rsidR="00180D20" w:rsidRPr="00180D20" w:rsidDel="00C101DA">
          <w:rPr>
            <w:lang w:val="en-US"/>
          </w:rPr>
          <w:delText xml:space="preserve"> on free and limited choic</w:delText>
        </w:r>
      </w:del>
      <w:del w:id="128" w:author="Philipp Alexander Linden" w:date="2020-07-08T12:05:00Z">
        <w:r w:rsidR="00180D20" w:rsidRPr="00180D20" w:rsidDel="00C101DA">
          <w:rPr>
            <w:lang w:val="en-US"/>
          </w:rPr>
          <w:delText>e</w:delText>
        </w:r>
      </w:del>
      <w:r w:rsidR="00180D20" w:rsidRPr="00180D20">
        <w:rPr>
          <w:lang w:val="en-US"/>
        </w:rPr>
        <w:t xml:space="preserve">. Limitations in choice are regional restriction or </w:t>
      </w:r>
      <w:r w:rsidR="00FC37B8">
        <w:rPr>
          <w:lang w:val="en-US"/>
        </w:rPr>
        <w:t>those</w:t>
      </w:r>
      <w:r w:rsidR="00180D20" w:rsidRPr="00180D20">
        <w:rPr>
          <w:lang w:val="en-US"/>
        </w:rPr>
        <w:t xml:space="preserve"> due to insurance or benefit plans. The indicators </w:t>
      </w:r>
      <w:proofErr w:type="gramStart"/>
      <w:r w:rsidR="00180D20" w:rsidRPr="00180D20">
        <w:rPr>
          <w:lang w:val="en-US"/>
        </w:rPr>
        <w:t>are:</w:t>
      </w:r>
      <w:proofErr w:type="gramEnd"/>
      <w:r w:rsidR="00180D20" w:rsidRPr="00180D20">
        <w:rPr>
          <w:lang w:val="en-US"/>
        </w:rPr>
        <w:t xml:space="preserve"> choice of homes-care provider</w:t>
      </w:r>
      <w:ins w:id="129" w:author="Philipp Alexander Linden" w:date="2020-07-07T14:52:00Z">
        <w:r w:rsidR="00E62C77">
          <w:rPr>
            <w:lang w:val="en-US"/>
          </w:rPr>
          <w:t xml:space="preserve"> (HC)</w:t>
        </w:r>
      </w:ins>
      <w:r w:rsidR="00180D20" w:rsidRPr="00180D20">
        <w:rPr>
          <w:lang w:val="en-US"/>
        </w:rPr>
        <w:t xml:space="preserve">, choice of institutional care provider </w:t>
      </w:r>
      <w:ins w:id="130" w:author="Philipp Alexander Linden" w:date="2020-07-07T14:52:00Z">
        <w:r w:rsidR="00E62C77">
          <w:rPr>
            <w:lang w:val="en-US"/>
          </w:rPr>
          <w:t xml:space="preserve">(IC) </w:t>
        </w:r>
      </w:ins>
      <w:r w:rsidR="00180D20" w:rsidRPr="00180D20">
        <w:rPr>
          <w:lang w:val="en-US"/>
        </w:rPr>
        <w:t>and choice between cash and in-kind benefits</w:t>
      </w:r>
      <w:ins w:id="131" w:author="Philipp Alexander Linden" w:date="2020-07-07T14:52:00Z">
        <w:r w:rsidR="00E62C77">
          <w:rPr>
            <w:lang w:val="en-US"/>
          </w:rPr>
          <w:t xml:space="preserve"> (CVSI)</w:t>
        </w:r>
      </w:ins>
      <w:r w:rsidR="00180D20" w:rsidRPr="00180D20">
        <w:rPr>
          <w:lang w:val="en-US"/>
        </w:rPr>
        <w:t xml:space="preserve">. </w:t>
      </w:r>
      <w:del w:id="132" w:author="Philipp Alexander Linden" w:date="2020-07-07T15:10:00Z">
        <w:r w:rsidR="00180D20" w:rsidRPr="00180D20" w:rsidDel="00D86257">
          <w:rPr>
            <w:lang w:val="en-US"/>
          </w:rPr>
          <w:delText>We furthermore used means-testing for any benefit (cash benefits, in-kind benefits, other care related benefits).</w:delText>
        </w:r>
      </w:del>
      <w:ins w:id="133" w:author="Philipp Alexander Linden" w:date="2020-07-07T15:09:00Z">
        <w:r w:rsidRPr="00D86257">
          <w:rPr>
            <w:lang w:val="en-US"/>
          </w:rPr>
          <w:t xml:space="preserve">Both, the selection of quantitative measures as well as developing the coding scheme to distill the institutional indicators were theory-driven processes, with the aim of maximum conceptual validity of outlined dimensions. Nevertheless, cluster </w:t>
        </w:r>
        <w:r w:rsidRPr="00D86257">
          <w:rPr>
            <w:lang w:val="en-US"/>
          </w:rPr>
          <w:lastRenderedPageBreak/>
          <w:t xml:space="preserve">analysis profits from a small number of variables, since multicollinearity might weight individual variables too strong biasing the derivation of meaningful clusters </w:t>
        </w:r>
      </w:ins>
      <w:customXmlInsRangeStart w:id="134" w:author="Philipp Alexander Linden" w:date="2020-07-07T15:09:00Z"/>
      <w:sdt>
        <w:sdtPr>
          <w:rPr>
            <w:lang w:val="en-US"/>
          </w:rPr>
          <w:alias w:val="To edit, see citavi.com/edit"/>
          <w:tag w:val="CitaviPlaceholder#c9a673f3-c79c-4e3d-9a35-e1229ed463d5"/>
          <w:id w:val="-957797110"/>
          <w:placeholder>
            <w:docPart w:val="AEC3CDEBED214875AAAE9D00ACAAC287"/>
          </w:placeholder>
        </w:sdtPr>
        <w:sdtEndPr/>
        <w:sdtContent>
          <w:customXmlInsRangeEnd w:id="134"/>
          <w:ins w:id="135" w:author="Philipp Alexander Linden" w:date="2020-07-07T15:09:00Z">
            <w:r w:rsidRPr="00D86257">
              <w:rPr>
                <w:lang w:val="en-US"/>
              </w:rPr>
              <w:fldChar w:fldCharType="begin"/>
            </w:r>
            <w:r w:rsidRPr="00D86257">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A2VDE1OjE1OjUz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NjOWE2NzNmMy1jNzljLTRlM2QtOWEzNS1lMTIyOWVkNDYzZDUiLCJUZXh0IjoiKE1pbGxpZ2FuIGFuZCBDb29wZXIsIDE5ODcpIiwiV0FJVmVyc2lvbiI6IjYuNC4wLjM1In0=}</w:instrText>
            </w:r>
            <w:r w:rsidRPr="00D86257">
              <w:rPr>
                <w:lang w:val="en-US"/>
              </w:rPr>
              <w:fldChar w:fldCharType="separate"/>
            </w:r>
            <w:r w:rsidRPr="00D86257">
              <w:rPr>
                <w:lang w:val="en-US"/>
              </w:rPr>
              <w:t>(Milligan and Cooper, 1987)</w:t>
            </w:r>
            <w:r w:rsidRPr="00D86257">
              <w:rPr>
                <w:lang w:val="en-US"/>
              </w:rPr>
              <w:fldChar w:fldCharType="end"/>
            </w:r>
          </w:ins>
          <w:customXmlInsRangeStart w:id="136" w:author="Philipp Alexander Linden" w:date="2020-07-07T15:09:00Z"/>
        </w:sdtContent>
      </w:sdt>
      <w:customXmlInsRangeEnd w:id="136"/>
      <w:ins w:id="137" w:author="Philipp Alexander Linden" w:date="2020-07-07T15:09:00Z">
        <w:r w:rsidRPr="00D86257">
          <w:rPr>
            <w:lang w:val="en-US"/>
          </w:rPr>
          <w:t>.</w:t>
        </w:r>
        <w:r>
          <w:rPr>
            <w:lang w:val="en-US"/>
          </w:rPr>
          <w:t xml:space="preserve"> T</w:t>
        </w:r>
      </w:ins>
      <w:ins w:id="138" w:author="Philipp Alexander Linden" w:date="2020-07-07T14:57:00Z">
        <w:r w:rsidR="00E62C77">
          <w:rPr>
            <w:lang w:val="en-US"/>
          </w:rPr>
          <w:t xml:space="preserve">o prevent findings from being biased by </w:t>
        </w:r>
      </w:ins>
      <w:ins w:id="139" w:author="Philipp Alexander Linden" w:date="2020-07-07T14:54:00Z">
        <w:r w:rsidR="00E62C77" w:rsidRPr="00E62C77">
          <w:rPr>
            <w:lang w:val="en-US"/>
          </w:rPr>
          <w:t xml:space="preserve">a strong overweighting of choice within the cluster analysis, we constructed a cumulative index from all three choice sub-indicators. This index (CIDX) may take values between 0-4, where 0 means absolute freedom of choice, while 4 reflects strong restrictions. </w:t>
        </w:r>
      </w:ins>
      <w:ins w:id="140" w:author="Philipp Alexander Linden" w:date="2020-07-07T15:10:00Z">
        <w:r>
          <w:rPr>
            <w:lang w:val="en-US"/>
          </w:rPr>
          <w:t xml:space="preserve">Finally, we </w:t>
        </w:r>
        <w:r w:rsidRPr="00D86257">
          <w:rPr>
            <w:lang w:val="en-US"/>
          </w:rPr>
          <w:t>used means-testing (MTAB) for any benefit (cash benefits, in-kind benefits, other care related benefits).</w:t>
        </w:r>
      </w:ins>
      <w:ins w:id="141" w:author="Philipp Alexander Linden" w:date="2020-07-07T15:11:00Z">
        <w:r>
          <w:rPr>
            <w:lang w:val="en-US"/>
          </w:rPr>
          <w:t xml:space="preserve"> </w:t>
        </w:r>
        <w:r w:rsidRPr="00D86257">
          <w:rPr>
            <w:lang w:val="en-US"/>
          </w:rPr>
          <w:t>If a country system applies no means-testing in LTC systems, it was coded 0 and 1 if means-testing takes place.</w:t>
        </w:r>
      </w:ins>
    </w:p>
    <w:p w14:paraId="66700576" w14:textId="78EBC149" w:rsidR="00E91ABE" w:rsidRPr="00D86257" w:rsidRDefault="00E62C77" w:rsidP="00E62C77">
      <w:pPr>
        <w:pStyle w:val="berschrift2"/>
        <w:rPr>
          <w:lang w:val="en-US"/>
          <w:rPrChange w:id="142" w:author="Philipp Alexander Linden" w:date="2020-07-07T15:04:00Z">
            <w:rPr/>
          </w:rPrChange>
        </w:rPr>
      </w:pPr>
      <w:r w:rsidRPr="00D86257">
        <w:rPr>
          <w:lang w:val="en-US"/>
          <w:rPrChange w:id="143" w:author="Philipp Alexander Linden" w:date="2020-07-07T15:04:00Z">
            <w:rPr/>
          </w:rPrChange>
        </w:rPr>
        <w:t>Data</w:t>
      </w:r>
    </w:p>
    <w:p w14:paraId="740C7D30" w14:textId="7482AD37" w:rsidR="006A56FF" w:rsidRPr="006A56FF" w:rsidRDefault="00EC11EF" w:rsidP="002A4B22">
      <w:pPr>
        <w:pStyle w:val="Textkrper"/>
        <w:spacing w:line="480" w:lineRule="auto"/>
        <w:rPr>
          <w:szCs w:val="24"/>
        </w:rPr>
      </w:pPr>
      <w:ins w:id="144" w:author="Philipp Alexander Linden" w:date="2020-07-07T15:11:00Z">
        <w:r>
          <w:rPr>
            <w:szCs w:val="24"/>
          </w:rPr>
          <w:t>At the beginning of the analysis, we</w:t>
        </w:r>
      </w:ins>
      <w:del w:id="145" w:author="Philipp Alexander Linden" w:date="2020-07-07T15:11:00Z">
        <w:r w:rsidR="00577247" w:rsidRPr="006A56FF" w:rsidDel="00EC11EF">
          <w:rPr>
            <w:szCs w:val="24"/>
          </w:rPr>
          <w:delText xml:space="preserve">We </w:delText>
        </w:r>
      </w:del>
      <w:ins w:id="146" w:author="Philipp Alexander Linden" w:date="2020-07-07T15:11:00Z">
        <w:r>
          <w:rPr>
            <w:szCs w:val="24"/>
          </w:rPr>
          <w:t xml:space="preserve"> </w:t>
        </w:r>
      </w:ins>
      <w:r w:rsidR="00577247" w:rsidRPr="006A56FF">
        <w:rPr>
          <w:szCs w:val="24"/>
        </w:rPr>
        <w:t>excluded c</w:t>
      </w:r>
      <w:r w:rsidR="000F2CA0" w:rsidRPr="006A56FF">
        <w:rPr>
          <w:szCs w:val="24"/>
        </w:rPr>
        <w:t>ountries</w:t>
      </w:r>
      <w:r w:rsidR="00577247" w:rsidRPr="006A56FF">
        <w:rPr>
          <w:szCs w:val="24"/>
        </w:rPr>
        <w:t xml:space="preserve">, where data was </w:t>
      </w:r>
      <w:commentRangeStart w:id="147"/>
      <w:commentRangeStart w:id="148"/>
      <w:r w:rsidR="00577247" w:rsidRPr="006A56FF">
        <w:rPr>
          <w:szCs w:val="24"/>
        </w:rPr>
        <w:t xml:space="preserve">missing </w:t>
      </w:r>
      <w:del w:id="149" w:author="Philipp Alexander Linden" w:date="2020-07-07T13:37:00Z">
        <w:r w:rsidR="00577247" w:rsidRPr="006A56FF" w:rsidDel="004C6923">
          <w:rPr>
            <w:szCs w:val="24"/>
          </w:rPr>
          <w:delText>either</w:delText>
        </w:r>
        <w:r w:rsidR="00B82577" w:rsidRPr="006A56FF" w:rsidDel="004C6923">
          <w:rPr>
            <w:szCs w:val="24"/>
          </w:rPr>
          <w:delText xml:space="preserve"> </w:delText>
        </w:r>
      </w:del>
      <w:del w:id="150" w:author="Philipp Alexander Linden" w:date="2020-06-29T17:06:00Z">
        <w:r w:rsidR="00185A42" w:rsidDel="00FF5B80">
          <w:rPr>
            <w:szCs w:val="24"/>
          </w:rPr>
          <w:delText>nearl</w:delText>
        </w:r>
      </w:del>
      <w:del w:id="151" w:author="Philipp Alexander Linden" w:date="2020-06-29T17:05:00Z">
        <w:r w:rsidR="00185A42" w:rsidDel="00FF5B80">
          <w:rPr>
            <w:szCs w:val="24"/>
          </w:rPr>
          <w:delText xml:space="preserve">y </w:delText>
        </w:r>
      </w:del>
      <w:del w:id="152" w:author="Philipp Alexander Linden" w:date="2020-07-07T13:37:00Z">
        <w:r w:rsidR="000F2CA0" w:rsidRPr="006A56FF" w:rsidDel="004C6923">
          <w:rPr>
            <w:szCs w:val="24"/>
          </w:rPr>
          <w:delText>completely (Chile, Mexico, Turkey)</w:delText>
        </w:r>
      </w:del>
      <w:del w:id="153" w:author="Philipp Alexander Linden" w:date="2020-07-07T13:38:00Z">
        <w:r w:rsidR="000F2CA0" w:rsidRPr="006A56FF" w:rsidDel="004C6923">
          <w:rPr>
            <w:szCs w:val="24"/>
          </w:rPr>
          <w:delText xml:space="preserve"> or</w:delText>
        </w:r>
      </w:del>
      <w:r w:rsidR="00B82577" w:rsidRPr="006A56FF">
        <w:rPr>
          <w:szCs w:val="24"/>
        </w:rPr>
        <w:t xml:space="preserve"> </w:t>
      </w:r>
      <w:r w:rsidR="000F2CA0" w:rsidRPr="006A56FF">
        <w:rPr>
          <w:szCs w:val="24"/>
        </w:rPr>
        <w:t xml:space="preserve">on single </w:t>
      </w:r>
      <w:r w:rsidR="005A6A98" w:rsidRPr="006A56FF">
        <w:rPr>
          <w:szCs w:val="24"/>
        </w:rPr>
        <w:t>indicators</w:t>
      </w:r>
      <w:ins w:id="154" w:author="Philipp Alexander Linden" w:date="2020-07-07T15:05:00Z">
        <w:r w:rsidR="00D86257">
          <w:rPr>
            <w:szCs w:val="24"/>
          </w:rPr>
          <w:t xml:space="preserve"> for the whole observation period</w:t>
        </w:r>
      </w:ins>
      <w:r w:rsidR="000F2CA0" w:rsidRPr="006A56FF">
        <w:rPr>
          <w:szCs w:val="24"/>
        </w:rPr>
        <w:t xml:space="preserve"> (</w:t>
      </w:r>
      <w:ins w:id="155" w:author="Philipp Alexander Linden" w:date="2020-07-07T13:38:00Z">
        <w:r w:rsidR="004C6923">
          <w:rPr>
            <w:szCs w:val="24"/>
          </w:rPr>
          <w:t xml:space="preserve">Chile, Mexico, Turkey, </w:t>
        </w:r>
      </w:ins>
      <w:r w:rsidR="000F2CA0" w:rsidRPr="006A56FF">
        <w:rPr>
          <w:szCs w:val="24"/>
        </w:rPr>
        <w:t>Austria, Canada,</w:t>
      </w:r>
      <w:ins w:id="156" w:author="Philipp Alexander Linden" w:date="2020-07-07T13:38:00Z">
        <w:r w:rsidR="004C6923">
          <w:rPr>
            <w:szCs w:val="24"/>
          </w:rPr>
          <w:t xml:space="preserve"> Chile,</w:t>
        </w:r>
      </w:ins>
      <w:r w:rsidR="000F2CA0" w:rsidRPr="006A56FF">
        <w:rPr>
          <w:szCs w:val="24"/>
        </w:rPr>
        <w:t xml:space="preserve"> Greece, Hungary, Iceland, Italy, Lithuania</w:t>
      </w:r>
      <w:ins w:id="157" w:author="Philipp Alexander Linden" w:date="2020-07-07T13:38:00Z">
        <w:r w:rsidR="004C6923">
          <w:rPr>
            <w:szCs w:val="24"/>
          </w:rPr>
          <w:t xml:space="preserve">, </w:t>
        </w:r>
        <w:proofErr w:type="spellStart"/>
        <w:r w:rsidR="004C6923">
          <w:rPr>
            <w:szCs w:val="24"/>
          </w:rPr>
          <w:t>Mexico,</w:t>
        </w:r>
      </w:ins>
      <w:del w:id="158" w:author="Philipp Alexander Linden" w:date="2020-07-07T13:38:00Z">
        <w:r w:rsidR="000F2CA0" w:rsidRPr="006A56FF" w:rsidDel="004C6923">
          <w:rPr>
            <w:szCs w:val="24"/>
          </w:rPr>
          <w:delText xml:space="preserve"> and </w:delText>
        </w:r>
      </w:del>
      <w:r w:rsidR="000F2CA0" w:rsidRPr="006A56FF">
        <w:rPr>
          <w:szCs w:val="24"/>
        </w:rPr>
        <w:t>Portugal</w:t>
      </w:r>
      <w:proofErr w:type="spellEnd"/>
      <w:ins w:id="159" w:author="Philipp Alexander Linden" w:date="2020-07-07T13:38:00Z">
        <w:r w:rsidR="004C6923">
          <w:rPr>
            <w:szCs w:val="24"/>
          </w:rPr>
          <w:t xml:space="preserve"> and Turkey</w:t>
        </w:r>
      </w:ins>
      <w:r w:rsidR="000F2CA0" w:rsidRPr="006A56FF">
        <w:rPr>
          <w:szCs w:val="24"/>
        </w:rPr>
        <w:t>)</w:t>
      </w:r>
      <w:commentRangeEnd w:id="147"/>
      <w:r w:rsidR="008D4E02">
        <w:rPr>
          <w:rStyle w:val="Kommentarzeichen"/>
          <w:lang w:val="de-DE"/>
        </w:rPr>
        <w:commentReference w:id="147"/>
      </w:r>
      <w:commentRangeEnd w:id="148"/>
      <w:r w:rsidR="004C6923">
        <w:rPr>
          <w:rStyle w:val="Kommentarzeichen"/>
          <w:lang w:val="de-DE"/>
        </w:rPr>
        <w:commentReference w:id="148"/>
      </w:r>
      <w:r w:rsidR="000F2CA0" w:rsidRPr="006A56FF">
        <w:rPr>
          <w:szCs w:val="24"/>
        </w:rPr>
        <w:t xml:space="preserve">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160" w:name="_Hlk42090690"/>
      <w:del w:id="161" w:author="Philipp Alexander Linden" w:date="2020-07-07T15:05:00Z">
        <w:r w:rsidR="00F252A1" w:rsidDel="00D86257">
          <w:rPr>
            <w:szCs w:val="24"/>
          </w:rPr>
          <w:delText>W</w:delText>
        </w:r>
        <w:r w:rsidR="00FF5B80" w:rsidDel="00D86257">
          <w:rPr>
            <w:szCs w:val="24"/>
          </w:rPr>
          <w:delText>e</w:delText>
        </w:r>
        <w:r w:rsidR="00F252A1" w:rsidDel="00D86257">
          <w:rPr>
            <w:szCs w:val="24"/>
          </w:rPr>
          <w:delText xml:space="preserve"> </w:delText>
        </w:r>
        <w:r w:rsidR="00BB0F4E" w:rsidDel="00D86257">
          <w:rPr>
            <w:szCs w:val="24"/>
          </w:rPr>
          <w:delText>use the</w:delText>
        </w:r>
        <w:r w:rsidR="00AF2C2A" w:rsidRPr="006A56FF" w:rsidDel="00D86257">
          <w:rPr>
            <w:szCs w:val="24"/>
          </w:rPr>
          <w:delText xml:space="preserve"> average values of the years 2014-2016</w:delText>
        </w:r>
        <w:r w:rsidR="00FF5B80" w:rsidDel="00D86257">
          <w:rPr>
            <w:szCs w:val="24"/>
          </w:rPr>
          <w:delText>.</w:delText>
        </w:r>
        <w:r w:rsidR="00AF2C2A" w:rsidRPr="006A56FF" w:rsidDel="00D86257">
          <w:rPr>
            <w:szCs w:val="24"/>
          </w:rPr>
          <w:delText xml:space="preserve"> </w:delText>
        </w:r>
        <w:r w:rsidR="001F6140" w:rsidRPr="006A56FF" w:rsidDel="00D86257">
          <w:rPr>
            <w:szCs w:val="24"/>
          </w:rPr>
          <w:delText xml:space="preserve">To </w:delText>
        </w:r>
        <w:r w:rsidR="00FF5B80" w:rsidDel="00D86257">
          <w:rPr>
            <w:szCs w:val="24"/>
          </w:rPr>
          <w:delText xml:space="preserve">furthermore </w:delText>
        </w:r>
      </w:del>
      <w:ins w:id="162" w:author="Philipp Alexander Linden" w:date="2020-07-07T15:05:00Z">
        <w:r w:rsidR="00D86257">
          <w:rPr>
            <w:szCs w:val="24"/>
          </w:rPr>
          <w:t xml:space="preserve">To </w:t>
        </w:r>
      </w:ins>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160"/>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commentRangeStart w:id="163"/>
      <w:commentRangeStart w:id="164"/>
      <w:r w:rsidR="00F42EE7" w:rsidRPr="00F42EE7">
        <w:rPr>
          <w:color w:val="FF0000"/>
          <w:szCs w:val="24"/>
        </w:rPr>
        <w:t xml:space="preserve">CIT: White et al. 2010 &amp; </w:t>
      </w:r>
      <w:proofErr w:type="spellStart"/>
      <w:r w:rsidR="00F42EE7" w:rsidRPr="00F42EE7">
        <w:rPr>
          <w:color w:val="FF0000"/>
          <w:szCs w:val="24"/>
        </w:rPr>
        <w:t>Kleinke</w:t>
      </w:r>
      <w:proofErr w:type="spellEnd"/>
      <w:r w:rsidR="00F42EE7" w:rsidRPr="00F42EE7">
        <w:rPr>
          <w:color w:val="FF0000"/>
          <w:szCs w:val="24"/>
        </w:rPr>
        <w:t xml:space="preserve"> et al. 2011</w:t>
      </w:r>
      <w:r w:rsidR="00F42EE7" w:rsidRPr="00F42EE7">
        <w:rPr>
          <w:szCs w:val="24"/>
        </w:rPr>
        <w:t>,</w:t>
      </w:r>
      <w:commentRangeEnd w:id="163"/>
      <w:r w:rsidR="00F252A1">
        <w:rPr>
          <w:rStyle w:val="Kommentarzeichen"/>
          <w:lang w:val="de-DE"/>
        </w:rPr>
        <w:commentReference w:id="163"/>
      </w:r>
      <w:commentRangeEnd w:id="164"/>
      <w:r w:rsidR="004C6923">
        <w:rPr>
          <w:rStyle w:val="Kommentarzeichen"/>
          <w:lang w:val="de-DE"/>
        </w:rPr>
        <w:commentReference w:id="164"/>
      </w:r>
      <w:r w:rsidR="00F42EE7" w:rsidRPr="00F42EE7">
        <w:rPr>
          <w:szCs w:val="24"/>
        </w:rPr>
        <w:t xml:space="preserve">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ins w:id="165" w:author="Philipp Alexander Linden" w:date="2020-07-07T15:06:00Z">
        <w:r w:rsidR="00D86257">
          <w:rPr>
            <w:szCs w:val="24"/>
          </w:rPr>
          <w:t xml:space="preserve"> bet</w:t>
        </w:r>
      </w:ins>
      <w:ins w:id="166" w:author="Philipp Alexander Linden" w:date="2020-07-07T15:07:00Z">
        <w:r w:rsidR="00D86257">
          <w:rPr>
            <w:szCs w:val="24"/>
          </w:rPr>
          <w:t>ween 2014-2016 for our analysis</w:t>
        </w:r>
      </w:ins>
      <w:r w:rsidR="001F4B57">
        <w:rPr>
          <w:szCs w:val="24"/>
        </w:rPr>
        <w:t xml:space="preserve"> (Table </w:t>
      </w:r>
      <w:r w:rsidR="00FF5B80">
        <w:rPr>
          <w:szCs w:val="24"/>
        </w:rPr>
        <w:t>4, Online Appendix</w:t>
      </w:r>
      <w:r w:rsidR="001F4B57">
        <w:rPr>
          <w:szCs w:val="24"/>
        </w:rPr>
        <w:t>)</w:t>
      </w:r>
      <w:r w:rsidR="006A56FF" w:rsidRPr="006A56FF">
        <w:rPr>
          <w:szCs w:val="24"/>
        </w:rPr>
        <w:t>.</w:t>
      </w:r>
    </w:p>
    <w:p w14:paraId="532420AF" w14:textId="58491876" w:rsidR="006A56FF" w:rsidDel="00D86257" w:rsidRDefault="00D672CA" w:rsidP="002A4B22">
      <w:pPr>
        <w:pStyle w:val="02FlietextEinzug"/>
        <w:rPr>
          <w:del w:id="167" w:author="Philipp Alexander Linden" w:date="2020-07-07T15:08:00Z"/>
          <w:lang w:val="en-US"/>
        </w:rPr>
      </w:pPr>
      <w:del w:id="168" w:author="Philipp Alexander Linden" w:date="2020-07-07T15:08:00Z">
        <w:r w:rsidDel="00D86257">
          <w:rPr>
            <w:lang w:val="en-US"/>
          </w:rPr>
          <w:lastRenderedPageBreak/>
          <w:delText xml:space="preserve">Both, the selection of quantitative measures as well as developing the coding scheme to distill the </w:delText>
        </w:r>
        <w:r w:rsidR="00351C14" w:rsidDel="00D86257">
          <w:rPr>
            <w:lang w:val="en-US"/>
          </w:rPr>
          <w:delText>institutional</w:delText>
        </w:r>
        <w:r w:rsidDel="00D86257">
          <w:rPr>
            <w:lang w:val="en-US"/>
          </w:rPr>
          <w:delText xml:space="preserve"> indicators</w:delText>
        </w:r>
        <w:r w:rsidR="00F27022" w:rsidDel="00D86257">
          <w:rPr>
            <w:lang w:val="en-US"/>
          </w:rPr>
          <w:delText xml:space="preserve"> were theory-driven processes</w:delText>
        </w:r>
        <w:r w:rsidDel="00D86257">
          <w:rPr>
            <w:lang w:val="en-US"/>
          </w:rPr>
          <w:delText>,</w:delText>
        </w:r>
        <w:r w:rsidR="006A56FF" w:rsidDel="00D86257">
          <w:rPr>
            <w:lang w:val="en-US"/>
          </w:rPr>
          <w:delText xml:space="preserve"> w</w:delText>
        </w:r>
        <w:r w:rsidDel="00D86257">
          <w:rPr>
            <w:lang w:val="en-US"/>
          </w:rPr>
          <w:delText>ith the</w:delText>
        </w:r>
        <w:r w:rsidR="006A56FF" w:rsidDel="00D86257">
          <w:rPr>
            <w:lang w:val="en-US"/>
          </w:rPr>
          <w:delText xml:space="preserve"> aim </w:delText>
        </w:r>
        <w:r w:rsidDel="00D86257">
          <w:rPr>
            <w:lang w:val="en-US"/>
          </w:rPr>
          <w:delText xml:space="preserve">of maximum </w:delText>
        </w:r>
        <w:r w:rsidR="006A56FF" w:rsidDel="00D86257">
          <w:rPr>
            <w:lang w:val="en-US"/>
          </w:rPr>
          <w:delText>conceptual validity</w:delText>
        </w:r>
        <w:r w:rsidR="00F27022" w:rsidDel="00D86257">
          <w:rPr>
            <w:lang w:val="en-US"/>
          </w:rPr>
          <w:delText xml:space="preserve"> of outlined dimensions</w:delText>
        </w:r>
        <w:r w:rsidR="006A56FF" w:rsidDel="00D86257">
          <w:rPr>
            <w:lang w:val="en-US"/>
          </w:rPr>
          <w:delText xml:space="preserve">. Nevertheless, cluster analysis profits from a small number of variables, </w:delText>
        </w:r>
        <w:r w:rsidR="00F27022" w:rsidDel="00D86257">
          <w:rPr>
            <w:lang w:val="en-US"/>
          </w:rPr>
          <w:delText>since</w:delText>
        </w:r>
        <w:r w:rsidR="006A56FF" w:rsidDel="00D86257">
          <w:rPr>
            <w:lang w:val="en-US"/>
          </w:rPr>
          <w:delText xml:space="preserve"> multicollinearity might weight individual variables too strong biasing the derivation of meaningful clusters</w:delText>
        </w:r>
        <w:r w:rsidR="00F252A1" w:rsidDel="00D86257">
          <w:rPr>
            <w:lang w:val="en-US"/>
          </w:rPr>
          <w:delText xml:space="preserve"> </w:delText>
        </w:r>
      </w:del>
      <w:customXmlDelRangeStart w:id="169" w:author="Philipp Alexander Linden" w:date="2020-07-07T15:08:00Z"/>
      <w:sdt>
        <w:sdtPr>
          <w:rPr>
            <w:lang w:val="en-US"/>
          </w:rPr>
          <w:alias w:val="To edit, see citavi.com/edit"/>
          <w:tag w:val="CitaviPlaceholder#c9a673f3-c79c-4e3d-9a35-e1229ed463d5"/>
          <w:id w:val="-317811751"/>
          <w:placeholder>
            <w:docPart w:val="DefaultPlaceholder_-1854013440"/>
          </w:placeholder>
        </w:sdtPr>
        <w:sdtEndPr/>
        <w:sdtContent>
          <w:customXmlDelRangeEnd w:id="169"/>
          <w:del w:id="170" w:author="Philipp Alexander Linden" w:date="2020-07-07T15:08:00Z">
            <w:r w:rsidR="00F252A1" w:rsidDel="00D86257">
              <w:rPr>
                <w:noProof/>
                <w:lang w:val="en-US"/>
              </w:rPr>
              <w:fldChar w:fldCharType="begin"/>
            </w:r>
            <w:r w:rsidR="00F252A1" w:rsidDel="00D86257">
              <w:rPr>
                <w:noProof/>
                <w:lang w:val="en-US"/>
              </w:rPr>
              <w:del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A2VDE1OjE1OjUz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NjOWE2NzNmMy1jNzljLTRlM2QtOWEzNS1lMTIyOWVkNDYzZDUiLCJUZXh0IjoiKE1pbGxpZ2FuIGFuZCBDb29wZXIsIDE5ODcpIiwiV0FJVmVyc2lvbiI6IjYuNC4wLjM1In0=}</w:delInstrText>
            </w:r>
            <w:r w:rsidR="00F252A1" w:rsidDel="00D86257">
              <w:rPr>
                <w:noProof/>
                <w:lang w:val="en-US"/>
              </w:rPr>
              <w:fldChar w:fldCharType="separate"/>
            </w:r>
            <w:r w:rsidR="00F252A1" w:rsidDel="00D86257">
              <w:rPr>
                <w:noProof/>
                <w:lang w:val="en-US"/>
              </w:rPr>
              <w:delText>(Milligan and Cooper, 1987)</w:delText>
            </w:r>
            <w:r w:rsidR="00F252A1" w:rsidDel="00D86257">
              <w:rPr>
                <w:noProof/>
                <w:lang w:val="en-US"/>
              </w:rPr>
              <w:fldChar w:fldCharType="end"/>
            </w:r>
          </w:del>
          <w:customXmlDelRangeStart w:id="171" w:author="Philipp Alexander Linden" w:date="2020-07-07T15:08:00Z"/>
        </w:sdtContent>
      </w:sdt>
      <w:customXmlDelRangeEnd w:id="171"/>
      <w:del w:id="172" w:author="Philipp Alexander Linden" w:date="2020-07-07T15:08:00Z">
        <w:r w:rsidR="00F252A1" w:rsidDel="00D86257">
          <w:rPr>
            <w:lang w:val="en-US"/>
          </w:rPr>
          <w:delText>.</w:delText>
        </w:r>
      </w:del>
      <w:del w:id="173" w:author="Philipp Alexander Linden" w:date="2020-07-07T15:07:00Z">
        <w:r w:rsidR="006A56FF" w:rsidDel="00D86257">
          <w:rPr>
            <w:lang w:val="en-US"/>
          </w:rPr>
          <w:delText xml:space="preserve"> </w:delText>
        </w:r>
      </w:del>
    </w:p>
    <w:p w14:paraId="01CE70CC" w14:textId="494ECE58" w:rsidR="005E0DE7" w:rsidRPr="006A56FF" w:rsidRDefault="005E0DE7" w:rsidP="005E0DE7">
      <w:pPr>
        <w:pStyle w:val="berschrift2"/>
        <w:rPr>
          <w:lang w:val="en-US"/>
        </w:rPr>
      </w:pPr>
      <w:r w:rsidRPr="006A56FF">
        <w:rPr>
          <w:lang w:val="en-US"/>
        </w:rPr>
        <w:t>Cluster analysis</w:t>
      </w:r>
    </w:p>
    <w:p w14:paraId="1F6F8A47" w14:textId="08A3A93C"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r w:rsidR="00952423">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wNlQxMDozNjowMS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wNlQxMDozNjowMS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DZUMTA6MzY6MDE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95242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952423">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95242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r w:rsidR="00952423">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DZUMTA6MzY6MDE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95242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r w:rsidR="00952423">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A2VDEwOjM2OjA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95242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F252A1">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F252A1">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EndPr/>
        <w:sdtContent>
          <w:r w:rsidR="00F252A1">
            <w:rPr>
              <w:noProof/>
              <w:lang w:val="en-US"/>
            </w:rPr>
            <w:fldChar w:fldCharType="begin"/>
          </w:r>
          <w:r w:rsidR="00F252A1">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n19LHsiJGlkIjoiO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OCJ9fSx7IiRpZCI6IjEw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g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zMTEzMzQ0NCIsIkxpbmtlZFJlc291cmNlVHlwZSI6NSwiVXJpU3RyaW5nIjoiaHR0cDovL3d3dy5uY2JpLm5sbS5uaWguZ292L3B1Ym1lZC8zMTEzMzQ0NCIsIlByb3BlcnRpZXMiOnsiJGlkIjoiMTM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gifX0seyIkaWQiOiIxNCIsIkFkZHJlc3MiOnsiJGlkIjoiMTU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Y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g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y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4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A2VDE1OjE1OjQ0IiwiUHJvamVjdCI6eyIkcmVmIjoiOCJ9fSwiVXNlTnVtYmVyaW5nVHlwZU9mUGFyZW50RG9jdW1lbnQiOmZhbHNlfV0sIkZvcm1hdHRlZFRleHQiOnsiJGlkIjoiMTgiLCJDb3VudCI6MSwiVGV4dFVuaXRzIjpbeyIkaWQiOiIxOSIsIkZvbnRTdHlsZSI6eyIkaWQiOiIyMCIsIk5ldXRyYWwiOnRydWV9LCJSZWFkaW5nT3JkZXIiOjEsIlRleHQiOiIoUmVpYmxpbmcgZXQgYWwuLCAyMDE5OiA2MTUpIn1dfSwiVGFnIjoiQ2l0YXZpUGxhY2Vob2xkZXIjNDMyMGMwMWQtNmM4NC00Y2ZkLWI2ZjEtNjQzNGZiYzc3N2VlIiwiVGV4dCI6IihSZWlibGluZyBldCBhbC4sIDIwMTk6IDYxNSkiLCJXQUlWZXJzaW9uIjoiNi40LjAuMzUifQ==}</w:instrText>
          </w:r>
          <w:r w:rsidR="00F252A1">
            <w:rPr>
              <w:noProof/>
              <w:lang w:val="en-US"/>
            </w:rPr>
            <w:fldChar w:fldCharType="separate"/>
          </w:r>
          <w:r w:rsidR="00F252A1">
            <w:rPr>
              <w:noProof/>
              <w:lang w:val="en-US"/>
            </w:rPr>
            <w:t>(Reibling et al., 2019: 615)</w:t>
          </w:r>
          <w:r w:rsidR="00F252A1">
            <w:rPr>
              <w:noProof/>
              <w:lang w:val="en-US"/>
            </w:rPr>
            <w:fldChar w:fldCharType="end"/>
          </w:r>
        </w:sdtContent>
      </w:sdt>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w:t>
      </w:r>
      <w:r w:rsidR="00574BF9">
        <w:rPr>
          <w:lang w:val="en-US"/>
        </w:rPr>
        <w:lastRenderedPageBreak/>
        <w:t xml:space="preserve">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asz</w:t>
      </w:r>
      <w:proofErr w:type="spellEnd"/>
      <w:r w:rsidR="00574BF9">
        <w:rPr>
          <w:lang w:val="en-US"/>
        </w:rPr>
        <w:t xml:space="preserve"> and </w:t>
      </w:r>
      <w:proofErr w:type="spellStart"/>
      <w:r w:rsidR="00574BF9">
        <w:rPr>
          <w:lang w:val="en-US"/>
        </w:rPr>
        <w:t>Duda</w:t>
      </w:r>
      <w:proofErr w:type="spellEnd"/>
      <w:r w:rsidR="00574BF9">
        <w:rPr>
          <w:lang w:val="en-US"/>
        </w:rPr>
        <w:t xml:space="preserve">/Hart and </w:t>
      </w:r>
      <w:proofErr w:type="spellStart"/>
      <w:r w:rsidR="00574BF9">
        <w:rPr>
          <w:lang w:val="en-US"/>
        </w:rPr>
        <w:t>Dendrogramms</w:t>
      </w:r>
      <w:proofErr w:type="spellEnd"/>
      <w:r w:rsidR="009D562C">
        <w:rPr>
          <w:lang w:val="en-US"/>
        </w:rPr>
        <w:t xml:space="preserve"> for each of the 24 separate cluster analysis</w:t>
      </w:r>
      <w:r w:rsidR="00574BF9">
        <w:rPr>
          <w:lang w:val="en-US"/>
        </w:rPr>
        <w:t>.</w:t>
      </w:r>
    </w:p>
    <w:p w14:paraId="62F2363A" w14:textId="6DDA46AA"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proofErr w:type="spellStart"/>
      <w:r w:rsidR="00264EB7">
        <w:rPr>
          <w:lang w:val="en-US"/>
        </w:rPr>
        <w:t>mebmerships</w:t>
      </w:r>
      <w:proofErr w:type="spellEnd"/>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w:t>
      </w:r>
      <w:proofErr w:type="spellStart"/>
      <w:r>
        <w:rPr>
          <w:lang w:val="en-US"/>
        </w:rPr>
        <w:t>Netdraw</w:t>
      </w:r>
      <w:proofErr w:type="spellEnd"/>
      <w:r>
        <w:rPr>
          <w:lang w:val="en-US"/>
        </w:rPr>
        <w:t>.</w:t>
      </w:r>
      <w:ins w:id="174" w:author="Philipp Alexander Linden" w:date="2020-07-07T15:27:00Z">
        <w:r w:rsidR="00C15C3A">
          <w:rPr>
            <w:lang w:val="en-US"/>
          </w:rPr>
          <w:t xml:space="preserve"> </w:t>
        </w:r>
        <w:r w:rsidR="00C15C3A" w:rsidRPr="00C15C3A">
          <w:rPr>
            <w:lang w:val="en-US"/>
          </w:rPr>
          <w:t>The graph thereby not only visualizes groups of countries and how likely it is that two countries belong to a similar type of LTC system. Rather it displays the internal consistency of LTC systems</w:t>
        </w:r>
        <w:r w:rsidR="003920CC">
          <w:rPr>
            <w:lang w:val="en-US"/>
          </w:rPr>
          <w:t xml:space="preserve"> allowing for an in-depth analysis</w:t>
        </w:r>
      </w:ins>
      <w:ins w:id="175" w:author="Philipp Alexander Linden" w:date="2020-07-07T15:28:00Z">
        <w:r w:rsidR="003920CC">
          <w:rPr>
            <w:lang w:val="en-US"/>
          </w:rPr>
          <w:t xml:space="preserve"> of the composition of clusters.</w:t>
        </w:r>
      </w:ins>
    </w:p>
    <w:p w14:paraId="0CCAFD0B" w14:textId="17EB4AA6"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986D75">
        <w:rPr>
          <w:lang w:val="en-US"/>
        </w:rPr>
        <w:t>36</w:t>
      </w:r>
      <w:r w:rsidR="0081256C" w:rsidRPr="006A56FF">
        <w:rPr>
          <w:lang w:val="en-US"/>
        </w:rPr>
        <w:t xml:space="preserve"> words</w:t>
      </w:r>
    </w:p>
    <w:p w14:paraId="56410A74" w14:textId="5427C2A2" w:rsidR="00826A47" w:rsidRDefault="005F5909" w:rsidP="003E139E">
      <w:pPr>
        <w:pStyle w:val="02Flietext"/>
        <w:rPr>
          <w:ins w:id="176" w:author="Philipp Alexander Linden" w:date="2020-07-07T15:16:00Z"/>
          <w:lang w:val="en-US"/>
        </w:rPr>
      </w:pPr>
      <w:del w:id="177" w:author="Philipp Alexander Linden" w:date="2020-07-07T15:15:00Z">
        <w:r w:rsidRPr="00B6557F" w:rsidDel="00B17790">
          <w:rPr>
            <w:lang w:val="en-US"/>
          </w:rPr>
          <w:delText>Figure 1</w:delText>
        </w:r>
        <w:r w:rsidDel="00B17790">
          <w:rPr>
            <w:lang w:val="en-US"/>
          </w:rPr>
          <w:delText xml:space="preserve"> shows a graphical depiction of the clusters. </w:delText>
        </w:r>
        <w:r w:rsidR="00184E5A" w:rsidDel="00B17790">
          <w:rPr>
            <w:lang w:val="en-US"/>
          </w:rPr>
          <w:delText xml:space="preserve">All </w:delText>
        </w:r>
        <w:r w:rsidR="00264EB7" w:rsidDel="00B17790">
          <w:rPr>
            <w:lang w:val="en-US"/>
          </w:rPr>
          <w:delText xml:space="preserve">shown </w:delText>
        </w:r>
        <w:r w:rsidR="00184E5A" w:rsidDel="00B17790">
          <w:rPr>
            <w:lang w:val="en-US"/>
          </w:rPr>
          <w:delText xml:space="preserve">ties are </w:delText>
        </w:r>
        <w:r w:rsidDel="00B17790">
          <w:rPr>
            <w:lang w:val="en-US"/>
          </w:rPr>
          <w:delText>larger or equal 50%.</w:delText>
        </w:r>
        <w:r w:rsidR="009D1163" w:rsidDel="00B17790">
          <w:rPr>
            <w:lang w:val="en-US"/>
          </w:rPr>
          <w:delText xml:space="preserve"> The graph visualizes groups of countries and how likely it is that two countries belong to a similar type of LTC system. F</w:delText>
        </w:r>
        <w:r w:rsidR="002C11D6" w:rsidDel="00B17790">
          <w:rPr>
            <w:lang w:val="en-US"/>
          </w:rPr>
          <w:delText>urthermore, the graph and</w:delText>
        </w:r>
        <w:r w:rsidR="009D1163" w:rsidDel="00B17790">
          <w:rPr>
            <w:lang w:val="en-US"/>
          </w:rPr>
          <w:delText xml:space="preserve"> the information in table </w:delText>
        </w:r>
        <w:r w:rsidR="00184E5A" w:rsidDel="00B17790">
          <w:rPr>
            <w:lang w:val="en-US"/>
          </w:rPr>
          <w:delText>2</w:delText>
        </w:r>
        <w:r w:rsidR="009D1163" w:rsidDel="00B17790">
          <w:rPr>
            <w:lang w:val="en-US"/>
          </w:rPr>
          <w:delText xml:space="preserve"> show the internal consistency of LTC systems.</w:delText>
        </w:r>
        <w:r w:rsidR="007377B2" w:rsidDel="00B17790">
          <w:rPr>
            <w:lang w:val="en-US"/>
          </w:rPr>
          <w:delText xml:space="preserve"> </w:delText>
        </w:r>
      </w:del>
      <w:ins w:id="178" w:author="Philipp Alexander Linden" w:date="2020-07-07T15:21:00Z">
        <w:r w:rsidR="00B87403">
          <w:rPr>
            <w:lang w:val="en-US"/>
          </w:rPr>
          <w:t>Based on the full membership rule, n</w:t>
        </w:r>
      </w:ins>
      <w:del w:id="179" w:author="Philipp Alexander Linden" w:date="2020-07-07T15:21:00Z">
        <w:r w:rsidR="00184E5A" w:rsidDel="00B87403">
          <w:rPr>
            <w:lang w:val="en-US"/>
          </w:rPr>
          <w:delText>N</w:delText>
        </w:r>
      </w:del>
      <w:r w:rsidR="007377B2">
        <w:rPr>
          <w:lang w:val="en-US"/>
        </w:rPr>
        <w:t>ine clusters can be divided</w:t>
      </w:r>
      <w:ins w:id="180" w:author="Philipp Alexander Linden" w:date="2020-07-07T15:21:00Z">
        <w:r w:rsidR="00B87403">
          <w:rPr>
            <w:lang w:val="en-US"/>
          </w:rPr>
          <w:t xml:space="preserve"> (Table 1):</w:t>
        </w:r>
      </w:ins>
      <w:del w:id="181" w:author="Philipp Alexander Linden" w:date="2020-07-07T15:21:00Z">
        <w:r w:rsidR="00264EB7" w:rsidDel="00B87403">
          <w:rPr>
            <w:lang w:val="en-US"/>
          </w:rPr>
          <w:delText>, based on the full membership rule</w:delText>
        </w:r>
        <w:r w:rsidR="00465EA0" w:rsidDel="00B87403">
          <w:rPr>
            <w:lang w:val="en-US"/>
          </w:rPr>
          <w:delText>:</w:delText>
        </w:r>
      </w:del>
    </w:p>
    <w:p w14:paraId="1E881649" w14:textId="46C3EB9A" w:rsidR="00B17790" w:rsidRPr="00DA59EE" w:rsidRDefault="00B17790" w:rsidP="00B17790">
      <w:pPr>
        <w:pStyle w:val="02Flietext"/>
        <w:jc w:val="center"/>
        <w:rPr>
          <w:ins w:id="182" w:author="Philipp Alexander Linden" w:date="2020-07-07T15:16:00Z"/>
          <w:lang w:val="en-US"/>
        </w:rPr>
      </w:pPr>
      <w:ins w:id="183" w:author="Philipp Alexander Linden" w:date="2020-07-07T15:16:00Z">
        <w:r w:rsidRPr="00E028AA">
          <w:rPr>
            <w:highlight w:val="yellow"/>
            <w:lang w:val="en-US"/>
          </w:rPr>
          <w:t xml:space="preserve">--- TABLE </w:t>
        </w:r>
      </w:ins>
      <w:ins w:id="184" w:author="Philipp Alexander Linden" w:date="2020-07-07T15:22:00Z">
        <w:r w:rsidR="00B87403">
          <w:rPr>
            <w:highlight w:val="yellow"/>
            <w:lang w:val="en-US"/>
          </w:rPr>
          <w:t>2</w:t>
        </w:r>
      </w:ins>
      <w:ins w:id="185" w:author="Philipp Alexander Linden" w:date="2020-07-07T15:16:00Z">
        <w:r w:rsidRPr="00E028AA">
          <w:rPr>
            <w:highlight w:val="yellow"/>
            <w:lang w:val="en-US"/>
          </w:rPr>
          <w:t xml:space="preserve"> ABOUT HERE ---</w:t>
        </w:r>
      </w:ins>
    </w:p>
    <w:p w14:paraId="65CBB387" w14:textId="77777777" w:rsidR="00B17790" w:rsidRPr="000A6C8D" w:rsidRDefault="00B17790" w:rsidP="00B17790">
      <w:pPr>
        <w:pStyle w:val="Beschriftung"/>
        <w:keepNext/>
        <w:spacing w:before="240" w:after="240"/>
        <w:jc w:val="left"/>
        <w:rPr>
          <w:ins w:id="186" w:author="Philipp Alexander Linden" w:date="2020-07-07T15:16:00Z"/>
          <w:sz w:val="22"/>
          <w:szCs w:val="22"/>
          <w:lang w:val="en-US"/>
        </w:rPr>
      </w:pPr>
      <w:ins w:id="187" w:author="Philipp Alexander Linden" w:date="2020-07-07T15:16:00Z">
        <w:r w:rsidRPr="000A6C8D">
          <w:rPr>
            <w:sz w:val="22"/>
            <w:szCs w:val="22"/>
            <w:lang w:val="en-US"/>
          </w:rPr>
          <w:lastRenderedPageBreak/>
          <w:t xml:space="preserve">Table </w:t>
        </w:r>
        <w:r w:rsidRPr="000A6C8D">
          <w:rPr>
            <w:sz w:val="22"/>
            <w:szCs w:val="22"/>
            <w:lang w:val="en-US"/>
          </w:rPr>
          <w:fldChar w:fldCharType="begin"/>
        </w:r>
        <w:r w:rsidRPr="000A6C8D">
          <w:rPr>
            <w:sz w:val="22"/>
            <w:szCs w:val="22"/>
            <w:lang w:val="en-US"/>
          </w:rPr>
          <w:instrText xml:space="preserve"> SEQ Table \* ARABIC </w:instrText>
        </w:r>
        <w:r w:rsidRPr="000A6C8D">
          <w:rPr>
            <w:sz w:val="22"/>
            <w:szCs w:val="22"/>
            <w:lang w:val="en-US"/>
          </w:rPr>
          <w:fldChar w:fldCharType="separate"/>
        </w:r>
        <w:r>
          <w:rPr>
            <w:noProof/>
            <w:sz w:val="22"/>
            <w:szCs w:val="22"/>
            <w:lang w:val="en-US"/>
          </w:rPr>
          <w:t>2</w:t>
        </w:r>
        <w:r w:rsidRPr="000A6C8D">
          <w:rPr>
            <w:sz w:val="22"/>
            <w:szCs w:val="22"/>
            <w:lang w:val="en-US"/>
          </w:rPr>
          <w:fldChar w:fldCharType="end"/>
        </w:r>
        <w:r w:rsidRPr="000A6C8D">
          <w:rPr>
            <w:sz w:val="22"/>
            <w:szCs w:val="22"/>
            <w:lang w:val="en-US"/>
          </w:rPr>
          <w:t xml:space="preserve">: Clustering based on benchmark percentages of same cluster </w:t>
        </w:r>
        <w:commentRangeStart w:id="188"/>
        <w:r w:rsidRPr="000A6C8D">
          <w:rPr>
            <w:sz w:val="22"/>
            <w:szCs w:val="22"/>
            <w:lang w:val="en-US"/>
          </w:rPr>
          <w:t>solutions</w:t>
        </w:r>
        <w:commentRangeEnd w:id="188"/>
        <w:r>
          <w:rPr>
            <w:rStyle w:val="Kommentarzeichen"/>
            <w:color w:val="000000"/>
          </w:rPr>
          <w:commentReference w:id="188"/>
        </w:r>
      </w:ins>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B17790" w:rsidRPr="007A31D0" w14:paraId="2D8318BF" w14:textId="77777777" w:rsidTr="000E6987">
        <w:trPr>
          <w:cnfStyle w:val="100000000000" w:firstRow="1" w:lastRow="0" w:firstColumn="0" w:lastColumn="0" w:oddVBand="0" w:evenVBand="0" w:oddHBand="0" w:evenHBand="0" w:firstRowFirstColumn="0" w:firstRowLastColumn="0" w:lastRowFirstColumn="0" w:lastRowLastColumn="0"/>
          <w:trHeight w:val="680"/>
          <w:ins w:id="189" w:author="Philipp Alexander Linden" w:date="2020-07-07T15:16:00Z"/>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52B3270C" w14:textId="77777777" w:rsidR="00B17790" w:rsidRPr="00C3071E" w:rsidRDefault="00B17790" w:rsidP="000E6987">
            <w:pPr>
              <w:spacing w:line="276" w:lineRule="auto"/>
              <w:rPr>
                <w:ins w:id="190" w:author="Philipp Alexander Linden" w:date="2020-07-07T15:16:00Z"/>
                <w:b w:val="0"/>
                <w:bCs w:val="0"/>
                <w:caps w:val="0"/>
                <w:color w:val="auto"/>
                <w:sz w:val="16"/>
                <w:szCs w:val="16"/>
                <w:lang w:val="en-US"/>
              </w:rPr>
            </w:pPr>
          </w:p>
        </w:tc>
        <w:tc>
          <w:tcPr>
            <w:tcW w:w="822" w:type="dxa"/>
            <w:tcBorders>
              <w:top w:val="single" w:sz="12" w:space="0" w:color="auto"/>
              <w:right w:val="nil"/>
            </w:tcBorders>
            <w:shd w:val="clear" w:color="auto" w:fill="FFFFFF" w:themeFill="background1"/>
            <w:vAlign w:val="center"/>
          </w:tcPr>
          <w:p w14:paraId="3DEDCB81" w14:textId="77777777" w:rsidR="00B17790" w:rsidRPr="00C3071E" w:rsidRDefault="00B17790" w:rsidP="000E6987">
            <w:pPr>
              <w:jc w:val="center"/>
              <w:cnfStyle w:val="100000000000" w:firstRow="1" w:lastRow="0" w:firstColumn="0" w:lastColumn="0" w:oddVBand="0" w:evenVBand="0" w:oddHBand="0" w:evenHBand="0" w:firstRowFirstColumn="0" w:firstRowLastColumn="0" w:lastRowFirstColumn="0" w:lastRowLastColumn="0"/>
              <w:rPr>
                <w:ins w:id="191" w:author="Philipp Alexander Linden" w:date="2020-07-07T15:16:00Z"/>
                <w:b w:val="0"/>
                <w:bCs w:val="0"/>
                <w:caps w:val="0"/>
                <w:color w:val="auto"/>
                <w:sz w:val="16"/>
                <w:szCs w:val="16"/>
                <w:lang w:val="en-US"/>
              </w:rPr>
            </w:pPr>
            <w:ins w:id="192" w:author="Philipp Alexander Linden" w:date="2020-07-07T15:16:00Z">
              <w:r>
                <w:rPr>
                  <w:b w:val="0"/>
                  <w:bCs w:val="0"/>
                  <w:caps w:val="0"/>
                  <w:color w:val="auto"/>
                  <w:sz w:val="16"/>
                  <w:szCs w:val="16"/>
                  <w:lang w:val="en-US"/>
                </w:rPr>
                <w:t>1</w:t>
              </w:r>
            </w:ins>
          </w:p>
        </w:tc>
        <w:tc>
          <w:tcPr>
            <w:tcW w:w="822" w:type="dxa"/>
            <w:tcBorders>
              <w:top w:val="single" w:sz="12" w:space="0" w:color="auto"/>
            </w:tcBorders>
            <w:shd w:val="clear" w:color="auto" w:fill="FFFFFF" w:themeFill="background1"/>
            <w:vAlign w:val="center"/>
          </w:tcPr>
          <w:p w14:paraId="66A4ED07" w14:textId="77777777" w:rsidR="00B17790" w:rsidRPr="00C3071E" w:rsidRDefault="00B17790" w:rsidP="000E6987">
            <w:pPr>
              <w:jc w:val="center"/>
              <w:cnfStyle w:val="100000000000" w:firstRow="1" w:lastRow="0" w:firstColumn="0" w:lastColumn="0" w:oddVBand="0" w:evenVBand="0" w:oddHBand="0" w:evenHBand="0" w:firstRowFirstColumn="0" w:firstRowLastColumn="0" w:lastRowFirstColumn="0" w:lastRowLastColumn="0"/>
              <w:rPr>
                <w:ins w:id="193" w:author="Philipp Alexander Linden" w:date="2020-07-07T15:16:00Z"/>
                <w:b w:val="0"/>
                <w:bCs w:val="0"/>
                <w:caps w:val="0"/>
                <w:color w:val="auto"/>
                <w:sz w:val="16"/>
                <w:szCs w:val="16"/>
                <w:lang w:val="en-US"/>
              </w:rPr>
            </w:pPr>
            <w:ins w:id="194" w:author="Philipp Alexander Linden" w:date="2020-07-07T15:16:00Z">
              <w:r>
                <w:rPr>
                  <w:b w:val="0"/>
                  <w:bCs w:val="0"/>
                  <w:caps w:val="0"/>
                  <w:color w:val="auto"/>
                  <w:sz w:val="16"/>
                  <w:szCs w:val="16"/>
                  <w:lang w:val="en-US"/>
                </w:rPr>
                <w:t>2</w:t>
              </w:r>
            </w:ins>
          </w:p>
        </w:tc>
        <w:tc>
          <w:tcPr>
            <w:tcW w:w="822" w:type="dxa"/>
            <w:tcBorders>
              <w:top w:val="single" w:sz="12" w:space="0" w:color="auto"/>
              <w:right w:val="nil"/>
            </w:tcBorders>
            <w:shd w:val="clear" w:color="auto" w:fill="FFFFFF" w:themeFill="background1"/>
            <w:vAlign w:val="center"/>
          </w:tcPr>
          <w:p w14:paraId="6026053A" w14:textId="77777777" w:rsidR="00B17790" w:rsidRPr="00C3071E" w:rsidRDefault="00B17790" w:rsidP="000E6987">
            <w:pPr>
              <w:jc w:val="center"/>
              <w:cnfStyle w:val="100000000000" w:firstRow="1" w:lastRow="0" w:firstColumn="0" w:lastColumn="0" w:oddVBand="0" w:evenVBand="0" w:oddHBand="0" w:evenHBand="0" w:firstRowFirstColumn="0" w:firstRowLastColumn="0" w:lastRowFirstColumn="0" w:lastRowLastColumn="0"/>
              <w:rPr>
                <w:ins w:id="195" w:author="Philipp Alexander Linden" w:date="2020-07-07T15:16:00Z"/>
                <w:b w:val="0"/>
                <w:bCs w:val="0"/>
                <w:caps w:val="0"/>
                <w:color w:val="auto"/>
                <w:sz w:val="16"/>
                <w:szCs w:val="16"/>
                <w:lang w:val="en-US"/>
              </w:rPr>
            </w:pPr>
            <w:ins w:id="196" w:author="Philipp Alexander Linden" w:date="2020-07-07T15:16:00Z">
              <w:r>
                <w:rPr>
                  <w:b w:val="0"/>
                  <w:bCs w:val="0"/>
                  <w:caps w:val="0"/>
                  <w:color w:val="auto"/>
                  <w:sz w:val="16"/>
                  <w:szCs w:val="16"/>
                  <w:lang w:val="en-US"/>
                </w:rPr>
                <w:t>3</w:t>
              </w:r>
            </w:ins>
          </w:p>
        </w:tc>
        <w:tc>
          <w:tcPr>
            <w:tcW w:w="822" w:type="dxa"/>
            <w:tcBorders>
              <w:top w:val="single" w:sz="12" w:space="0" w:color="auto"/>
              <w:left w:val="nil"/>
              <w:bottom w:val="single" w:sz="4" w:space="0" w:color="auto"/>
            </w:tcBorders>
            <w:shd w:val="clear" w:color="auto" w:fill="FFFFFF" w:themeFill="background1"/>
            <w:vAlign w:val="center"/>
          </w:tcPr>
          <w:p w14:paraId="2DA35A30" w14:textId="77777777" w:rsidR="00B17790" w:rsidRPr="00C3071E" w:rsidRDefault="00B17790" w:rsidP="000E6987">
            <w:pPr>
              <w:jc w:val="center"/>
              <w:cnfStyle w:val="100000000000" w:firstRow="1" w:lastRow="0" w:firstColumn="0" w:lastColumn="0" w:oddVBand="0" w:evenVBand="0" w:oddHBand="0" w:evenHBand="0" w:firstRowFirstColumn="0" w:firstRowLastColumn="0" w:lastRowFirstColumn="0" w:lastRowLastColumn="0"/>
              <w:rPr>
                <w:ins w:id="197" w:author="Philipp Alexander Linden" w:date="2020-07-07T15:16:00Z"/>
                <w:b w:val="0"/>
                <w:bCs w:val="0"/>
                <w:caps w:val="0"/>
                <w:color w:val="auto"/>
                <w:sz w:val="16"/>
                <w:szCs w:val="16"/>
                <w:lang w:val="en-US"/>
              </w:rPr>
            </w:pPr>
            <w:ins w:id="198" w:author="Philipp Alexander Linden" w:date="2020-07-07T15:16:00Z">
              <w:r>
                <w:rPr>
                  <w:b w:val="0"/>
                  <w:bCs w:val="0"/>
                  <w:caps w:val="0"/>
                  <w:color w:val="auto"/>
                  <w:sz w:val="16"/>
                  <w:szCs w:val="16"/>
                  <w:lang w:val="en-US"/>
                </w:rPr>
                <w:t>4</w:t>
              </w:r>
            </w:ins>
          </w:p>
        </w:tc>
        <w:tc>
          <w:tcPr>
            <w:tcW w:w="823" w:type="dxa"/>
            <w:tcBorders>
              <w:top w:val="single" w:sz="12" w:space="0" w:color="auto"/>
              <w:bottom w:val="single" w:sz="4" w:space="0" w:color="auto"/>
            </w:tcBorders>
            <w:shd w:val="clear" w:color="auto" w:fill="FFFFFF" w:themeFill="background1"/>
            <w:vAlign w:val="center"/>
          </w:tcPr>
          <w:p w14:paraId="6EC7AE4A" w14:textId="77777777" w:rsidR="00B17790" w:rsidRPr="00C3071E" w:rsidRDefault="00B17790" w:rsidP="000E6987">
            <w:pPr>
              <w:jc w:val="center"/>
              <w:cnfStyle w:val="100000000000" w:firstRow="1" w:lastRow="0" w:firstColumn="0" w:lastColumn="0" w:oddVBand="0" w:evenVBand="0" w:oddHBand="0" w:evenHBand="0" w:firstRowFirstColumn="0" w:firstRowLastColumn="0" w:lastRowFirstColumn="0" w:lastRowLastColumn="0"/>
              <w:rPr>
                <w:ins w:id="199" w:author="Philipp Alexander Linden" w:date="2020-07-07T15:16:00Z"/>
                <w:b w:val="0"/>
                <w:bCs w:val="0"/>
                <w:caps w:val="0"/>
                <w:color w:val="auto"/>
                <w:sz w:val="16"/>
                <w:szCs w:val="16"/>
                <w:lang w:val="en-US"/>
              </w:rPr>
            </w:pPr>
            <w:ins w:id="200" w:author="Philipp Alexander Linden" w:date="2020-07-07T15:16:00Z">
              <w:r>
                <w:rPr>
                  <w:b w:val="0"/>
                  <w:bCs w:val="0"/>
                  <w:caps w:val="0"/>
                  <w:color w:val="auto"/>
                  <w:sz w:val="16"/>
                  <w:szCs w:val="16"/>
                  <w:lang w:val="en-US"/>
                </w:rPr>
                <w:t>5</w:t>
              </w:r>
            </w:ins>
          </w:p>
        </w:tc>
        <w:tc>
          <w:tcPr>
            <w:tcW w:w="822" w:type="dxa"/>
            <w:tcBorders>
              <w:top w:val="single" w:sz="12" w:space="0" w:color="auto"/>
              <w:bottom w:val="single" w:sz="4" w:space="0" w:color="auto"/>
            </w:tcBorders>
            <w:shd w:val="clear" w:color="auto" w:fill="FFFFFF" w:themeFill="background1"/>
            <w:vAlign w:val="center"/>
          </w:tcPr>
          <w:p w14:paraId="7D763854" w14:textId="77777777" w:rsidR="00B17790" w:rsidRPr="00C3071E" w:rsidRDefault="00B17790" w:rsidP="000E6987">
            <w:pPr>
              <w:jc w:val="center"/>
              <w:cnfStyle w:val="100000000000" w:firstRow="1" w:lastRow="0" w:firstColumn="0" w:lastColumn="0" w:oddVBand="0" w:evenVBand="0" w:oddHBand="0" w:evenHBand="0" w:firstRowFirstColumn="0" w:firstRowLastColumn="0" w:lastRowFirstColumn="0" w:lastRowLastColumn="0"/>
              <w:rPr>
                <w:ins w:id="201" w:author="Philipp Alexander Linden" w:date="2020-07-07T15:16:00Z"/>
                <w:b w:val="0"/>
                <w:bCs w:val="0"/>
                <w:caps w:val="0"/>
                <w:color w:val="auto"/>
                <w:sz w:val="16"/>
                <w:szCs w:val="16"/>
                <w:lang w:val="en-US"/>
              </w:rPr>
            </w:pPr>
            <w:ins w:id="202" w:author="Philipp Alexander Linden" w:date="2020-07-07T15:16:00Z">
              <w:r>
                <w:rPr>
                  <w:b w:val="0"/>
                  <w:bCs w:val="0"/>
                  <w:caps w:val="0"/>
                  <w:color w:val="auto"/>
                  <w:sz w:val="16"/>
                  <w:szCs w:val="16"/>
                  <w:lang w:val="en-US"/>
                </w:rPr>
                <w:t>6</w:t>
              </w:r>
            </w:ins>
          </w:p>
        </w:tc>
        <w:tc>
          <w:tcPr>
            <w:tcW w:w="822" w:type="dxa"/>
            <w:tcBorders>
              <w:top w:val="single" w:sz="12" w:space="0" w:color="auto"/>
              <w:bottom w:val="single" w:sz="4" w:space="0" w:color="auto"/>
            </w:tcBorders>
            <w:shd w:val="clear" w:color="auto" w:fill="FFFFFF" w:themeFill="background1"/>
            <w:vAlign w:val="center"/>
          </w:tcPr>
          <w:p w14:paraId="3B5BDAA3" w14:textId="77777777" w:rsidR="00B17790" w:rsidRPr="00C3071E" w:rsidRDefault="00B17790" w:rsidP="000E6987">
            <w:pPr>
              <w:jc w:val="center"/>
              <w:cnfStyle w:val="100000000000" w:firstRow="1" w:lastRow="0" w:firstColumn="0" w:lastColumn="0" w:oddVBand="0" w:evenVBand="0" w:oddHBand="0" w:evenHBand="0" w:firstRowFirstColumn="0" w:firstRowLastColumn="0" w:lastRowFirstColumn="0" w:lastRowLastColumn="0"/>
              <w:rPr>
                <w:ins w:id="203" w:author="Philipp Alexander Linden" w:date="2020-07-07T15:16:00Z"/>
                <w:b w:val="0"/>
                <w:bCs w:val="0"/>
                <w:caps w:val="0"/>
                <w:color w:val="auto"/>
                <w:sz w:val="16"/>
                <w:szCs w:val="16"/>
                <w:lang w:val="en-US"/>
              </w:rPr>
            </w:pPr>
            <w:ins w:id="204" w:author="Philipp Alexander Linden" w:date="2020-07-07T15:16:00Z">
              <w:r>
                <w:rPr>
                  <w:b w:val="0"/>
                  <w:bCs w:val="0"/>
                  <w:caps w:val="0"/>
                  <w:color w:val="auto"/>
                  <w:sz w:val="16"/>
                  <w:szCs w:val="16"/>
                  <w:lang w:val="en-US"/>
                </w:rPr>
                <w:t>7</w:t>
              </w:r>
            </w:ins>
          </w:p>
        </w:tc>
        <w:tc>
          <w:tcPr>
            <w:tcW w:w="822" w:type="dxa"/>
            <w:tcBorders>
              <w:top w:val="single" w:sz="12" w:space="0" w:color="auto"/>
              <w:bottom w:val="single" w:sz="4" w:space="0" w:color="auto"/>
            </w:tcBorders>
            <w:shd w:val="clear" w:color="auto" w:fill="FFFFFF" w:themeFill="background1"/>
            <w:vAlign w:val="center"/>
          </w:tcPr>
          <w:p w14:paraId="4DDF7D40" w14:textId="77777777" w:rsidR="00B17790" w:rsidRPr="00C3071E" w:rsidRDefault="00B17790" w:rsidP="000E6987">
            <w:pPr>
              <w:pStyle w:val="Kommentartext"/>
              <w:jc w:val="center"/>
              <w:cnfStyle w:val="100000000000" w:firstRow="1" w:lastRow="0" w:firstColumn="0" w:lastColumn="0" w:oddVBand="0" w:evenVBand="0" w:oddHBand="0" w:evenHBand="0" w:firstRowFirstColumn="0" w:firstRowLastColumn="0" w:lastRowFirstColumn="0" w:lastRowLastColumn="0"/>
              <w:rPr>
                <w:ins w:id="205" w:author="Philipp Alexander Linden" w:date="2020-07-07T15:16:00Z"/>
                <w:b w:val="0"/>
                <w:bCs w:val="0"/>
                <w:caps w:val="0"/>
                <w:color w:val="auto"/>
                <w:sz w:val="16"/>
                <w:szCs w:val="16"/>
                <w:lang w:val="en-US"/>
              </w:rPr>
            </w:pPr>
            <w:ins w:id="206" w:author="Philipp Alexander Linden" w:date="2020-07-07T15:16:00Z">
              <w:r>
                <w:rPr>
                  <w:b w:val="0"/>
                  <w:bCs w:val="0"/>
                  <w:caps w:val="0"/>
                  <w:color w:val="auto"/>
                  <w:sz w:val="16"/>
                  <w:szCs w:val="16"/>
                  <w:lang w:val="en-US"/>
                </w:rPr>
                <w:t>8</w:t>
              </w:r>
            </w:ins>
          </w:p>
        </w:tc>
        <w:tc>
          <w:tcPr>
            <w:tcW w:w="823" w:type="dxa"/>
            <w:tcBorders>
              <w:top w:val="single" w:sz="12" w:space="0" w:color="auto"/>
              <w:bottom w:val="single" w:sz="4" w:space="0" w:color="auto"/>
            </w:tcBorders>
            <w:shd w:val="clear" w:color="auto" w:fill="FFFFFF" w:themeFill="background1"/>
            <w:vAlign w:val="center"/>
          </w:tcPr>
          <w:p w14:paraId="11D4D885" w14:textId="77777777" w:rsidR="00B17790" w:rsidRPr="00C3071E" w:rsidRDefault="00B17790" w:rsidP="000E6987">
            <w:pPr>
              <w:pStyle w:val="Kommentartext"/>
              <w:jc w:val="center"/>
              <w:cnfStyle w:val="100000000000" w:firstRow="1" w:lastRow="0" w:firstColumn="0" w:lastColumn="0" w:oddVBand="0" w:evenVBand="0" w:oddHBand="0" w:evenHBand="0" w:firstRowFirstColumn="0" w:firstRowLastColumn="0" w:lastRowFirstColumn="0" w:lastRowLastColumn="0"/>
              <w:rPr>
                <w:ins w:id="207" w:author="Philipp Alexander Linden" w:date="2020-07-07T15:16:00Z"/>
                <w:b w:val="0"/>
                <w:bCs w:val="0"/>
                <w:caps w:val="0"/>
                <w:color w:val="auto"/>
                <w:sz w:val="16"/>
                <w:szCs w:val="16"/>
                <w:lang w:val="en-US"/>
              </w:rPr>
            </w:pPr>
            <w:ins w:id="208" w:author="Philipp Alexander Linden" w:date="2020-07-07T15:16:00Z">
              <w:r>
                <w:rPr>
                  <w:b w:val="0"/>
                  <w:bCs w:val="0"/>
                  <w:caps w:val="0"/>
                  <w:color w:val="auto"/>
                  <w:sz w:val="16"/>
                  <w:szCs w:val="16"/>
                  <w:lang w:val="en-US"/>
                </w:rPr>
                <w:t>9</w:t>
              </w:r>
            </w:ins>
          </w:p>
        </w:tc>
      </w:tr>
      <w:tr w:rsidR="00B17790" w:rsidRPr="007A31D0" w14:paraId="59C2FC53" w14:textId="77777777" w:rsidTr="000E6987">
        <w:trPr>
          <w:cnfStyle w:val="000000100000" w:firstRow="0" w:lastRow="0" w:firstColumn="0" w:lastColumn="0" w:oddVBand="0" w:evenVBand="0" w:oddHBand="1" w:evenHBand="0" w:firstRowFirstColumn="0" w:firstRowLastColumn="0" w:lastRowFirstColumn="0" w:lastRowLastColumn="0"/>
          <w:trHeight w:val="680"/>
          <w:ins w:id="209"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1959143B" w14:textId="77777777" w:rsidR="00B17790" w:rsidRPr="00C3071E" w:rsidRDefault="00B17790" w:rsidP="000E6987">
            <w:pPr>
              <w:spacing w:line="276" w:lineRule="auto"/>
              <w:rPr>
                <w:ins w:id="210" w:author="Philipp Alexander Linden" w:date="2020-07-07T15:16:00Z"/>
                <w:b w:val="0"/>
                <w:bCs w:val="0"/>
                <w:caps w:val="0"/>
                <w:color w:val="auto"/>
                <w:sz w:val="16"/>
                <w:szCs w:val="16"/>
                <w:lang w:val="en-US"/>
              </w:rPr>
            </w:pPr>
            <w:ins w:id="211" w:author="Philipp Alexander Linden" w:date="2020-07-07T15:16:00Z">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66 and ≥ 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ins>
          </w:p>
        </w:tc>
        <w:tc>
          <w:tcPr>
            <w:tcW w:w="822" w:type="dxa"/>
            <w:tcBorders>
              <w:top w:val="single" w:sz="4" w:space="0" w:color="auto"/>
              <w:right w:val="nil"/>
            </w:tcBorders>
            <w:shd w:val="clear" w:color="auto" w:fill="FFFFFF" w:themeFill="background1"/>
            <w:vAlign w:val="center"/>
          </w:tcPr>
          <w:p w14:paraId="0969E1CB"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12" w:author="Philipp Alexander Linden" w:date="2020-07-07T15:16:00Z"/>
                <w:color w:val="auto"/>
                <w:sz w:val="16"/>
                <w:szCs w:val="16"/>
              </w:rPr>
            </w:pPr>
            <w:ins w:id="213" w:author="Philipp Alexander Linden" w:date="2020-07-07T15:16:00Z">
              <w:r w:rsidRPr="00C3071E">
                <w:rPr>
                  <w:color w:val="auto"/>
                  <w:sz w:val="16"/>
                  <w:szCs w:val="16"/>
                  <w:lang w:val="en-US"/>
                </w:rPr>
                <w:t>CZ, LV, PL</w:t>
              </w:r>
            </w:ins>
          </w:p>
        </w:tc>
        <w:tc>
          <w:tcPr>
            <w:tcW w:w="822" w:type="dxa"/>
            <w:tcBorders>
              <w:top w:val="single" w:sz="4" w:space="0" w:color="auto"/>
            </w:tcBorders>
            <w:shd w:val="clear" w:color="auto" w:fill="FFFFFF" w:themeFill="background1"/>
            <w:vAlign w:val="center"/>
          </w:tcPr>
          <w:p w14:paraId="3E07F1BA"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14" w:author="Philipp Alexander Linden" w:date="2020-07-07T15:16:00Z"/>
                <w:color w:val="auto"/>
                <w:sz w:val="16"/>
                <w:szCs w:val="16"/>
              </w:rPr>
            </w:pPr>
            <w:ins w:id="215" w:author="Philipp Alexander Linden" w:date="2020-07-07T15:16:00Z">
              <w:r w:rsidRPr="00C3071E">
                <w:rPr>
                  <w:color w:val="auto"/>
                  <w:sz w:val="16"/>
                  <w:szCs w:val="16"/>
                  <w:lang w:val="en-US"/>
                </w:rPr>
                <w:t>DE, FI</w:t>
              </w:r>
            </w:ins>
          </w:p>
        </w:tc>
        <w:tc>
          <w:tcPr>
            <w:tcW w:w="822" w:type="dxa"/>
            <w:tcBorders>
              <w:top w:val="single" w:sz="4" w:space="0" w:color="auto"/>
              <w:right w:val="nil"/>
            </w:tcBorders>
            <w:shd w:val="clear" w:color="auto" w:fill="FFFFFF" w:themeFill="background1"/>
            <w:vAlign w:val="center"/>
          </w:tcPr>
          <w:p w14:paraId="51D14343"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16" w:author="Philipp Alexander Linden" w:date="2020-07-07T15:16:00Z"/>
                <w:color w:val="auto"/>
                <w:sz w:val="16"/>
                <w:szCs w:val="16"/>
              </w:rPr>
            </w:pPr>
            <w:ins w:id="217" w:author="Philipp Alexander Linden" w:date="2020-07-07T15:16:00Z">
              <w:r w:rsidRPr="00C3071E">
                <w:rPr>
                  <w:color w:val="auto"/>
                  <w:sz w:val="16"/>
                  <w:szCs w:val="16"/>
                  <w:lang w:val="en-US"/>
                </w:rPr>
                <w:t>DK, IE, NO, SE</w:t>
              </w:r>
            </w:ins>
          </w:p>
        </w:tc>
        <w:tc>
          <w:tcPr>
            <w:tcW w:w="822" w:type="dxa"/>
            <w:tcBorders>
              <w:top w:val="single" w:sz="4" w:space="0" w:color="auto"/>
              <w:left w:val="nil"/>
            </w:tcBorders>
            <w:shd w:val="clear" w:color="auto" w:fill="FFFFFF" w:themeFill="background1"/>
            <w:vAlign w:val="center"/>
          </w:tcPr>
          <w:p w14:paraId="640E413F"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18" w:author="Philipp Alexander Linden" w:date="2020-07-07T15:16:00Z"/>
                <w:color w:val="auto"/>
                <w:sz w:val="16"/>
                <w:szCs w:val="16"/>
              </w:rPr>
            </w:pPr>
            <w:ins w:id="219" w:author="Philipp Alexander Linden" w:date="2020-07-07T15:16:00Z">
              <w:r w:rsidRPr="00C3071E">
                <w:rPr>
                  <w:color w:val="auto"/>
                  <w:sz w:val="16"/>
                  <w:szCs w:val="16"/>
                  <w:lang w:val="en-US"/>
                </w:rPr>
                <w:t>JP, KR</w:t>
              </w:r>
            </w:ins>
          </w:p>
        </w:tc>
        <w:tc>
          <w:tcPr>
            <w:tcW w:w="823" w:type="dxa"/>
            <w:tcBorders>
              <w:top w:val="single" w:sz="4" w:space="0" w:color="auto"/>
            </w:tcBorders>
            <w:shd w:val="clear" w:color="auto" w:fill="FFFFFF" w:themeFill="background1"/>
            <w:vAlign w:val="center"/>
          </w:tcPr>
          <w:p w14:paraId="11E9FAE9" w14:textId="77777777" w:rsidR="00B17790" w:rsidRPr="00F92878" w:rsidRDefault="00B17790" w:rsidP="000E6987">
            <w:pPr>
              <w:jc w:val="center"/>
              <w:cnfStyle w:val="000000100000" w:firstRow="0" w:lastRow="0" w:firstColumn="0" w:lastColumn="0" w:oddVBand="0" w:evenVBand="0" w:oddHBand="1" w:evenHBand="0" w:firstRowFirstColumn="0" w:firstRowLastColumn="0" w:lastRowFirstColumn="0" w:lastRowLastColumn="0"/>
              <w:rPr>
                <w:ins w:id="220" w:author="Philipp Alexander Linden" w:date="2020-07-07T15:16:00Z"/>
                <w:color w:val="auto"/>
                <w:sz w:val="16"/>
                <w:szCs w:val="16"/>
              </w:rPr>
            </w:pPr>
            <w:ins w:id="221" w:author="Philipp Alexander Linden" w:date="2020-07-07T15:16:00Z">
              <w:r w:rsidRPr="00C3071E">
                <w:rPr>
                  <w:color w:val="auto"/>
                  <w:sz w:val="16"/>
                  <w:szCs w:val="16"/>
                </w:rPr>
                <w:t>AU, BE, CH, LU, NL</w:t>
              </w:r>
            </w:ins>
          </w:p>
        </w:tc>
        <w:tc>
          <w:tcPr>
            <w:tcW w:w="822" w:type="dxa"/>
            <w:tcBorders>
              <w:top w:val="single" w:sz="4" w:space="0" w:color="auto"/>
            </w:tcBorders>
            <w:shd w:val="clear" w:color="auto" w:fill="FFFFFF" w:themeFill="background1"/>
            <w:vAlign w:val="center"/>
          </w:tcPr>
          <w:p w14:paraId="584B7B22" w14:textId="77777777" w:rsidR="00B17790" w:rsidRPr="00F92878" w:rsidRDefault="00B17790" w:rsidP="000E6987">
            <w:pPr>
              <w:jc w:val="center"/>
              <w:cnfStyle w:val="000000100000" w:firstRow="0" w:lastRow="0" w:firstColumn="0" w:lastColumn="0" w:oddVBand="0" w:evenVBand="0" w:oddHBand="1" w:evenHBand="0" w:firstRowFirstColumn="0" w:firstRowLastColumn="0" w:lastRowFirstColumn="0" w:lastRowLastColumn="0"/>
              <w:rPr>
                <w:ins w:id="222" w:author="Philipp Alexander Linden" w:date="2020-07-07T15:16:00Z"/>
                <w:color w:val="auto"/>
                <w:sz w:val="16"/>
                <w:szCs w:val="16"/>
              </w:rPr>
            </w:pPr>
            <w:ins w:id="223" w:author="Philipp Alexander Linden" w:date="2020-07-07T15:16:00Z">
              <w:r w:rsidRPr="00C3071E">
                <w:rPr>
                  <w:color w:val="auto"/>
                  <w:sz w:val="16"/>
                  <w:szCs w:val="16"/>
                  <w:lang w:val="en-US"/>
                </w:rPr>
                <w:t>SI, SK</w:t>
              </w:r>
            </w:ins>
          </w:p>
        </w:tc>
        <w:tc>
          <w:tcPr>
            <w:tcW w:w="822" w:type="dxa"/>
            <w:tcBorders>
              <w:top w:val="single" w:sz="4" w:space="0" w:color="auto"/>
            </w:tcBorders>
            <w:shd w:val="clear" w:color="auto" w:fill="FFFFFF" w:themeFill="background1"/>
            <w:vAlign w:val="center"/>
          </w:tcPr>
          <w:p w14:paraId="62BFB3EC" w14:textId="77777777" w:rsidR="00B17790" w:rsidRPr="00F92878" w:rsidRDefault="00B17790" w:rsidP="000E6987">
            <w:pPr>
              <w:jc w:val="center"/>
              <w:cnfStyle w:val="000000100000" w:firstRow="0" w:lastRow="0" w:firstColumn="0" w:lastColumn="0" w:oddVBand="0" w:evenVBand="0" w:oddHBand="1" w:evenHBand="0" w:firstRowFirstColumn="0" w:firstRowLastColumn="0" w:lastRowFirstColumn="0" w:lastRowLastColumn="0"/>
              <w:rPr>
                <w:ins w:id="224" w:author="Philipp Alexander Linden" w:date="2020-07-07T15:16:00Z"/>
                <w:color w:val="auto"/>
                <w:sz w:val="16"/>
                <w:szCs w:val="16"/>
              </w:rPr>
            </w:pPr>
            <w:ins w:id="225" w:author="Philipp Alexander Linden" w:date="2020-07-07T15:16:00Z">
              <w:r w:rsidRPr="00C3071E">
                <w:rPr>
                  <w:color w:val="auto"/>
                  <w:sz w:val="16"/>
                  <w:szCs w:val="16"/>
                </w:rPr>
                <w:t>FR, IL, ES, UK, US</w:t>
              </w:r>
            </w:ins>
          </w:p>
        </w:tc>
        <w:tc>
          <w:tcPr>
            <w:tcW w:w="822" w:type="dxa"/>
            <w:tcBorders>
              <w:top w:val="single" w:sz="4" w:space="0" w:color="auto"/>
            </w:tcBorders>
            <w:shd w:val="clear" w:color="auto" w:fill="FFFFFF" w:themeFill="background1"/>
            <w:vAlign w:val="center"/>
          </w:tcPr>
          <w:p w14:paraId="6F664623" w14:textId="77777777" w:rsidR="00B17790" w:rsidRPr="00F92878" w:rsidRDefault="00B17790" w:rsidP="000E6987">
            <w:pPr>
              <w:jc w:val="center"/>
              <w:cnfStyle w:val="000000100000" w:firstRow="0" w:lastRow="0" w:firstColumn="0" w:lastColumn="0" w:oddVBand="0" w:evenVBand="0" w:oddHBand="1" w:evenHBand="0" w:firstRowFirstColumn="0" w:firstRowLastColumn="0" w:lastRowFirstColumn="0" w:lastRowLastColumn="0"/>
              <w:rPr>
                <w:ins w:id="226" w:author="Philipp Alexander Linden" w:date="2020-07-07T15:16:00Z"/>
                <w:color w:val="auto"/>
                <w:sz w:val="16"/>
                <w:szCs w:val="16"/>
              </w:rPr>
            </w:pPr>
            <w:ins w:id="227" w:author="Philipp Alexander Linden" w:date="2020-07-07T15:16:00Z">
              <w:r w:rsidRPr="00C3071E">
                <w:rPr>
                  <w:color w:val="auto"/>
                  <w:sz w:val="16"/>
                  <w:szCs w:val="16"/>
                  <w:lang w:val="en-US"/>
                </w:rPr>
                <w:t>EE</w:t>
              </w:r>
            </w:ins>
          </w:p>
        </w:tc>
        <w:tc>
          <w:tcPr>
            <w:tcW w:w="823" w:type="dxa"/>
            <w:tcBorders>
              <w:top w:val="single" w:sz="4" w:space="0" w:color="auto"/>
            </w:tcBorders>
            <w:shd w:val="clear" w:color="auto" w:fill="FFFFFF" w:themeFill="background1"/>
            <w:vAlign w:val="center"/>
          </w:tcPr>
          <w:p w14:paraId="419DB203"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28" w:author="Philipp Alexander Linden" w:date="2020-07-07T15:16:00Z"/>
                <w:color w:val="auto"/>
                <w:sz w:val="16"/>
                <w:szCs w:val="16"/>
                <w:lang w:val="en-US"/>
              </w:rPr>
            </w:pPr>
            <w:ins w:id="229" w:author="Philipp Alexander Linden" w:date="2020-07-07T15:16:00Z">
              <w:r w:rsidRPr="00C3071E">
                <w:rPr>
                  <w:color w:val="auto"/>
                  <w:sz w:val="16"/>
                  <w:szCs w:val="16"/>
                  <w:lang w:val="en-US"/>
                </w:rPr>
                <w:t>NZ</w:t>
              </w:r>
            </w:ins>
          </w:p>
        </w:tc>
      </w:tr>
      <w:tr w:rsidR="00B17790" w:rsidRPr="007A31D0" w14:paraId="4F6D902B" w14:textId="77777777" w:rsidTr="000E6987">
        <w:trPr>
          <w:trHeight w:val="680"/>
          <w:ins w:id="230"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2856D0D3" w14:textId="77777777" w:rsidR="00B17790" w:rsidRPr="00C3071E" w:rsidRDefault="00B17790" w:rsidP="000E6987">
            <w:pPr>
              <w:spacing w:line="276" w:lineRule="auto"/>
              <w:rPr>
                <w:ins w:id="231" w:author="Philipp Alexander Linden" w:date="2020-07-07T15:16:00Z"/>
                <w:b w:val="0"/>
                <w:bCs w:val="0"/>
                <w:caps w:val="0"/>
                <w:color w:val="auto"/>
                <w:sz w:val="16"/>
                <w:szCs w:val="16"/>
                <w:lang w:val="en-US"/>
              </w:rPr>
            </w:pPr>
            <w:ins w:id="232" w:author="Philipp Alexander Linden" w:date="2020-07-07T15:16:00Z">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ins>
          </w:p>
        </w:tc>
        <w:tc>
          <w:tcPr>
            <w:tcW w:w="822" w:type="dxa"/>
            <w:tcBorders>
              <w:right w:val="nil"/>
            </w:tcBorders>
            <w:shd w:val="clear" w:color="auto" w:fill="FFFFFF" w:themeFill="background1"/>
            <w:vAlign w:val="center"/>
          </w:tcPr>
          <w:p w14:paraId="2595EBDF"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33" w:author="Philipp Alexander Linden" w:date="2020-07-07T15:16:00Z"/>
                <w:color w:val="auto"/>
                <w:sz w:val="16"/>
                <w:szCs w:val="16"/>
                <w:lang w:val="en-US"/>
              </w:rPr>
            </w:pPr>
          </w:p>
        </w:tc>
        <w:tc>
          <w:tcPr>
            <w:tcW w:w="822" w:type="dxa"/>
            <w:shd w:val="clear" w:color="auto" w:fill="FFFFFF" w:themeFill="background1"/>
            <w:vAlign w:val="center"/>
          </w:tcPr>
          <w:p w14:paraId="03868CDA"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34" w:author="Philipp Alexander Linden" w:date="2020-07-07T15:16:00Z"/>
                <w:color w:val="auto"/>
                <w:sz w:val="16"/>
                <w:szCs w:val="16"/>
                <w:lang w:val="en-US"/>
              </w:rPr>
            </w:pPr>
          </w:p>
        </w:tc>
        <w:tc>
          <w:tcPr>
            <w:tcW w:w="822" w:type="dxa"/>
            <w:tcBorders>
              <w:right w:val="nil"/>
            </w:tcBorders>
            <w:shd w:val="clear" w:color="auto" w:fill="FFFFFF" w:themeFill="background1"/>
            <w:vAlign w:val="center"/>
          </w:tcPr>
          <w:p w14:paraId="5BD63B92"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35" w:author="Philipp Alexander Linden" w:date="2020-07-07T15:16:00Z"/>
                <w:color w:val="auto"/>
                <w:sz w:val="16"/>
                <w:szCs w:val="16"/>
                <w:lang w:val="en-US"/>
              </w:rPr>
            </w:pPr>
            <w:ins w:id="236" w:author="Philipp Alexander Linden" w:date="2020-07-07T15:16:00Z">
              <w:r w:rsidRPr="00C3071E">
                <w:rPr>
                  <w:color w:val="auto"/>
                  <w:sz w:val="16"/>
                  <w:szCs w:val="16"/>
                  <w:lang w:val="en-US"/>
                </w:rPr>
                <w:t>JP, KR</w:t>
              </w:r>
            </w:ins>
          </w:p>
        </w:tc>
        <w:tc>
          <w:tcPr>
            <w:tcW w:w="822" w:type="dxa"/>
            <w:tcBorders>
              <w:left w:val="nil"/>
            </w:tcBorders>
            <w:shd w:val="clear" w:color="auto" w:fill="FFFFFF" w:themeFill="background1"/>
            <w:vAlign w:val="center"/>
          </w:tcPr>
          <w:p w14:paraId="44B8289B"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37" w:author="Philipp Alexander Linden" w:date="2020-07-07T15:16:00Z"/>
                <w:color w:val="auto"/>
                <w:sz w:val="16"/>
                <w:szCs w:val="16"/>
                <w:lang w:val="en-US"/>
              </w:rPr>
            </w:pPr>
            <w:ins w:id="238" w:author="Philipp Alexander Linden" w:date="2020-07-07T15:16:00Z">
              <w:r w:rsidRPr="00C3071E">
                <w:rPr>
                  <w:color w:val="auto"/>
                  <w:sz w:val="16"/>
                  <w:szCs w:val="16"/>
                  <w:lang w:val="en-US"/>
                </w:rPr>
                <w:t>DK, IE, NO, SE</w:t>
              </w:r>
            </w:ins>
          </w:p>
        </w:tc>
        <w:tc>
          <w:tcPr>
            <w:tcW w:w="823" w:type="dxa"/>
            <w:shd w:val="clear" w:color="auto" w:fill="FFFFFF" w:themeFill="background1"/>
            <w:vAlign w:val="center"/>
          </w:tcPr>
          <w:p w14:paraId="67FA909B"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39" w:author="Philipp Alexander Linden" w:date="2020-07-07T15:16:00Z"/>
                <w:color w:val="auto"/>
                <w:sz w:val="16"/>
                <w:szCs w:val="16"/>
                <w:lang w:val="en-US"/>
              </w:rPr>
            </w:pPr>
            <w:ins w:id="240" w:author="Philipp Alexander Linden" w:date="2020-07-07T15:16:00Z">
              <w:r w:rsidRPr="00C3071E">
                <w:rPr>
                  <w:color w:val="auto"/>
                  <w:sz w:val="16"/>
                  <w:szCs w:val="16"/>
                  <w:lang w:val="en-US"/>
                </w:rPr>
                <w:t>FR, UK, IL, SI, SK</w:t>
              </w:r>
            </w:ins>
          </w:p>
        </w:tc>
        <w:tc>
          <w:tcPr>
            <w:tcW w:w="822" w:type="dxa"/>
            <w:shd w:val="clear" w:color="auto" w:fill="FFFFFF" w:themeFill="background1"/>
            <w:vAlign w:val="center"/>
          </w:tcPr>
          <w:p w14:paraId="128A8365"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41" w:author="Philipp Alexander Linden" w:date="2020-07-07T15:16:00Z"/>
                <w:color w:val="auto"/>
                <w:sz w:val="16"/>
                <w:szCs w:val="16"/>
                <w:lang w:val="en-US"/>
              </w:rPr>
            </w:pPr>
          </w:p>
        </w:tc>
        <w:tc>
          <w:tcPr>
            <w:tcW w:w="822" w:type="dxa"/>
            <w:shd w:val="clear" w:color="auto" w:fill="FFFFFF" w:themeFill="background1"/>
            <w:vAlign w:val="center"/>
          </w:tcPr>
          <w:p w14:paraId="66DF818C"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42" w:author="Philipp Alexander Linden" w:date="2020-07-07T15:16:00Z"/>
                <w:color w:val="auto"/>
                <w:sz w:val="16"/>
                <w:szCs w:val="16"/>
              </w:rPr>
            </w:pPr>
            <w:ins w:id="243" w:author="Philipp Alexander Linden" w:date="2020-07-07T15:16:00Z">
              <w:r w:rsidRPr="00C3071E">
                <w:rPr>
                  <w:color w:val="auto"/>
                  <w:sz w:val="16"/>
                  <w:szCs w:val="16"/>
                </w:rPr>
                <w:t>AU, BE</w:t>
              </w:r>
            </w:ins>
          </w:p>
          <w:p w14:paraId="2779B91E" w14:textId="77777777" w:rsidR="00B17790" w:rsidRPr="00F92878" w:rsidRDefault="00B17790" w:rsidP="000E6987">
            <w:pPr>
              <w:jc w:val="center"/>
              <w:cnfStyle w:val="000000000000" w:firstRow="0" w:lastRow="0" w:firstColumn="0" w:lastColumn="0" w:oddVBand="0" w:evenVBand="0" w:oddHBand="0" w:evenHBand="0" w:firstRowFirstColumn="0" w:firstRowLastColumn="0" w:lastRowFirstColumn="0" w:lastRowLastColumn="0"/>
              <w:rPr>
                <w:ins w:id="244" w:author="Philipp Alexander Linden" w:date="2020-07-07T15:16:00Z"/>
                <w:color w:val="auto"/>
                <w:sz w:val="16"/>
                <w:szCs w:val="16"/>
              </w:rPr>
            </w:pPr>
            <w:ins w:id="245" w:author="Philipp Alexander Linden" w:date="2020-07-07T15:16:00Z">
              <w:r w:rsidRPr="00C3071E">
                <w:rPr>
                  <w:color w:val="auto"/>
                  <w:sz w:val="16"/>
                  <w:szCs w:val="16"/>
                </w:rPr>
                <w:t>CH, EE, LU, NL, NZ, SK, SI</w:t>
              </w:r>
            </w:ins>
          </w:p>
        </w:tc>
        <w:tc>
          <w:tcPr>
            <w:tcW w:w="822" w:type="dxa"/>
            <w:shd w:val="clear" w:color="auto" w:fill="FFFFFF" w:themeFill="background1"/>
            <w:vAlign w:val="center"/>
          </w:tcPr>
          <w:p w14:paraId="03BF84E6" w14:textId="77777777" w:rsidR="00B17790" w:rsidRPr="00F92878" w:rsidRDefault="00B17790" w:rsidP="000E6987">
            <w:pPr>
              <w:jc w:val="center"/>
              <w:cnfStyle w:val="000000000000" w:firstRow="0" w:lastRow="0" w:firstColumn="0" w:lastColumn="0" w:oddVBand="0" w:evenVBand="0" w:oddHBand="0" w:evenHBand="0" w:firstRowFirstColumn="0" w:firstRowLastColumn="0" w:lastRowFirstColumn="0" w:lastRowLastColumn="0"/>
              <w:rPr>
                <w:ins w:id="246" w:author="Philipp Alexander Linden" w:date="2020-07-07T15:16:00Z"/>
                <w:color w:val="auto"/>
                <w:sz w:val="16"/>
                <w:szCs w:val="16"/>
              </w:rPr>
            </w:pPr>
          </w:p>
        </w:tc>
        <w:tc>
          <w:tcPr>
            <w:tcW w:w="823" w:type="dxa"/>
            <w:shd w:val="clear" w:color="auto" w:fill="FFFFFF" w:themeFill="background1"/>
            <w:vAlign w:val="center"/>
          </w:tcPr>
          <w:p w14:paraId="655A2C97"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47" w:author="Philipp Alexander Linden" w:date="2020-07-07T15:16:00Z"/>
                <w:color w:val="auto"/>
                <w:sz w:val="16"/>
                <w:szCs w:val="16"/>
                <w:lang w:val="en-US"/>
              </w:rPr>
            </w:pPr>
            <w:ins w:id="248" w:author="Philipp Alexander Linden" w:date="2020-07-07T15:16:00Z">
              <w:r w:rsidRPr="00C3071E">
                <w:rPr>
                  <w:color w:val="auto"/>
                  <w:sz w:val="16"/>
                  <w:szCs w:val="16"/>
                  <w:lang w:val="en-US"/>
                </w:rPr>
                <w:t>FR, UK, US</w:t>
              </w:r>
            </w:ins>
          </w:p>
        </w:tc>
      </w:tr>
      <w:tr w:rsidR="00B17790" w:rsidRPr="00B33E18" w14:paraId="2D81B237" w14:textId="77777777" w:rsidTr="000E6987">
        <w:trPr>
          <w:cnfStyle w:val="000000100000" w:firstRow="0" w:lastRow="0" w:firstColumn="0" w:lastColumn="0" w:oddVBand="0" w:evenVBand="0" w:oddHBand="1" w:evenHBand="0" w:firstRowFirstColumn="0" w:firstRowLastColumn="0" w:lastRowFirstColumn="0" w:lastRowLastColumn="0"/>
          <w:trHeight w:val="680"/>
          <w:ins w:id="249"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940B05E" w14:textId="77777777" w:rsidR="00B17790" w:rsidRDefault="00B17790" w:rsidP="000E6987">
            <w:pPr>
              <w:spacing w:line="276" w:lineRule="auto"/>
              <w:rPr>
                <w:ins w:id="250" w:author="Philipp Alexander Linden" w:date="2020-07-07T15:16:00Z"/>
                <w:color w:val="auto"/>
                <w:sz w:val="16"/>
                <w:szCs w:val="16"/>
                <w:lang w:val="en-US"/>
              </w:rPr>
            </w:pPr>
            <w:ins w:id="251" w:author="Philipp Alexander Linden" w:date="2020-07-07T15:16:00Z">
              <w:r w:rsidRPr="00C3071E">
                <w:rPr>
                  <w:b w:val="0"/>
                  <w:bCs w:val="0"/>
                  <w:caps w:val="0"/>
                  <w:color w:val="auto"/>
                  <w:sz w:val="16"/>
                  <w:szCs w:val="16"/>
                  <w:lang w:val="en-US"/>
                </w:rPr>
                <w:t xml:space="preserve">Strongest tie </w:t>
              </w:r>
            </w:ins>
          </w:p>
          <w:p w14:paraId="01BACB76" w14:textId="77777777" w:rsidR="00B17790" w:rsidRPr="00C3071E" w:rsidRDefault="00B17790" w:rsidP="000E6987">
            <w:pPr>
              <w:spacing w:line="276" w:lineRule="auto"/>
              <w:rPr>
                <w:ins w:id="252" w:author="Philipp Alexander Linden" w:date="2020-07-07T15:16:00Z"/>
                <w:b w:val="0"/>
                <w:bCs w:val="0"/>
                <w:caps w:val="0"/>
                <w:color w:val="auto"/>
                <w:sz w:val="16"/>
                <w:szCs w:val="16"/>
                <w:lang w:val="en-US"/>
              </w:rPr>
            </w:pPr>
            <w:ins w:id="253" w:author="Philipp Alexander Linden" w:date="2020-07-07T15:16:00Z">
              <w:r w:rsidRPr="00C3071E">
                <w:rPr>
                  <w:b w:val="0"/>
                  <w:bCs w:val="0"/>
                  <w:caps w:val="0"/>
                  <w:color w:val="auto"/>
                  <w:sz w:val="16"/>
                  <w:szCs w:val="16"/>
                  <w:lang w:val="en-US"/>
                </w:rPr>
                <w:t xml:space="preserve">in </w:t>
              </w:r>
              <w:r>
                <w:rPr>
                  <w:b w:val="0"/>
                  <w:bCs w:val="0"/>
                  <w:caps w:val="0"/>
                  <w:color w:val="auto"/>
                  <w:sz w:val="16"/>
                  <w:szCs w:val="16"/>
                  <w:lang w:val="en-US"/>
                </w:rPr>
                <w:t xml:space="preserve">full </w:t>
              </w:r>
              <w:r w:rsidRPr="00C3071E">
                <w:rPr>
                  <w:b w:val="0"/>
                  <w:bCs w:val="0"/>
                  <w:caps w:val="0"/>
                  <w:color w:val="auto"/>
                  <w:sz w:val="16"/>
                  <w:szCs w:val="16"/>
                  <w:lang w:val="en-US"/>
                </w:rPr>
                <w:t>cluster</w:t>
              </w:r>
            </w:ins>
          </w:p>
        </w:tc>
        <w:tc>
          <w:tcPr>
            <w:tcW w:w="822" w:type="dxa"/>
            <w:tcBorders>
              <w:right w:val="nil"/>
            </w:tcBorders>
            <w:shd w:val="clear" w:color="auto" w:fill="FFFFFF" w:themeFill="background1"/>
            <w:vAlign w:val="center"/>
          </w:tcPr>
          <w:p w14:paraId="761C2204"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54" w:author="Philipp Alexander Linden" w:date="2020-07-07T15:16:00Z"/>
                <w:color w:val="auto"/>
                <w:sz w:val="16"/>
                <w:szCs w:val="16"/>
                <w:lang w:val="en-US"/>
              </w:rPr>
            </w:pPr>
            <w:ins w:id="255" w:author="Philipp Alexander Linden" w:date="2020-07-07T15:16:00Z">
              <w:r w:rsidRPr="00C3071E">
                <w:rPr>
                  <w:color w:val="auto"/>
                  <w:sz w:val="16"/>
                  <w:szCs w:val="16"/>
                  <w:lang w:val="en-US"/>
                </w:rPr>
                <w:t>LV_PL</w:t>
              </w:r>
            </w:ins>
          </w:p>
          <w:p w14:paraId="3051DD7B"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56" w:author="Philipp Alexander Linden" w:date="2020-07-07T15:16:00Z"/>
                <w:color w:val="auto"/>
                <w:sz w:val="16"/>
                <w:szCs w:val="16"/>
                <w:lang w:val="en-US"/>
              </w:rPr>
            </w:pPr>
            <w:ins w:id="257" w:author="Philipp Alexander Linden" w:date="2020-07-07T15:16:00Z">
              <w:r w:rsidRPr="00C3071E">
                <w:rPr>
                  <w:color w:val="auto"/>
                  <w:sz w:val="16"/>
                  <w:szCs w:val="16"/>
                  <w:lang w:val="en-US"/>
                </w:rPr>
                <w:t>(1,0)</w:t>
              </w:r>
            </w:ins>
          </w:p>
        </w:tc>
        <w:tc>
          <w:tcPr>
            <w:tcW w:w="822" w:type="dxa"/>
            <w:shd w:val="clear" w:color="auto" w:fill="FFFFFF" w:themeFill="background1"/>
            <w:vAlign w:val="center"/>
          </w:tcPr>
          <w:p w14:paraId="4FAA82FC"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58" w:author="Philipp Alexander Linden" w:date="2020-07-07T15:16:00Z"/>
                <w:color w:val="auto"/>
                <w:sz w:val="16"/>
                <w:szCs w:val="16"/>
                <w:lang w:val="en-US"/>
              </w:rPr>
            </w:pPr>
            <w:ins w:id="259" w:author="Philipp Alexander Linden" w:date="2020-07-07T15:16:00Z">
              <w:r w:rsidRPr="00C3071E">
                <w:rPr>
                  <w:color w:val="auto"/>
                  <w:sz w:val="16"/>
                  <w:szCs w:val="16"/>
                  <w:lang w:val="en-US"/>
                </w:rPr>
                <w:t>FI_DE</w:t>
              </w:r>
            </w:ins>
          </w:p>
          <w:p w14:paraId="5B6FEC70"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60" w:author="Philipp Alexander Linden" w:date="2020-07-07T15:16:00Z"/>
                <w:color w:val="auto"/>
                <w:sz w:val="16"/>
                <w:szCs w:val="16"/>
                <w:lang w:val="en-US"/>
              </w:rPr>
            </w:pPr>
            <w:ins w:id="261" w:author="Philipp Alexander Linden" w:date="2020-07-07T15:16:00Z">
              <w:r w:rsidRPr="00C3071E">
                <w:rPr>
                  <w:color w:val="auto"/>
                  <w:sz w:val="16"/>
                  <w:szCs w:val="16"/>
                  <w:lang w:val="en-US"/>
                </w:rPr>
                <w:t>(0.94)</w:t>
              </w:r>
            </w:ins>
          </w:p>
        </w:tc>
        <w:tc>
          <w:tcPr>
            <w:tcW w:w="822" w:type="dxa"/>
            <w:tcBorders>
              <w:right w:val="nil"/>
            </w:tcBorders>
            <w:shd w:val="clear" w:color="auto" w:fill="FFFFFF" w:themeFill="background1"/>
            <w:vAlign w:val="center"/>
          </w:tcPr>
          <w:p w14:paraId="6FCE7E4B"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62" w:author="Philipp Alexander Linden" w:date="2020-07-07T15:16:00Z"/>
                <w:color w:val="auto"/>
                <w:sz w:val="16"/>
                <w:szCs w:val="16"/>
                <w:lang w:val="en-US"/>
              </w:rPr>
            </w:pPr>
            <w:ins w:id="263" w:author="Philipp Alexander Linden" w:date="2020-07-07T15:16:00Z">
              <w:r w:rsidRPr="00C3071E">
                <w:rPr>
                  <w:color w:val="auto"/>
                  <w:sz w:val="16"/>
                  <w:szCs w:val="16"/>
                  <w:lang w:val="en-US"/>
                </w:rPr>
                <w:t>DK_IE (1,0)</w:t>
              </w:r>
            </w:ins>
          </w:p>
          <w:p w14:paraId="5FCFFBE1"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64" w:author="Philipp Alexander Linden" w:date="2020-07-07T15:16:00Z"/>
                <w:color w:val="auto"/>
                <w:sz w:val="16"/>
                <w:szCs w:val="16"/>
                <w:lang w:val="en-US"/>
              </w:rPr>
            </w:pPr>
            <w:ins w:id="265" w:author="Philipp Alexander Linden" w:date="2020-07-07T15:16:00Z">
              <w:r w:rsidRPr="00C3071E">
                <w:rPr>
                  <w:color w:val="auto"/>
                  <w:sz w:val="16"/>
                  <w:szCs w:val="16"/>
                  <w:lang w:val="en-US"/>
                </w:rPr>
                <w:t>DK_NO (1,0)</w:t>
              </w:r>
            </w:ins>
          </w:p>
          <w:p w14:paraId="48FED1A9"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66" w:author="Philipp Alexander Linden" w:date="2020-07-07T15:16:00Z"/>
                <w:color w:val="auto"/>
                <w:sz w:val="16"/>
                <w:szCs w:val="16"/>
                <w:lang w:val="en-US"/>
              </w:rPr>
            </w:pPr>
            <w:ins w:id="267" w:author="Philipp Alexander Linden" w:date="2020-07-07T15:16:00Z">
              <w:r w:rsidRPr="00C3071E">
                <w:rPr>
                  <w:color w:val="auto"/>
                  <w:sz w:val="16"/>
                  <w:szCs w:val="16"/>
                  <w:lang w:val="en-US"/>
                </w:rPr>
                <w:t>DK_SE (1,0)</w:t>
              </w:r>
            </w:ins>
          </w:p>
          <w:p w14:paraId="72BE21F3"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68" w:author="Philipp Alexander Linden" w:date="2020-07-07T15:16:00Z"/>
                <w:color w:val="auto"/>
                <w:sz w:val="16"/>
                <w:szCs w:val="16"/>
                <w:lang w:val="en-US"/>
              </w:rPr>
            </w:pPr>
            <w:ins w:id="269" w:author="Philipp Alexander Linden" w:date="2020-07-07T15:16:00Z">
              <w:r w:rsidRPr="00C3071E">
                <w:rPr>
                  <w:color w:val="auto"/>
                  <w:sz w:val="16"/>
                  <w:szCs w:val="16"/>
                  <w:lang w:val="en-US"/>
                </w:rPr>
                <w:t>IE_NO (1,0)</w:t>
              </w:r>
            </w:ins>
          </w:p>
          <w:p w14:paraId="03295427"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70" w:author="Philipp Alexander Linden" w:date="2020-07-07T15:16:00Z"/>
                <w:color w:val="auto"/>
                <w:sz w:val="16"/>
                <w:szCs w:val="16"/>
                <w:lang w:val="en-US"/>
              </w:rPr>
            </w:pPr>
            <w:ins w:id="271" w:author="Philipp Alexander Linden" w:date="2020-07-07T15:16:00Z">
              <w:r w:rsidRPr="00C3071E">
                <w:rPr>
                  <w:color w:val="auto"/>
                  <w:sz w:val="16"/>
                  <w:szCs w:val="16"/>
                  <w:lang w:val="en-US"/>
                </w:rPr>
                <w:t>IE_SE (1,0)</w:t>
              </w:r>
            </w:ins>
          </w:p>
          <w:p w14:paraId="638E0CCB"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72" w:author="Philipp Alexander Linden" w:date="2020-07-07T15:16:00Z"/>
                <w:color w:val="auto"/>
                <w:sz w:val="16"/>
                <w:szCs w:val="16"/>
                <w:lang w:val="en-US"/>
              </w:rPr>
            </w:pPr>
            <w:ins w:id="273" w:author="Philipp Alexander Linden" w:date="2020-07-07T15:16:00Z">
              <w:r w:rsidRPr="00C3071E">
                <w:rPr>
                  <w:color w:val="auto"/>
                  <w:sz w:val="16"/>
                  <w:szCs w:val="16"/>
                  <w:lang w:val="en-US"/>
                </w:rPr>
                <w:t>NO_SE (1,0)</w:t>
              </w:r>
            </w:ins>
          </w:p>
        </w:tc>
        <w:tc>
          <w:tcPr>
            <w:tcW w:w="822" w:type="dxa"/>
            <w:tcBorders>
              <w:left w:val="nil"/>
            </w:tcBorders>
            <w:shd w:val="clear" w:color="auto" w:fill="FFFFFF" w:themeFill="background1"/>
            <w:vAlign w:val="center"/>
          </w:tcPr>
          <w:p w14:paraId="5B8DC387"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74" w:author="Philipp Alexander Linden" w:date="2020-07-07T15:16:00Z"/>
                <w:color w:val="auto"/>
                <w:sz w:val="16"/>
                <w:szCs w:val="16"/>
                <w:lang w:val="en-US"/>
              </w:rPr>
            </w:pPr>
            <w:ins w:id="275" w:author="Philipp Alexander Linden" w:date="2020-07-07T15:16:00Z">
              <w:r w:rsidRPr="00C3071E">
                <w:rPr>
                  <w:color w:val="auto"/>
                  <w:sz w:val="16"/>
                  <w:szCs w:val="16"/>
                  <w:lang w:val="en-US"/>
                </w:rPr>
                <w:t>JP_KR</w:t>
              </w:r>
            </w:ins>
          </w:p>
          <w:p w14:paraId="68930595"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76" w:author="Philipp Alexander Linden" w:date="2020-07-07T15:16:00Z"/>
                <w:color w:val="auto"/>
                <w:sz w:val="16"/>
                <w:szCs w:val="16"/>
                <w:lang w:val="en-US"/>
              </w:rPr>
            </w:pPr>
            <w:ins w:id="277" w:author="Philipp Alexander Linden" w:date="2020-07-07T15:16:00Z">
              <w:r w:rsidRPr="00C3071E">
                <w:rPr>
                  <w:color w:val="auto"/>
                  <w:sz w:val="16"/>
                  <w:szCs w:val="16"/>
                  <w:lang w:val="en-US"/>
                </w:rPr>
                <w:t>(0.94)</w:t>
              </w:r>
            </w:ins>
          </w:p>
        </w:tc>
        <w:tc>
          <w:tcPr>
            <w:tcW w:w="823" w:type="dxa"/>
            <w:shd w:val="clear" w:color="auto" w:fill="FFFFFF" w:themeFill="background1"/>
            <w:vAlign w:val="center"/>
          </w:tcPr>
          <w:p w14:paraId="6B4A026A"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78" w:author="Philipp Alexander Linden" w:date="2020-07-07T15:16:00Z"/>
                <w:color w:val="auto"/>
                <w:sz w:val="16"/>
                <w:szCs w:val="16"/>
                <w:lang w:val="en-US"/>
              </w:rPr>
            </w:pPr>
            <w:ins w:id="279" w:author="Philipp Alexander Linden" w:date="2020-07-07T15:16:00Z">
              <w:r w:rsidRPr="00C3071E">
                <w:rPr>
                  <w:color w:val="auto"/>
                  <w:sz w:val="16"/>
                  <w:szCs w:val="16"/>
                  <w:lang w:val="en-US"/>
                </w:rPr>
                <w:t>LU_NL (1,0)</w:t>
              </w:r>
            </w:ins>
          </w:p>
        </w:tc>
        <w:tc>
          <w:tcPr>
            <w:tcW w:w="822" w:type="dxa"/>
            <w:shd w:val="clear" w:color="auto" w:fill="FFFFFF" w:themeFill="background1"/>
            <w:vAlign w:val="center"/>
          </w:tcPr>
          <w:p w14:paraId="114B7BD2"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80" w:author="Philipp Alexander Linden" w:date="2020-07-07T15:16:00Z"/>
                <w:color w:val="auto"/>
                <w:sz w:val="16"/>
                <w:szCs w:val="16"/>
                <w:lang w:val="en-US"/>
              </w:rPr>
            </w:pPr>
            <w:ins w:id="281" w:author="Philipp Alexander Linden" w:date="2020-07-07T15:16:00Z">
              <w:r w:rsidRPr="00C3071E">
                <w:rPr>
                  <w:color w:val="auto"/>
                  <w:sz w:val="16"/>
                  <w:szCs w:val="16"/>
                  <w:lang w:val="en-US"/>
                </w:rPr>
                <w:t>S</w:t>
              </w:r>
              <w:r>
                <w:rPr>
                  <w:color w:val="auto"/>
                  <w:sz w:val="16"/>
                  <w:szCs w:val="16"/>
                  <w:lang w:val="en-US"/>
                </w:rPr>
                <w:t>I</w:t>
              </w:r>
              <w:r w:rsidRPr="00C3071E">
                <w:rPr>
                  <w:color w:val="auto"/>
                  <w:sz w:val="16"/>
                  <w:szCs w:val="16"/>
                  <w:lang w:val="en-US"/>
                </w:rPr>
                <w:t>_S</w:t>
              </w:r>
              <w:r>
                <w:rPr>
                  <w:color w:val="auto"/>
                  <w:sz w:val="16"/>
                  <w:szCs w:val="16"/>
                  <w:lang w:val="en-US"/>
                </w:rPr>
                <w:t>K</w:t>
              </w:r>
            </w:ins>
          </w:p>
          <w:p w14:paraId="17D9DC91"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82" w:author="Philipp Alexander Linden" w:date="2020-07-07T15:16:00Z"/>
                <w:color w:val="auto"/>
                <w:sz w:val="16"/>
                <w:szCs w:val="16"/>
                <w:lang w:val="en-US"/>
              </w:rPr>
            </w:pPr>
            <w:ins w:id="283" w:author="Philipp Alexander Linden" w:date="2020-07-07T15:16:00Z">
              <w:r w:rsidRPr="00C3071E">
                <w:rPr>
                  <w:color w:val="auto"/>
                  <w:sz w:val="16"/>
                  <w:szCs w:val="16"/>
                  <w:lang w:val="en-US"/>
                </w:rPr>
                <w:t>(0.72)</w:t>
              </w:r>
            </w:ins>
          </w:p>
        </w:tc>
        <w:tc>
          <w:tcPr>
            <w:tcW w:w="822" w:type="dxa"/>
            <w:shd w:val="clear" w:color="auto" w:fill="FFFFFF" w:themeFill="background1"/>
            <w:vAlign w:val="center"/>
          </w:tcPr>
          <w:p w14:paraId="1BEF5FC6"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84" w:author="Philipp Alexander Linden" w:date="2020-07-07T15:16:00Z"/>
                <w:color w:val="auto"/>
                <w:sz w:val="16"/>
                <w:szCs w:val="16"/>
                <w:lang w:val="en-US"/>
              </w:rPr>
            </w:pPr>
            <w:ins w:id="285" w:author="Philipp Alexander Linden" w:date="2020-07-07T15:16:00Z">
              <w:r w:rsidRPr="00C3071E">
                <w:rPr>
                  <w:color w:val="auto"/>
                  <w:sz w:val="16"/>
                  <w:szCs w:val="16"/>
                  <w:lang w:val="en-US"/>
                </w:rPr>
                <w:t>ES_US</w:t>
              </w:r>
            </w:ins>
          </w:p>
          <w:p w14:paraId="4939F224"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86" w:author="Philipp Alexander Linden" w:date="2020-07-07T15:16:00Z"/>
                <w:color w:val="auto"/>
                <w:sz w:val="16"/>
                <w:szCs w:val="16"/>
                <w:lang w:val="en-US"/>
              </w:rPr>
            </w:pPr>
            <w:ins w:id="287" w:author="Philipp Alexander Linden" w:date="2020-07-07T15:16:00Z">
              <w:r w:rsidRPr="00C3071E">
                <w:rPr>
                  <w:color w:val="auto"/>
                  <w:sz w:val="16"/>
                  <w:szCs w:val="16"/>
                  <w:lang w:val="en-US"/>
                </w:rPr>
                <w:t>(0.94)</w:t>
              </w:r>
            </w:ins>
          </w:p>
        </w:tc>
        <w:tc>
          <w:tcPr>
            <w:tcW w:w="822" w:type="dxa"/>
            <w:shd w:val="clear" w:color="auto" w:fill="FFFFFF" w:themeFill="background1"/>
            <w:vAlign w:val="center"/>
          </w:tcPr>
          <w:p w14:paraId="4F0B264B"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88" w:author="Philipp Alexander Linden" w:date="2020-07-07T15:16:00Z"/>
                <w:color w:val="auto"/>
                <w:sz w:val="16"/>
                <w:szCs w:val="16"/>
                <w:lang w:val="en-US"/>
              </w:rPr>
            </w:pPr>
          </w:p>
        </w:tc>
        <w:tc>
          <w:tcPr>
            <w:tcW w:w="823" w:type="dxa"/>
            <w:shd w:val="clear" w:color="auto" w:fill="FFFFFF" w:themeFill="background1"/>
            <w:vAlign w:val="center"/>
          </w:tcPr>
          <w:p w14:paraId="79C8F591"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289" w:author="Philipp Alexander Linden" w:date="2020-07-07T15:16:00Z"/>
                <w:color w:val="auto"/>
                <w:sz w:val="16"/>
                <w:szCs w:val="16"/>
                <w:lang w:val="en-US"/>
              </w:rPr>
            </w:pPr>
          </w:p>
        </w:tc>
      </w:tr>
      <w:tr w:rsidR="00B17790" w:rsidRPr="007A31D0" w14:paraId="688152BB" w14:textId="77777777" w:rsidTr="000E6987">
        <w:trPr>
          <w:trHeight w:val="680"/>
          <w:ins w:id="290"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639EA93E" w14:textId="77777777" w:rsidR="00B17790" w:rsidRPr="00C3071E" w:rsidRDefault="00B17790" w:rsidP="000E6987">
            <w:pPr>
              <w:spacing w:line="276" w:lineRule="auto"/>
              <w:rPr>
                <w:ins w:id="291" w:author="Philipp Alexander Linden" w:date="2020-07-07T15:16:00Z"/>
                <w:b w:val="0"/>
                <w:bCs w:val="0"/>
                <w:caps w:val="0"/>
                <w:color w:val="auto"/>
                <w:sz w:val="16"/>
                <w:szCs w:val="16"/>
                <w:lang w:val="en-US"/>
              </w:rPr>
            </w:pPr>
            <w:ins w:id="292" w:author="Philipp Alexander Linden" w:date="2020-07-07T15:16:00Z">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9</w:t>
              </w:r>
              <w:r>
                <w:rPr>
                  <w:b w:val="0"/>
                  <w:bCs w:val="0"/>
                  <w:caps w:val="0"/>
                  <w:color w:val="auto"/>
                  <w:sz w:val="16"/>
                  <w:szCs w:val="16"/>
                  <w:lang w:val="en-US"/>
                </w:rPr>
                <w:t xml:space="preserve"> cluster ties</w:t>
              </w:r>
            </w:ins>
          </w:p>
        </w:tc>
        <w:tc>
          <w:tcPr>
            <w:tcW w:w="822" w:type="dxa"/>
            <w:tcBorders>
              <w:right w:val="nil"/>
            </w:tcBorders>
            <w:shd w:val="clear" w:color="auto" w:fill="FFFFFF" w:themeFill="background1"/>
            <w:vAlign w:val="center"/>
          </w:tcPr>
          <w:p w14:paraId="58CF9161" w14:textId="77777777" w:rsidR="00B17790" w:rsidRPr="00B6557F" w:rsidRDefault="00B17790" w:rsidP="000E6987">
            <w:pPr>
              <w:jc w:val="center"/>
              <w:cnfStyle w:val="000000000000" w:firstRow="0" w:lastRow="0" w:firstColumn="0" w:lastColumn="0" w:oddVBand="0" w:evenVBand="0" w:oddHBand="0" w:evenHBand="0" w:firstRowFirstColumn="0" w:firstRowLastColumn="0" w:lastRowFirstColumn="0" w:lastRowLastColumn="0"/>
              <w:rPr>
                <w:ins w:id="293" w:author="Philipp Alexander Linden" w:date="2020-07-07T15:16:00Z"/>
                <w:color w:val="auto"/>
                <w:sz w:val="16"/>
                <w:szCs w:val="16"/>
                <w:lang w:val="en-US"/>
              </w:rPr>
            </w:pPr>
            <w:ins w:id="294" w:author="Philipp Alexander Linden" w:date="2020-07-07T15:16:00Z">
              <w:r w:rsidRPr="00B6557F">
                <w:rPr>
                  <w:color w:val="auto"/>
                  <w:sz w:val="16"/>
                  <w:szCs w:val="16"/>
                  <w:lang w:val="en-US"/>
                </w:rPr>
                <w:t>CZ_LV</w:t>
              </w:r>
            </w:ins>
          </w:p>
          <w:p w14:paraId="2E09189F"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95" w:author="Philipp Alexander Linden" w:date="2020-07-07T15:16:00Z"/>
                <w:color w:val="auto"/>
                <w:sz w:val="16"/>
                <w:szCs w:val="16"/>
                <w:lang w:val="en-US"/>
              </w:rPr>
            </w:pPr>
            <w:ins w:id="296" w:author="Philipp Alexander Linden" w:date="2020-07-07T15:16:00Z">
              <w:r w:rsidRPr="00C3071E">
                <w:rPr>
                  <w:color w:val="auto"/>
                  <w:sz w:val="16"/>
                  <w:szCs w:val="16"/>
                  <w:lang w:val="en-US"/>
                </w:rPr>
                <w:t>CZ_PL LV_PL</w:t>
              </w:r>
            </w:ins>
          </w:p>
          <w:p w14:paraId="2E025232"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97" w:author="Philipp Alexander Linden" w:date="2020-07-07T15:16:00Z"/>
                <w:color w:val="auto"/>
                <w:sz w:val="16"/>
                <w:szCs w:val="16"/>
                <w:lang w:val="en-US"/>
              </w:rPr>
            </w:pPr>
          </w:p>
        </w:tc>
        <w:tc>
          <w:tcPr>
            <w:tcW w:w="822" w:type="dxa"/>
            <w:shd w:val="clear" w:color="auto" w:fill="FFFFFF" w:themeFill="background1"/>
            <w:vAlign w:val="center"/>
          </w:tcPr>
          <w:p w14:paraId="2A18181D"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298" w:author="Philipp Alexander Linden" w:date="2020-07-07T15:16:00Z"/>
                <w:color w:val="auto"/>
                <w:sz w:val="16"/>
                <w:szCs w:val="16"/>
                <w:lang w:val="en-US"/>
              </w:rPr>
            </w:pPr>
            <w:ins w:id="299" w:author="Philipp Alexander Linden" w:date="2020-07-07T15:16:00Z">
              <w:r w:rsidRPr="00C3071E">
                <w:rPr>
                  <w:color w:val="auto"/>
                  <w:sz w:val="16"/>
                  <w:szCs w:val="16"/>
                </w:rPr>
                <w:t>FI_DE</w:t>
              </w:r>
            </w:ins>
          </w:p>
        </w:tc>
        <w:tc>
          <w:tcPr>
            <w:tcW w:w="822" w:type="dxa"/>
            <w:tcBorders>
              <w:right w:val="nil"/>
            </w:tcBorders>
            <w:shd w:val="clear" w:color="auto" w:fill="FFFFFF" w:themeFill="background1"/>
            <w:vAlign w:val="center"/>
          </w:tcPr>
          <w:p w14:paraId="7961E31A"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00" w:author="Philipp Alexander Linden" w:date="2020-07-07T15:16:00Z"/>
                <w:color w:val="auto"/>
                <w:sz w:val="16"/>
                <w:szCs w:val="16"/>
                <w:lang w:val="en-US"/>
              </w:rPr>
            </w:pPr>
            <w:ins w:id="301" w:author="Philipp Alexander Linden" w:date="2020-07-07T15:16:00Z">
              <w:r w:rsidRPr="00C3071E">
                <w:rPr>
                  <w:color w:val="auto"/>
                  <w:sz w:val="16"/>
                  <w:szCs w:val="16"/>
                  <w:lang w:val="en-US"/>
                </w:rPr>
                <w:t>DK_IE</w:t>
              </w:r>
            </w:ins>
          </w:p>
          <w:p w14:paraId="3B526318"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02" w:author="Philipp Alexander Linden" w:date="2020-07-07T15:16:00Z"/>
                <w:color w:val="auto"/>
                <w:sz w:val="16"/>
                <w:szCs w:val="16"/>
                <w:lang w:val="en-US"/>
              </w:rPr>
            </w:pPr>
            <w:ins w:id="303" w:author="Philipp Alexander Linden" w:date="2020-07-07T15:16:00Z">
              <w:r w:rsidRPr="00C3071E">
                <w:rPr>
                  <w:color w:val="auto"/>
                  <w:sz w:val="16"/>
                  <w:szCs w:val="16"/>
                  <w:lang w:val="en-US"/>
                </w:rPr>
                <w:t>DK_NO</w:t>
              </w:r>
            </w:ins>
          </w:p>
          <w:p w14:paraId="62B052ED"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04" w:author="Philipp Alexander Linden" w:date="2020-07-07T15:16:00Z"/>
                <w:color w:val="auto"/>
                <w:sz w:val="16"/>
                <w:szCs w:val="16"/>
                <w:lang w:val="en-US"/>
              </w:rPr>
            </w:pPr>
            <w:ins w:id="305" w:author="Philipp Alexander Linden" w:date="2020-07-07T15:16:00Z">
              <w:r w:rsidRPr="00C3071E">
                <w:rPr>
                  <w:color w:val="auto"/>
                  <w:sz w:val="16"/>
                  <w:szCs w:val="16"/>
                  <w:lang w:val="en-US"/>
                </w:rPr>
                <w:t>DK_SE</w:t>
              </w:r>
            </w:ins>
          </w:p>
          <w:p w14:paraId="216A4BAE"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06" w:author="Philipp Alexander Linden" w:date="2020-07-07T15:16:00Z"/>
                <w:color w:val="auto"/>
                <w:sz w:val="16"/>
                <w:szCs w:val="16"/>
                <w:lang w:val="en-US"/>
              </w:rPr>
            </w:pPr>
            <w:ins w:id="307" w:author="Philipp Alexander Linden" w:date="2020-07-07T15:16:00Z">
              <w:r w:rsidRPr="00C3071E">
                <w:rPr>
                  <w:color w:val="auto"/>
                  <w:sz w:val="16"/>
                  <w:szCs w:val="16"/>
                  <w:lang w:val="en-US"/>
                </w:rPr>
                <w:t>IE_NO</w:t>
              </w:r>
            </w:ins>
          </w:p>
          <w:p w14:paraId="05E6162D"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08" w:author="Philipp Alexander Linden" w:date="2020-07-07T15:16:00Z"/>
                <w:color w:val="auto"/>
                <w:sz w:val="16"/>
                <w:szCs w:val="16"/>
                <w:lang w:val="en-US"/>
              </w:rPr>
            </w:pPr>
            <w:ins w:id="309" w:author="Philipp Alexander Linden" w:date="2020-07-07T15:16:00Z">
              <w:r w:rsidRPr="00C3071E">
                <w:rPr>
                  <w:color w:val="auto"/>
                  <w:sz w:val="16"/>
                  <w:szCs w:val="16"/>
                  <w:lang w:val="en-US"/>
                </w:rPr>
                <w:t>IE_SE</w:t>
              </w:r>
            </w:ins>
          </w:p>
          <w:p w14:paraId="66ED6628"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10" w:author="Philipp Alexander Linden" w:date="2020-07-07T15:16:00Z"/>
                <w:color w:val="auto"/>
                <w:sz w:val="16"/>
                <w:szCs w:val="16"/>
                <w:lang w:val="en-US"/>
              </w:rPr>
            </w:pPr>
            <w:ins w:id="311" w:author="Philipp Alexander Linden" w:date="2020-07-07T15:16:00Z">
              <w:r w:rsidRPr="00C3071E">
                <w:rPr>
                  <w:color w:val="auto"/>
                  <w:sz w:val="16"/>
                  <w:szCs w:val="16"/>
                  <w:lang w:val="en-US"/>
                </w:rPr>
                <w:t>NO_SE</w:t>
              </w:r>
            </w:ins>
          </w:p>
        </w:tc>
        <w:tc>
          <w:tcPr>
            <w:tcW w:w="822" w:type="dxa"/>
            <w:tcBorders>
              <w:left w:val="nil"/>
            </w:tcBorders>
            <w:shd w:val="clear" w:color="auto" w:fill="FFFFFF" w:themeFill="background1"/>
            <w:vAlign w:val="center"/>
          </w:tcPr>
          <w:p w14:paraId="3C74F402"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12" w:author="Philipp Alexander Linden" w:date="2020-07-07T15:16:00Z"/>
                <w:color w:val="auto"/>
                <w:sz w:val="16"/>
                <w:szCs w:val="16"/>
                <w:lang w:val="en-US"/>
              </w:rPr>
            </w:pPr>
            <w:ins w:id="313" w:author="Philipp Alexander Linden" w:date="2020-07-07T15:16:00Z">
              <w:r w:rsidRPr="00C3071E">
                <w:rPr>
                  <w:color w:val="auto"/>
                  <w:sz w:val="16"/>
                  <w:szCs w:val="16"/>
                  <w:lang w:val="en-US"/>
                </w:rPr>
                <w:t>JP_KR</w:t>
              </w:r>
            </w:ins>
          </w:p>
        </w:tc>
        <w:tc>
          <w:tcPr>
            <w:tcW w:w="823" w:type="dxa"/>
            <w:shd w:val="clear" w:color="auto" w:fill="FFFFFF" w:themeFill="background1"/>
            <w:vAlign w:val="center"/>
          </w:tcPr>
          <w:p w14:paraId="6DC1C4A5"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14" w:author="Philipp Alexander Linden" w:date="2020-07-07T15:16:00Z"/>
                <w:color w:val="auto"/>
                <w:sz w:val="16"/>
                <w:szCs w:val="16"/>
                <w:lang w:val="en-US"/>
              </w:rPr>
            </w:pPr>
            <w:ins w:id="315" w:author="Philipp Alexander Linden" w:date="2020-07-07T15:16:00Z">
              <w:r w:rsidRPr="00C3071E">
                <w:rPr>
                  <w:color w:val="auto"/>
                  <w:sz w:val="16"/>
                  <w:szCs w:val="16"/>
                  <w:lang w:val="en-US"/>
                </w:rPr>
                <w:t>BE_LU</w:t>
              </w:r>
            </w:ins>
          </w:p>
          <w:p w14:paraId="3DA1D891"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16" w:author="Philipp Alexander Linden" w:date="2020-07-07T15:16:00Z"/>
                <w:color w:val="auto"/>
                <w:sz w:val="16"/>
                <w:szCs w:val="16"/>
                <w:lang w:val="en-US"/>
              </w:rPr>
            </w:pPr>
            <w:ins w:id="317" w:author="Philipp Alexander Linden" w:date="2020-07-07T15:16:00Z">
              <w:r w:rsidRPr="00C3071E">
                <w:rPr>
                  <w:color w:val="auto"/>
                  <w:sz w:val="16"/>
                  <w:szCs w:val="16"/>
                  <w:lang w:val="en-US"/>
                </w:rPr>
                <w:t>BE_NL</w:t>
              </w:r>
            </w:ins>
          </w:p>
          <w:p w14:paraId="04FDF870" w14:textId="77777777" w:rsidR="00B17790" w:rsidRPr="00B6557F" w:rsidRDefault="00B17790" w:rsidP="000E6987">
            <w:pPr>
              <w:jc w:val="center"/>
              <w:cnfStyle w:val="000000000000" w:firstRow="0" w:lastRow="0" w:firstColumn="0" w:lastColumn="0" w:oddVBand="0" w:evenVBand="0" w:oddHBand="0" w:evenHBand="0" w:firstRowFirstColumn="0" w:firstRowLastColumn="0" w:lastRowFirstColumn="0" w:lastRowLastColumn="0"/>
              <w:rPr>
                <w:ins w:id="318" w:author="Philipp Alexander Linden" w:date="2020-07-07T15:16:00Z"/>
                <w:color w:val="auto"/>
                <w:sz w:val="16"/>
                <w:szCs w:val="16"/>
                <w:lang w:val="en-US"/>
              </w:rPr>
            </w:pPr>
            <w:ins w:id="319" w:author="Philipp Alexander Linden" w:date="2020-07-07T15:16:00Z">
              <w:r w:rsidRPr="00B6557F">
                <w:rPr>
                  <w:color w:val="auto"/>
                  <w:sz w:val="16"/>
                  <w:szCs w:val="16"/>
                  <w:lang w:val="en-US"/>
                </w:rPr>
                <w:t>LU</w:t>
              </w:r>
              <w:r w:rsidRPr="00C3071E">
                <w:rPr>
                  <w:color w:val="auto"/>
                  <w:sz w:val="16"/>
                  <w:szCs w:val="16"/>
                  <w:lang w:val="en-US"/>
                </w:rPr>
                <w:t>_</w:t>
              </w:r>
              <w:r w:rsidRPr="00B6557F">
                <w:rPr>
                  <w:color w:val="auto"/>
                  <w:sz w:val="16"/>
                  <w:szCs w:val="16"/>
                  <w:lang w:val="en-US"/>
                </w:rPr>
                <w:t>CH</w:t>
              </w:r>
            </w:ins>
          </w:p>
          <w:p w14:paraId="1E309849"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20" w:author="Philipp Alexander Linden" w:date="2020-07-07T15:16:00Z"/>
                <w:color w:val="auto"/>
                <w:sz w:val="16"/>
                <w:szCs w:val="16"/>
                <w:lang w:val="en-US"/>
              </w:rPr>
            </w:pPr>
            <w:ins w:id="321" w:author="Philipp Alexander Linden" w:date="2020-07-07T15:16:00Z">
              <w:r w:rsidRPr="00C3071E">
                <w:rPr>
                  <w:color w:val="auto"/>
                  <w:sz w:val="16"/>
                  <w:szCs w:val="16"/>
                  <w:lang w:val="en-US"/>
                </w:rPr>
                <w:t>LU_NL</w:t>
              </w:r>
            </w:ins>
          </w:p>
          <w:p w14:paraId="494EF9D1"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22" w:author="Philipp Alexander Linden" w:date="2020-07-07T15:16:00Z"/>
                <w:color w:val="auto"/>
                <w:sz w:val="16"/>
                <w:szCs w:val="16"/>
                <w:lang w:val="en-US"/>
              </w:rPr>
            </w:pPr>
            <w:ins w:id="323" w:author="Philipp Alexander Linden" w:date="2020-07-07T15:16:00Z">
              <w:r w:rsidRPr="00C3071E">
                <w:rPr>
                  <w:color w:val="auto"/>
                  <w:sz w:val="16"/>
                  <w:szCs w:val="16"/>
                  <w:lang w:val="en-US"/>
                </w:rPr>
                <w:t>NL_CH</w:t>
              </w:r>
            </w:ins>
          </w:p>
        </w:tc>
        <w:tc>
          <w:tcPr>
            <w:tcW w:w="822" w:type="dxa"/>
            <w:shd w:val="clear" w:color="auto" w:fill="FFFFFF" w:themeFill="background1"/>
            <w:vAlign w:val="center"/>
          </w:tcPr>
          <w:p w14:paraId="75D2A3D5"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24" w:author="Philipp Alexander Linden" w:date="2020-07-07T15:16:00Z"/>
                <w:color w:val="auto"/>
                <w:sz w:val="16"/>
                <w:szCs w:val="16"/>
                <w:lang w:val="en-US"/>
              </w:rPr>
            </w:pPr>
          </w:p>
        </w:tc>
        <w:tc>
          <w:tcPr>
            <w:tcW w:w="822" w:type="dxa"/>
            <w:shd w:val="clear" w:color="auto" w:fill="FFFFFF" w:themeFill="background1"/>
            <w:vAlign w:val="center"/>
          </w:tcPr>
          <w:p w14:paraId="2CE42B93"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25" w:author="Philipp Alexander Linden" w:date="2020-07-07T15:16:00Z"/>
                <w:color w:val="auto"/>
                <w:sz w:val="16"/>
                <w:szCs w:val="16"/>
                <w:lang w:val="en-US"/>
              </w:rPr>
            </w:pPr>
            <w:ins w:id="326" w:author="Philipp Alexander Linden" w:date="2020-07-07T15:16:00Z">
              <w:r w:rsidRPr="00C3071E">
                <w:rPr>
                  <w:color w:val="auto"/>
                  <w:sz w:val="16"/>
                  <w:szCs w:val="16"/>
                  <w:lang w:val="en-US"/>
                </w:rPr>
                <w:t>ES_US</w:t>
              </w:r>
            </w:ins>
          </w:p>
        </w:tc>
        <w:tc>
          <w:tcPr>
            <w:tcW w:w="822" w:type="dxa"/>
            <w:shd w:val="clear" w:color="auto" w:fill="FFFFFF" w:themeFill="background1"/>
            <w:vAlign w:val="center"/>
          </w:tcPr>
          <w:p w14:paraId="4868705B"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27" w:author="Philipp Alexander Linden" w:date="2020-07-07T15:16:00Z"/>
                <w:color w:val="auto"/>
                <w:sz w:val="16"/>
                <w:szCs w:val="16"/>
                <w:lang w:val="en-US"/>
              </w:rPr>
            </w:pPr>
          </w:p>
        </w:tc>
        <w:tc>
          <w:tcPr>
            <w:tcW w:w="823" w:type="dxa"/>
            <w:shd w:val="clear" w:color="auto" w:fill="FFFFFF" w:themeFill="background1"/>
            <w:vAlign w:val="center"/>
          </w:tcPr>
          <w:p w14:paraId="69AB379C" w14:textId="77777777" w:rsidR="00B17790" w:rsidRPr="00C3071E" w:rsidRDefault="00B17790" w:rsidP="000E6987">
            <w:pPr>
              <w:jc w:val="center"/>
              <w:cnfStyle w:val="000000000000" w:firstRow="0" w:lastRow="0" w:firstColumn="0" w:lastColumn="0" w:oddVBand="0" w:evenVBand="0" w:oddHBand="0" w:evenHBand="0" w:firstRowFirstColumn="0" w:firstRowLastColumn="0" w:lastRowFirstColumn="0" w:lastRowLastColumn="0"/>
              <w:rPr>
                <w:ins w:id="328" w:author="Philipp Alexander Linden" w:date="2020-07-07T15:16:00Z"/>
                <w:color w:val="auto"/>
                <w:sz w:val="16"/>
                <w:szCs w:val="16"/>
                <w:lang w:val="en-US"/>
              </w:rPr>
            </w:pPr>
          </w:p>
        </w:tc>
      </w:tr>
      <w:tr w:rsidR="00B17790" w:rsidRPr="007A31D0" w14:paraId="77E128B7" w14:textId="77777777" w:rsidTr="000E6987">
        <w:trPr>
          <w:cnfStyle w:val="000000100000" w:firstRow="0" w:lastRow="0" w:firstColumn="0" w:lastColumn="0" w:oddVBand="0" w:evenVBand="0" w:oddHBand="1" w:evenHBand="0" w:firstRowFirstColumn="0" w:firstRowLastColumn="0" w:lastRowFirstColumn="0" w:lastRowLastColumn="0"/>
          <w:trHeight w:val="680"/>
          <w:ins w:id="329"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444FC1D3" w14:textId="77777777" w:rsidR="00B17790" w:rsidRDefault="00B17790" w:rsidP="000E6987">
            <w:pPr>
              <w:spacing w:line="276" w:lineRule="auto"/>
              <w:rPr>
                <w:ins w:id="330" w:author="Philipp Alexander Linden" w:date="2020-07-07T15:16:00Z"/>
                <w:color w:val="auto"/>
                <w:sz w:val="16"/>
                <w:szCs w:val="16"/>
                <w:lang w:val="en-US"/>
              </w:rPr>
            </w:pPr>
            <w:ins w:id="331" w:author="Philipp Alexander Linden" w:date="2020-07-07T15:16:00Z">
              <w:r>
                <w:rPr>
                  <w:b w:val="0"/>
                  <w:bCs w:val="0"/>
                  <w:caps w:val="0"/>
                  <w:color w:val="auto"/>
                  <w:sz w:val="16"/>
                  <w:szCs w:val="16"/>
                  <w:lang w:val="en-US"/>
                </w:rPr>
                <w:t>#</w:t>
              </w:r>
              <w:r w:rsidRPr="00C3071E">
                <w:rPr>
                  <w:b w:val="0"/>
                  <w:bCs w:val="0"/>
                  <w:caps w:val="0"/>
                  <w:color w:val="auto"/>
                  <w:sz w:val="16"/>
                  <w:szCs w:val="16"/>
                  <w:lang w:val="en-US"/>
                </w:rPr>
                <w:t xml:space="preserve"> of ties in </w:t>
              </w:r>
            </w:ins>
          </w:p>
          <w:p w14:paraId="42CB9917" w14:textId="77777777" w:rsidR="00B17790" w:rsidRPr="00C3071E" w:rsidRDefault="00B17790" w:rsidP="000E6987">
            <w:pPr>
              <w:spacing w:line="276" w:lineRule="auto"/>
              <w:rPr>
                <w:ins w:id="332" w:author="Philipp Alexander Linden" w:date="2020-07-07T15:16:00Z"/>
                <w:color w:val="auto"/>
                <w:sz w:val="16"/>
                <w:szCs w:val="16"/>
                <w:lang w:val="en-US"/>
              </w:rPr>
            </w:pPr>
            <w:ins w:id="333" w:author="Philipp Alexander Linden" w:date="2020-07-07T15:16:00Z">
              <w:r w:rsidRPr="00C3071E">
                <w:rPr>
                  <w:b w:val="0"/>
                  <w:bCs w:val="0"/>
                  <w:caps w:val="0"/>
                  <w:color w:val="auto"/>
                  <w:sz w:val="16"/>
                  <w:szCs w:val="16"/>
                  <w:lang w:val="en-US"/>
                </w:rPr>
                <w:t>full cluster</w:t>
              </w:r>
            </w:ins>
          </w:p>
        </w:tc>
        <w:tc>
          <w:tcPr>
            <w:tcW w:w="822" w:type="dxa"/>
            <w:tcBorders>
              <w:bottom w:val="single" w:sz="12" w:space="0" w:color="auto"/>
              <w:right w:val="nil"/>
            </w:tcBorders>
            <w:shd w:val="clear" w:color="auto" w:fill="FFFFFF" w:themeFill="background1"/>
            <w:vAlign w:val="center"/>
          </w:tcPr>
          <w:p w14:paraId="17BCCE3E"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34" w:author="Philipp Alexander Linden" w:date="2020-07-07T15:16:00Z"/>
                <w:color w:val="auto"/>
                <w:sz w:val="16"/>
                <w:szCs w:val="16"/>
                <w:lang w:val="en-US"/>
              </w:rPr>
            </w:pPr>
            <w:ins w:id="335" w:author="Philipp Alexander Linden" w:date="2020-07-07T15:16:00Z">
              <w:r w:rsidRPr="00C3071E">
                <w:rPr>
                  <w:color w:val="auto"/>
                  <w:sz w:val="16"/>
                  <w:szCs w:val="16"/>
                  <w:lang w:val="en-US"/>
                </w:rPr>
                <w:t>3/3</w:t>
              </w:r>
            </w:ins>
          </w:p>
        </w:tc>
        <w:tc>
          <w:tcPr>
            <w:tcW w:w="822" w:type="dxa"/>
            <w:tcBorders>
              <w:bottom w:val="single" w:sz="12" w:space="0" w:color="auto"/>
            </w:tcBorders>
            <w:shd w:val="clear" w:color="auto" w:fill="FFFFFF" w:themeFill="background1"/>
            <w:vAlign w:val="center"/>
          </w:tcPr>
          <w:p w14:paraId="4140CD8E"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36" w:author="Philipp Alexander Linden" w:date="2020-07-07T15:16:00Z"/>
                <w:color w:val="auto"/>
                <w:sz w:val="16"/>
                <w:szCs w:val="16"/>
                <w:lang w:val="en-US"/>
              </w:rPr>
            </w:pPr>
            <w:ins w:id="337" w:author="Philipp Alexander Linden" w:date="2020-07-07T15:16:00Z">
              <w:r w:rsidRPr="00C3071E">
                <w:rPr>
                  <w:color w:val="auto"/>
                  <w:sz w:val="16"/>
                  <w:szCs w:val="16"/>
                  <w:lang w:val="en-US"/>
                </w:rPr>
                <w:t>1/1</w:t>
              </w:r>
            </w:ins>
          </w:p>
        </w:tc>
        <w:tc>
          <w:tcPr>
            <w:tcW w:w="822" w:type="dxa"/>
            <w:tcBorders>
              <w:bottom w:val="single" w:sz="12" w:space="0" w:color="auto"/>
              <w:right w:val="nil"/>
            </w:tcBorders>
            <w:shd w:val="clear" w:color="auto" w:fill="FFFFFF" w:themeFill="background1"/>
            <w:vAlign w:val="center"/>
          </w:tcPr>
          <w:p w14:paraId="6E1AA0CB"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38" w:author="Philipp Alexander Linden" w:date="2020-07-07T15:16:00Z"/>
                <w:color w:val="auto"/>
                <w:sz w:val="16"/>
                <w:szCs w:val="16"/>
                <w:lang w:val="en-US"/>
              </w:rPr>
            </w:pPr>
            <w:ins w:id="339" w:author="Philipp Alexander Linden" w:date="2020-07-07T15:16:00Z">
              <w:r w:rsidRPr="00C3071E">
                <w:rPr>
                  <w:color w:val="auto"/>
                  <w:sz w:val="16"/>
                  <w:szCs w:val="16"/>
                  <w:lang w:val="en-US"/>
                </w:rPr>
                <w:t>6/6</w:t>
              </w:r>
            </w:ins>
          </w:p>
        </w:tc>
        <w:tc>
          <w:tcPr>
            <w:tcW w:w="822" w:type="dxa"/>
            <w:tcBorders>
              <w:left w:val="nil"/>
              <w:bottom w:val="single" w:sz="12" w:space="0" w:color="auto"/>
            </w:tcBorders>
            <w:shd w:val="clear" w:color="auto" w:fill="FFFFFF" w:themeFill="background1"/>
            <w:vAlign w:val="center"/>
          </w:tcPr>
          <w:p w14:paraId="0E976E48"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40" w:author="Philipp Alexander Linden" w:date="2020-07-07T15:16:00Z"/>
                <w:color w:val="auto"/>
                <w:sz w:val="16"/>
                <w:szCs w:val="16"/>
                <w:lang w:val="en-US"/>
              </w:rPr>
            </w:pPr>
            <w:ins w:id="341" w:author="Philipp Alexander Linden" w:date="2020-07-07T15:16:00Z">
              <w:r w:rsidRPr="00C3071E">
                <w:rPr>
                  <w:color w:val="auto"/>
                  <w:sz w:val="16"/>
                  <w:szCs w:val="16"/>
                  <w:lang w:val="en-US"/>
                </w:rPr>
                <w:t>1/1</w:t>
              </w:r>
            </w:ins>
          </w:p>
        </w:tc>
        <w:tc>
          <w:tcPr>
            <w:tcW w:w="823" w:type="dxa"/>
            <w:tcBorders>
              <w:bottom w:val="single" w:sz="12" w:space="0" w:color="auto"/>
            </w:tcBorders>
            <w:shd w:val="clear" w:color="auto" w:fill="FFFFFF" w:themeFill="background1"/>
            <w:vAlign w:val="center"/>
          </w:tcPr>
          <w:p w14:paraId="626E6E3C"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42" w:author="Philipp Alexander Linden" w:date="2020-07-07T15:16:00Z"/>
                <w:color w:val="auto"/>
                <w:sz w:val="16"/>
                <w:szCs w:val="16"/>
                <w:lang w:val="en-US"/>
              </w:rPr>
            </w:pPr>
            <w:ins w:id="343" w:author="Philipp Alexander Linden" w:date="2020-07-07T15:16:00Z">
              <w:r w:rsidRPr="00C3071E">
                <w:rPr>
                  <w:color w:val="auto"/>
                  <w:sz w:val="16"/>
                  <w:szCs w:val="16"/>
                  <w:lang w:val="en-US"/>
                </w:rPr>
                <w:t>10/10</w:t>
              </w:r>
            </w:ins>
          </w:p>
        </w:tc>
        <w:tc>
          <w:tcPr>
            <w:tcW w:w="822" w:type="dxa"/>
            <w:tcBorders>
              <w:bottom w:val="single" w:sz="12" w:space="0" w:color="auto"/>
            </w:tcBorders>
            <w:shd w:val="clear" w:color="auto" w:fill="FFFFFF" w:themeFill="background1"/>
            <w:vAlign w:val="center"/>
          </w:tcPr>
          <w:p w14:paraId="4187E8D6"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44" w:author="Philipp Alexander Linden" w:date="2020-07-07T15:16:00Z"/>
                <w:color w:val="auto"/>
                <w:sz w:val="16"/>
                <w:szCs w:val="16"/>
                <w:lang w:val="en-US"/>
              </w:rPr>
            </w:pPr>
            <w:ins w:id="345" w:author="Philipp Alexander Linden" w:date="2020-07-07T15:16:00Z">
              <w:r w:rsidRPr="00C3071E">
                <w:rPr>
                  <w:color w:val="auto"/>
                  <w:sz w:val="16"/>
                  <w:szCs w:val="16"/>
                  <w:lang w:val="en-US"/>
                </w:rPr>
                <w:t>1/1</w:t>
              </w:r>
            </w:ins>
          </w:p>
        </w:tc>
        <w:tc>
          <w:tcPr>
            <w:tcW w:w="822" w:type="dxa"/>
            <w:tcBorders>
              <w:bottom w:val="single" w:sz="12" w:space="0" w:color="auto"/>
            </w:tcBorders>
            <w:shd w:val="clear" w:color="auto" w:fill="FFFFFF" w:themeFill="background1"/>
            <w:vAlign w:val="center"/>
          </w:tcPr>
          <w:p w14:paraId="15FC28F2"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46" w:author="Philipp Alexander Linden" w:date="2020-07-07T15:16:00Z"/>
                <w:color w:val="auto"/>
                <w:sz w:val="16"/>
                <w:szCs w:val="16"/>
                <w:lang w:val="en-US"/>
              </w:rPr>
            </w:pPr>
            <w:ins w:id="347" w:author="Philipp Alexander Linden" w:date="2020-07-07T15:16:00Z">
              <w:r w:rsidRPr="00C3071E">
                <w:rPr>
                  <w:color w:val="auto"/>
                  <w:sz w:val="16"/>
                  <w:szCs w:val="16"/>
                  <w:lang w:val="en-US"/>
                </w:rPr>
                <w:t>9/10</w:t>
              </w:r>
            </w:ins>
          </w:p>
        </w:tc>
        <w:tc>
          <w:tcPr>
            <w:tcW w:w="822" w:type="dxa"/>
            <w:tcBorders>
              <w:bottom w:val="single" w:sz="12" w:space="0" w:color="auto"/>
            </w:tcBorders>
            <w:shd w:val="clear" w:color="auto" w:fill="FFFFFF" w:themeFill="background1"/>
            <w:vAlign w:val="center"/>
          </w:tcPr>
          <w:p w14:paraId="05BB7F2B"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48" w:author="Philipp Alexander Linden" w:date="2020-07-07T15:16:00Z"/>
                <w:color w:val="auto"/>
                <w:sz w:val="16"/>
                <w:szCs w:val="16"/>
                <w:lang w:val="en-US"/>
              </w:rPr>
            </w:pPr>
          </w:p>
        </w:tc>
        <w:tc>
          <w:tcPr>
            <w:tcW w:w="823" w:type="dxa"/>
            <w:tcBorders>
              <w:bottom w:val="single" w:sz="12" w:space="0" w:color="auto"/>
            </w:tcBorders>
            <w:shd w:val="clear" w:color="auto" w:fill="FFFFFF" w:themeFill="background1"/>
            <w:vAlign w:val="center"/>
          </w:tcPr>
          <w:p w14:paraId="050A5164" w14:textId="77777777" w:rsidR="00B17790" w:rsidRPr="00C3071E" w:rsidRDefault="00B17790" w:rsidP="000E6987">
            <w:pPr>
              <w:jc w:val="center"/>
              <w:cnfStyle w:val="000000100000" w:firstRow="0" w:lastRow="0" w:firstColumn="0" w:lastColumn="0" w:oddVBand="0" w:evenVBand="0" w:oddHBand="1" w:evenHBand="0" w:firstRowFirstColumn="0" w:firstRowLastColumn="0" w:lastRowFirstColumn="0" w:lastRowLastColumn="0"/>
              <w:rPr>
                <w:ins w:id="349" w:author="Philipp Alexander Linden" w:date="2020-07-07T15:16:00Z"/>
                <w:color w:val="auto"/>
                <w:sz w:val="16"/>
                <w:szCs w:val="16"/>
                <w:lang w:val="en-US"/>
              </w:rPr>
            </w:pPr>
          </w:p>
        </w:tc>
      </w:tr>
    </w:tbl>
    <w:p w14:paraId="13E3E7F3" w14:textId="77777777" w:rsidR="00B17790" w:rsidRDefault="00B17790" w:rsidP="00B17790">
      <w:pPr>
        <w:numPr>
          <w:ilvl w:val="0"/>
          <w:numId w:val="12"/>
        </w:numPr>
        <w:spacing w:before="240" w:after="160" w:line="360" w:lineRule="auto"/>
        <w:jc w:val="both"/>
        <w:rPr>
          <w:ins w:id="350" w:author="Philipp Alexander Linden" w:date="2020-07-07T15:16:00Z"/>
          <w:rFonts w:eastAsiaTheme="minorHAnsi"/>
          <w:iCs/>
          <w:color w:val="auto"/>
          <w:szCs w:val="18"/>
          <w:lang w:val="en-US"/>
        </w:rPr>
      </w:pPr>
      <w:ins w:id="351" w:author="Philipp Alexander Linden" w:date="2020-07-07T15:16:00Z">
        <w:r w:rsidRPr="00184E5A">
          <w:rPr>
            <w:rFonts w:eastAsiaTheme="minorHAnsi"/>
            <w:iCs/>
            <w:color w:val="auto"/>
            <w:szCs w:val="18"/>
            <w:lang w:val="en-US"/>
          </w:rPr>
          <w:t xml:space="preserve">The first cluster consist of Czech Republic, Latvia, and Poland </w:t>
        </w:r>
        <w:r>
          <w:rPr>
            <w:rFonts w:eastAsiaTheme="minorHAnsi"/>
            <w:iCs/>
            <w:color w:val="auto"/>
            <w:szCs w:val="18"/>
            <w:lang w:val="en-US"/>
          </w:rPr>
          <w:t xml:space="preserve">who </w:t>
        </w:r>
        <w:r w:rsidRPr="00184E5A">
          <w:rPr>
            <w:rFonts w:eastAsiaTheme="minorHAnsi"/>
            <w:iCs/>
            <w:color w:val="auto"/>
            <w:szCs w:val="18"/>
            <w:lang w:val="en-US"/>
          </w:rPr>
          <w:t>form a distinct and highly consistent cluster, with all ties between these cou</w:t>
        </w:r>
        <w:r>
          <w:rPr>
            <w:rFonts w:eastAsiaTheme="minorHAnsi"/>
            <w:iCs/>
            <w:color w:val="auto"/>
            <w:szCs w:val="18"/>
            <w:lang w:val="en-US"/>
          </w:rPr>
          <w:t>ntries &gt; 90%. No other country</w:t>
        </w:r>
        <w:r w:rsidRPr="00184E5A">
          <w:rPr>
            <w:rFonts w:eastAsiaTheme="minorHAnsi"/>
            <w:iCs/>
            <w:color w:val="auto"/>
            <w:szCs w:val="18"/>
            <w:lang w:val="en-US"/>
          </w:rPr>
          <w:t xml:space="preserve"> has a partial membership in this cluster. </w:t>
        </w:r>
      </w:ins>
    </w:p>
    <w:p w14:paraId="2946054F" w14:textId="77777777" w:rsidR="00B17790" w:rsidRPr="00184E5A" w:rsidRDefault="00B17790" w:rsidP="00B17790">
      <w:pPr>
        <w:numPr>
          <w:ilvl w:val="0"/>
          <w:numId w:val="12"/>
        </w:numPr>
        <w:spacing w:before="240" w:after="160" w:line="360" w:lineRule="auto"/>
        <w:jc w:val="both"/>
        <w:rPr>
          <w:ins w:id="352" w:author="Philipp Alexander Linden" w:date="2020-07-07T15:16:00Z"/>
          <w:rFonts w:eastAsiaTheme="minorHAnsi"/>
          <w:iCs/>
          <w:color w:val="auto"/>
          <w:szCs w:val="18"/>
          <w:lang w:val="en-US"/>
        </w:rPr>
      </w:pPr>
      <w:ins w:id="353" w:author="Philipp Alexander Linden" w:date="2020-07-07T15:16:00Z">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strong ties (94%)</w:t>
        </w:r>
        <w:commentRangeStart w:id="354"/>
        <w:commentRangeStart w:id="355"/>
        <w:commentRangeEnd w:id="354"/>
        <w:r>
          <w:rPr>
            <w:rStyle w:val="Kommentarzeichen"/>
          </w:rPr>
          <w:commentReference w:id="354"/>
        </w:r>
        <w:commentRangeEnd w:id="355"/>
        <w:r>
          <w:rPr>
            <w:rStyle w:val="Kommentarzeichen"/>
          </w:rPr>
          <w:commentReference w:id="355"/>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ins>
    </w:p>
    <w:p w14:paraId="7E466BBB" w14:textId="77777777" w:rsidR="00B17790" w:rsidRDefault="00B17790" w:rsidP="00B17790">
      <w:pPr>
        <w:numPr>
          <w:ilvl w:val="0"/>
          <w:numId w:val="12"/>
        </w:numPr>
        <w:spacing w:before="240" w:after="160" w:line="360" w:lineRule="auto"/>
        <w:jc w:val="both"/>
        <w:rPr>
          <w:ins w:id="356" w:author="Philipp Alexander Linden" w:date="2020-07-07T15:16:00Z"/>
          <w:rFonts w:eastAsiaTheme="minorHAnsi"/>
          <w:iCs/>
          <w:color w:val="auto"/>
          <w:szCs w:val="18"/>
          <w:lang w:val="en-US"/>
        </w:rPr>
      </w:pPr>
      <w:ins w:id="357" w:author="Philipp Alexander Linden" w:date="2020-07-07T15:16:00Z">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ins>
    </w:p>
    <w:p w14:paraId="6E9FE270" w14:textId="77777777" w:rsidR="00B17790" w:rsidRPr="001C01E8" w:rsidRDefault="00B17790" w:rsidP="00B17790">
      <w:pPr>
        <w:numPr>
          <w:ilvl w:val="0"/>
          <w:numId w:val="12"/>
        </w:numPr>
        <w:spacing w:before="240" w:after="160" w:line="360" w:lineRule="auto"/>
        <w:jc w:val="both"/>
        <w:rPr>
          <w:ins w:id="358" w:author="Philipp Alexander Linden" w:date="2020-07-07T15:16:00Z"/>
          <w:rFonts w:eastAsiaTheme="minorHAnsi"/>
          <w:iCs/>
          <w:color w:val="auto"/>
          <w:szCs w:val="18"/>
          <w:lang w:val="en-US"/>
        </w:rPr>
      </w:pPr>
      <w:ins w:id="359" w:author="Philipp Alexander Linden" w:date="2020-07-07T15:16:00Z">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w:t>
        </w:r>
        <w:proofErr w:type="spellStart"/>
        <w:r>
          <w:rPr>
            <w:rFonts w:eastAsiaTheme="minorHAnsi"/>
            <w:iCs/>
            <w:color w:val="auto"/>
            <w:szCs w:val="18"/>
            <w:lang w:val="en-US"/>
          </w:rPr>
          <w:t>custer</w:t>
        </w:r>
        <w:proofErr w:type="spellEnd"/>
        <w:r>
          <w:rPr>
            <w:rFonts w:eastAsiaTheme="minorHAnsi"/>
            <w:iCs/>
            <w:color w:val="auto"/>
            <w:szCs w:val="18"/>
            <w:lang w:val="en-US"/>
          </w:rPr>
          <w:t xml:space="preserve">. </w:t>
        </w:r>
      </w:ins>
    </w:p>
    <w:p w14:paraId="06BEC61F" w14:textId="77777777" w:rsidR="00B17790" w:rsidRPr="00184E5A" w:rsidRDefault="00B17790" w:rsidP="00B17790">
      <w:pPr>
        <w:numPr>
          <w:ilvl w:val="0"/>
          <w:numId w:val="12"/>
        </w:numPr>
        <w:spacing w:before="240" w:after="160" w:line="360" w:lineRule="auto"/>
        <w:jc w:val="both"/>
        <w:rPr>
          <w:ins w:id="360" w:author="Philipp Alexander Linden" w:date="2020-07-07T15:16:00Z"/>
          <w:rFonts w:eastAsiaTheme="minorHAnsi"/>
          <w:iCs/>
          <w:color w:val="auto"/>
          <w:szCs w:val="18"/>
          <w:lang w:val="en-US"/>
        </w:rPr>
      </w:pPr>
      <w:ins w:id="361" w:author="Philipp Alexander Linden" w:date="2020-07-07T15:16:00Z">
        <w:r w:rsidRPr="004F1AEA">
          <w:rPr>
            <w:rFonts w:eastAsiaTheme="minorHAnsi"/>
            <w:iCs/>
            <w:color w:val="auto"/>
            <w:szCs w:val="18"/>
            <w:lang w:val="en-US"/>
          </w:rPr>
          <w:t xml:space="preserve">Australia, Belgium, Luxemburg, Netherlands, and </w:t>
        </w:r>
        <w:proofErr w:type="spellStart"/>
        <w:r w:rsidRPr="004F1AEA">
          <w:rPr>
            <w:rFonts w:eastAsiaTheme="minorHAnsi"/>
            <w:iCs/>
            <w:color w:val="auto"/>
            <w:szCs w:val="18"/>
            <w:lang w:val="en-US"/>
          </w:rPr>
          <w:t>Switzerland</w:t>
        </w:r>
        <w:r>
          <w:rPr>
            <w:rFonts w:eastAsiaTheme="minorHAnsi"/>
            <w:iCs/>
            <w:color w:val="auto"/>
            <w:szCs w:val="18"/>
            <w:lang w:val="en-US"/>
          </w:rPr>
          <w:t>form</w:t>
        </w:r>
        <w:proofErr w:type="spellEnd"/>
        <w:r>
          <w:rPr>
            <w:rFonts w:eastAsiaTheme="minorHAnsi"/>
            <w:iCs/>
            <w:color w:val="auto"/>
            <w:szCs w:val="18"/>
            <w:lang w:val="en-US"/>
          </w:rPr>
          <w:t xml:space="preserve">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y in the cluste</w:t>
        </w:r>
        <w:r>
          <w:rPr>
            <w:rFonts w:eastAsiaTheme="minorHAnsi"/>
            <w:iCs/>
            <w:color w:val="auto"/>
            <w:szCs w:val="18"/>
            <w:lang w:val="en-US"/>
          </w:rPr>
          <w:t>r.</w:t>
        </w:r>
      </w:ins>
    </w:p>
    <w:p w14:paraId="5FC3483C" w14:textId="77777777" w:rsidR="00B17790" w:rsidRPr="00184E5A" w:rsidRDefault="00B17790" w:rsidP="00B17790">
      <w:pPr>
        <w:numPr>
          <w:ilvl w:val="0"/>
          <w:numId w:val="12"/>
        </w:numPr>
        <w:spacing w:before="240" w:after="160" w:line="360" w:lineRule="auto"/>
        <w:jc w:val="both"/>
        <w:rPr>
          <w:ins w:id="362" w:author="Philipp Alexander Linden" w:date="2020-07-07T15:16:00Z"/>
          <w:rFonts w:eastAsiaTheme="minorHAnsi"/>
          <w:iCs/>
          <w:color w:val="auto"/>
          <w:szCs w:val="18"/>
          <w:lang w:val="en-US"/>
        </w:rPr>
      </w:pPr>
      <w:ins w:id="363" w:author="Philipp Alexander Linden" w:date="2020-07-07T15:16:00Z">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ins>
    </w:p>
    <w:p w14:paraId="61B70FBE" w14:textId="77777777" w:rsidR="00B17790" w:rsidRPr="00184E5A" w:rsidRDefault="00B17790" w:rsidP="00B17790">
      <w:pPr>
        <w:numPr>
          <w:ilvl w:val="0"/>
          <w:numId w:val="12"/>
        </w:numPr>
        <w:spacing w:before="240" w:after="160" w:line="360" w:lineRule="auto"/>
        <w:jc w:val="both"/>
        <w:rPr>
          <w:ins w:id="364" w:author="Philipp Alexander Linden" w:date="2020-07-07T15:16:00Z"/>
          <w:rFonts w:eastAsiaTheme="minorHAnsi"/>
          <w:iCs/>
          <w:color w:val="auto"/>
          <w:szCs w:val="18"/>
          <w:lang w:val="en-US"/>
        </w:rPr>
      </w:pPr>
      <w:commentRangeStart w:id="365"/>
      <w:commentRangeStart w:id="366"/>
      <w:ins w:id="367" w:author="Philipp Alexander Linden" w:date="2020-07-07T15:16:00Z">
        <w:r w:rsidRPr="00184E5A">
          <w:rPr>
            <w:rFonts w:eastAsiaTheme="minorHAnsi"/>
            <w:iCs/>
            <w:color w:val="auto"/>
            <w:szCs w:val="18"/>
            <w:lang w:val="en-US"/>
          </w:rPr>
          <w:lastRenderedPageBreak/>
          <w:t xml:space="preserve">France, Israel, Spain, the United Kingdom, and the United States constitute </w:t>
        </w:r>
        <w:proofErr w:type="spellStart"/>
        <w:r w:rsidRPr="00184E5A">
          <w:rPr>
            <w:rFonts w:eastAsiaTheme="minorHAnsi"/>
            <w:iCs/>
            <w:color w:val="auto"/>
            <w:szCs w:val="18"/>
            <w:lang w:val="en-US"/>
          </w:rPr>
          <w:t>a</w:t>
        </w:r>
        <w:r>
          <w:rPr>
            <w:rFonts w:eastAsiaTheme="minorHAnsi"/>
            <w:iCs/>
            <w:color w:val="auto"/>
            <w:szCs w:val="18"/>
            <w:lang w:val="en-US"/>
          </w:rPr>
          <w:t>nother</w:t>
        </w:r>
        <w:r w:rsidRPr="00184E5A">
          <w:rPr>
            <w:rFonts w:eastAsiaTheme="minorHAnsi"/>
            <w:iCs/>
            <w:color w:val="auto"/>
            <w:szCs w:val="18"/>
            <w:lang w:val="en-US"/>
          </w:rPr>
          <w:t>cluster</w:t>
        </w:r>
        <w:proofErr w:type="spellEnd"/>
        <w:r w:rsidRPr="00184E5A">
          <w:rPr>
            <w:rFonts w:eastAsiaTheme="minorHAnsi"/>
            <w:iCs/>
            <w:color w:val="auto"/>
            <w:szCs w:val="18"/>
            <w:lang w:val="en-US"/>
          </w:rPr>
          <w:t>, in which the tie between the US and France is the only weak one in the cluster.</w:t>
        </w:r>
        <w:commentRangeEnd w:id="365"/>
        <w:r>
          <w:rPr>
            <w:rStyle w:val="Kommentarzeichen"/>
          </w:rPr>
          <w:commentReference w:id="365"/>
        </w:r>
        <w:commentRangeEnd w:id="366"/>
        <w:r>
          <w:rPr>
            <w:rStyle w:val="Kommentarzeichen"/>
          </w:rPr>
          <w:commentReference w:id="366"/>
        </w:r>
      </w:ins>
    </w:p>
    <w:p w14:paraId="319B4BB9" w14:textId="39C8BFE9" w:rsidR="00B17790" w:rsidRPr="003920CC" w:rsidRDefault="00B17790">
      <w:pPr>
        <w:numPr>
          <w:ilvl w:val="0"/>
          <w:numId w:val="12"/>
        </w:numPr>
        <w:spacing w:before="240" w:after="160" w:line="360" w:lineRule="auto"/>
        <w:jc w:val="both"/>
        <w:rPr>
          <w:rFonts w:eastAsiaTheme="minorHAnsi"/>
          <w:iCs/>
          <w:color w:val="auto"/>
          <w:szCs w:val="18"/>
          <w:lang w:val="en-US"/>
          <w:rPrChange w:id="368" w:author="Philipp Alexander Linden" w:date="2020-07-07T15:28:00Z">
            <w:rPr>
              <w:lang w:val="en-US"/>
            </w:rPr>
          </w:rPrChange>
        </w:rPr>
        <w:pPrChange w:id="369" w:author="Philipp Alexander Linden" w:date="2020-07-07T15:28:00Z">
          <w:pPr>
            <w:pStyle w:val="02Flietext"/>
          </w:pPr>
        </w:pPrChange>
      </w:pPr>
      <w:ins w:id="370" w:author="Philipp Alexander Linden" w:date="2020-07-07T15:16:00Z">
        <w:r w:rsidRPr="00184E5A">
          <w:rPr>
            <w:rFonts w:eastAsiaTheme="minorHAnsi"/>
            <w:iCs/>
            <w:color w:val="auto"/>
            <w:szCs w:val="18"/>
            <w:lang w:val="en-US"/>
          </w:rPr>
          <w:t>Estonia and 9) New Zealand are sole 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w:t>
        </w:r>
        <w:commentRangeStart w:id="371"/>
        <w:commentRangeEnd w:id="371"/>
        <w:r>
          <w:rPr>
            <w:rStyle w:val="Kommentarzeichen"/>
          </w:rPr>
          <w:commentReference w:id="371"/>
        </w:r>
        <w:r w:rsidRPr="00184E5A">
          <w:rPr>
            <w:rFonts w:eastAsiaTheme="minorHAnsi"/>
            <w:iCs/>
            <w:color w:val="auto"/>
            <w:szCs w:val="18"/>
            <w:lang w:val="en-US"/>
          </w:rPr>
          <w:t xml:space="preserve"> and is hence </w:t>
        </w:r>
        <w:r>
          <w:rPr>
            <w:rFonts w:eastAsiaTheme="minorHAnsi"/>
            <w:iCs/>
            <w:color w:val="auto"/>
            <w:szCs w:val="18"/>
            <w:lang w:val="en-US"/>
          </w:rPr>
          <w:t xml:space="preserve">considered </w:t>
        </w:r>
        <w:r w:rsidRPr="00184E5A">
          <w:rPr>
            <w:rFonts w:eastAsiaTheme="minorHAnsi"/>
            <w:iCs/>
            <w:color w:val="auto"/>
            <w:szCs w:val="18"/>
            <w:lang w:val="en-US"/>
          </w:rPr>
          <w:t>a partial cluster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ins>
    </w:p>
    <w:p w14:paraId="7AB559F2" w14:textId="4DE18D4A" w:rsidR="00B17790" w:rsidRPr="00B87403" w:rsidRDefault="00B87403" w:rsidP="00B17790">
      <w:pPr>
        <w:pStyle w:val="02Flietext"/>
        <w:rPr>
          <w:ins w:id="372" w:author="Philipp Alexander Linden" w:date="2020-07-07T15:16:00Z"/>
          <w:lang w:val="en-US"/>
          <w:rPrChange w:id="373" w:author="Philipp Alexander Linden" w:date="2020-07-07T15:22:00Z">
            <w:rPr>
              <w:ins w:id="374" w:author="Philipp Alexander Linden" w:date="2020-07-07T15:16:00Z"/>
            </w:rPr>
          </w:rPrChange>
        </w:rPr>
      </w:pPr>
      <w:ins w:id="375" w:author="Philipp Alexander Linden" w:date="2020-07-07T15:25:00Z">
        <w:r w:rsidRPr="00B87403">
          <w:rPr>
            <w:lang w:val="en-US"/>
          </w:rPr>
          <w:t xml:space="preserve">Although nine clusters were clearly distinguished from a methodological point of view, such a solution with clusters covering only one or two countries may not be suitable for most purposes. However, our flexible typology </w:t>
        </w:r>
        <w:proofErr w:type="gramStart"/>
        <w:r w:rsidRPr="00B87403">
          <w:rPr>
            <w:lang w:val="en-US"/>
          </w:rPr>
          <w:t>is able to</w:t>
        </w:r>
        <w:proofErr w:type="gramEnd"/>
        <w:r w:rsidRPr="00B87403">
          <w:rPr>
            <w:lang w:val="en-US"/>
          </w:rPr>
          <w:t xml:space="preserve"> go beyond this interpretation. The clusters can be condensed based on their partial memberships. Four distinct cluster emerge, which have no tie ≥ 50%. </w:t>
        </w:r>
      </w:ins>
      <w:ins w:id="376" w:author="Philipp Alexander Linden" w:date="2020-07-07T15:16:00Z">
        <w:r w:rsidR="00B17790" w:rsidRPr="00B87403">
          <w:rPr>
            <w:lang w:val="en-US"/>
            <w:rPrChange w:id="377" w:author="Philipp Alexander Linden" w:date="2020-07-07T15:22:00Z">
              <w:rPr/>
            </w:rPrChange>
          </w:rPr>
          <w:t>Figure 1</w:t>
        </w:r>
      </w:ins>
      <w:ins w:id="378" w:author="Philipp Alexander Linden" w:date="2020-07-07T15:22:00Z">
        <w:r w:rsidRPr="00B87403">
          <w:rPr>
            <w:lang w:val="en-US"/>
            <w:rPrChange w:id="379" w:author="Philipp Alexander Linden" w:date="2020-07-07T15:22:00Z">
              <w:rPr/>
            </w:rPrChange>
          </w:rPr>
          <w:t xml:space="preserve"> </w:t>
        </w:r>
      </w:ins>
      <w:ins w:id="380" w:author="Philipp Alexander Linden" w:date="2020-07-07T15:16:00Z">
        <w:r w:rsidR="00B17790" w:rsidRPr="00B87403">
          <w:rPr>
            <w:lang w:val="en-US"/>
            <w:rPrChange w:id="381" w:author="Philipp Alexander Linden" w:date="2020-07-07T15:22:00Z">
              <w:rPr/>
            </w:rPrChange>
          </w:rPr>
          <w:t xml:space="preserve">shows a graphical depiction of the clusters. </w:t>
        </w:r>
      </w:ins>
    </w:p>
    <w:p w14:paraId="6C33A93F" w14:textId="7A2E42B9"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4BD54CA7" w14:textId="15802FF6" w:rsidR="00D67B4C" w:rsidRPr="00DA59EE" w:rsidDel="00B17790" w:rsidRDefault="00E028AA" w:rsidP="00DA59EE">
      <w:pPr>
        <w:pStyle w:val="02Flietext"/>
        <w:jc w:val="center"/>
        <w:rPr>
          <w:del w:id="382" w:author="Philipp Alexander Linden" w:date="2020-07-07T15:16:00Z"/>
          <w:lang w:val="en-US"/>
        </w:rPr>
      </w:pPr>
      <w:del w:id="383" w:author="Philipp Alexander Linden" w:date="2020-07-07T15:16:00Z">
        <w:r w:rsidRPr="00E028AA" w:rsidDel="00B17790">
          <w:rPr>
            <w:highlight w:val="yellow"/>
            <w:lang w:val="en-US"/>
          </w:rPr>
          <w:delText xml:space="preserve">--- TABLE </w:delText>
        </w:r>
        <w:r w:rsidR="00FA0513" w:rsidDel="00B17790">
          <w:rPr>
            <w:highlight w:val="yellow"/>
            <w:lang w:val="en-US"/>
          </w:rPr>
          <w:delText>2</w:delText>
        </w:r>
        <w:r w:rsidRPr="00E028AA" w:rsidDel="00B17790">
          <w:rPr>
            <w:highlight w:val="yellow"/>
            <w:lang w:val="en-US"/>
          </w:rPr>
          <w:delText xml:space="preserve"> ABOUT HERE ---</w:delText>
        </w:r>
      </w:del>
    </w:p>
    <w:p w14:paraId="0F0018CC" w14:textId="43B69AA7" w:rsidR="00643277" w:rsidRPr="000A6C8D" w:rsidDel="00B17790" w:rsidRDefault="00643277" w:rsidP="000A6C8D">
      <w:pPr>
        <w:pStyle w:val="Beschriftung"/>
        <w:keepNext/>
        <w:spacing w:before="240" w:after="240"/>
        <w:jc w:val="left"/>
        <w:rPr>
          <w:del w:id="384" w:author="Philipp Alexander Linden" w:date="2020-07-07T15:16:00Z"/>
          <w:sz w:val="22"/>
          <w:szCs w:val="22"/>
          <w:lang w:val="en-US"/>
        </w:rPr>
      </w:pPr>
      <w:del w:id="385" w:author="Philipp Alexander Linden" w:date="2020-07-07T15:16:00Z">
        <w:r w:rsidRPr="000A6C8D" w:rsidDel="00B17790">
          <w:rPr>
            <w:sz w:val="22"/>
            <w:szCs w:val="22"/>
            <w:lang w:val="en-US"/>
          </w:rPr>
          <w:lastRenderedPageBreak/>
          <w:delText xml:space="preserve">Table </w:delText>
        </w:r>
        <w:r w:rsidRPr="000A6C8D" w:rsidDel="00B17790">
          <w:rPr>
            <w:sz w:val="22"/>
            <w:lang w:val="en-US"/>
          </w:rPr>
          <w:fldChar w:fldCharType="begin"/>
        </w:r>
        <w:r w:rsidRPr="000A6C8D" w:rsidDel="00B17790">
          <w:rPr>
            <w:sz w:val="22"/>
            <w:szCs w:val="22"/>
            <w:lang w:val="en-US"/>
          </w:rPr>
          <w:delInstrText xml:space="preserve"> SEQ Table \* ARABIC </w:delInstrText>
        </w:r>
        <w:r w:rsidRPr="000A6C8D" w:rsidDel="00B17790">
          <w:rPr>
            <w:sz w:val="22"/>
            <w:lang w:val="en-US"/>
          </w:rPr>
          <w:fldChar w:fldCharType="separate"/>
        </w:r>
        <w:r w:rsidR="00A77345" w:rsidDel="00B17790">
          <w:rPr>
            <w:noProof/>
            <w:sz w:val="22"/>
            <w:szCs w:val="22"/>
            <w:lang w:val="en-US"/>
          </w:rPr>
          <w:delText>2</w:delText>
        </w:r>
        <w:r w:rsidRPr="000A6C8D" w:rsidDel="00B17790">
          <w:rPr>
            <w:sz w:val="22"/>
            <w:lang w:val="en-US"/>
          </w:rPr>
          <w:fldChar w:fldCharType="end"/>
        </w:r>
        <w:r w:rsidRPr="000A6C8D" w:rsidDel="00B17790">
          <w:rPr>
            <w:sz w:val="22"/>
            <w:szCs w:val="22"/>
            <w:lang w:val="en-US"/>
          </w:rPr>
          <w:delText xml:space="preserve">: Clustering based on benchmark percentages of same cluster </w:delText>
        </w:r>
        <w:commentRangeStart w:id="386"/>
        <w:r w:rsidRPr="000A6C8D" w:rsidDel="00B17790">
          <w:rPr>
            <w:sz w:val="22"/>
            <w:szCs w:val="22"/>
            <w:lang w:val="en-US"/>
          </w:rPr>
          <w:delText>solutions</w:delText>
        </w:r>
        <w:commentRangeEnd w:id="386"/>
        <w:r w:rsidR="007D6C6B" w:rsidDel="00B17790">
          <w:rPr>
            <w:rStyle w:val="Kommentarzeichen"/>
            <w:color w:val="000000"/>
          </w:rPr>
          <w:commentReference w:id="386"/>
        </w:r>
      </w:del>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F92878" w:rsidRPr="008233BC" w:rsidDel="00B17790" w14:paraId="5499F83F" w14:textId="2C72785F" w:rsidTr="00F92878">
        <w:trPr>
          <w:cnfStyle w:val="100000000000" w:firstRow="1" w:lastRow="0" w:firstColumn="0" w:lastColumn="0" w:oddVBand="0" w:evenVBand="0" w:oddHBand="0" w:evenHBand="0" w:firstRowFirstColumn="0" w:firstRowLastColumn="0" w:lastRowFirstColumn="0" w:lastRowLastColumn="0"/>
          <w:trHeight w:val="680"/>
          <w:del w:id="387" w:author="Philipp Alexander Linden" w:date="2020-07-07T15:16:00Z"/>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9BC9EF0" w14:textId="4F57D308" w:rsidR="00F92878" w:rsidRPr="00C3071E" w:rsidDel="00B17790" w:rsidRDefault="00F92878" w:rsidP="00F92878">
            <w:pPr>
              <w:spacing w:line="276" w:lineRule="auto"/>
              <w:rPr>
                <w:del w:id="388" w:author="Philipp Alexander Linden" w:date="2020-07-07T15:16:00Z"/>
                <w:b w:val="0"/>
                <w:bCs w:val="0"/>
                <w:caps w:val="0"/>
                <w:color w:val="auto"/>
                <w:sz w:val="16"/>
                <w:szCs w:val="16"/>
                <w:lang w:val="en-US"/>
              </w:rPr>
            </w:pPr>
          </w:p>
        </w:tc>
        <w:tc>
          <w:tcPr>
            <w:tcW w:w="822" w:type="dxa"/>
            <w:tcBorders>
              <w:top w:val="single" w:sz="12" w:space="0" w:color="auto"/>
              <w:right w:val="nil"/>
            </w:tcBorders>
            <w:shd w:val="clear" w:color="auto" w:fill="FFFFFF" w:themeFill="background1"/>
            <w:vAlign w:val="center"/>
          </w:tcPr>
          <w:p w14:paraId="2D54B841" w14:textId="151DB42F" w:rsidR="00F92878" w:rsidRPr="00C3071E" w:rsidDel="00B17790" w:rsidRDefault="00F92878" w:rsidP="00F92878">
            <w:pPr>
              <w:jc w:val="center"/>
              <w:cnfStyle w:val="100000000000" w:firstRow="1" w:lastRow="0" w:firstColumn="0" w:lastColumn="0" w:oddVBand="0" w:evenVBand="0" w:oddHBand="0" w:evenHBand="0" w:firstRowFirstColumn="0" w:firstRowLastColumn="0" w:lastRowFirstColumn="0" w:lastRowLastColumn="0"/>
              <w:rPr>
                <w:del w:id="389" w:author="Philipp Alexander Linden" w:date="2020-07-07T15:16:00Z"/>
                <w:b w:val="0"/>
                <w:bCs w:val="0"/>
                <w:caps w:val="0"/>
                <w:color w:val="auto"/>
                <w:sz w:val="16"/>
                <w:szCs w:val="16"/>
                <w:lang w:val="en-US"/>
              </w:rPr>
            </w:pPr>
            <w:del w:id="390" w:author="Philipp Alexander Linden" w:date="2020-07-07T15:16:00Z">
              <w:r w:rsidDel="00B17790">
                <w:rPr>
                  <w:b w:val="0"/>
                  <w:bCs w:val="0"/>
                  <w:caps w:val="0"/>
                  <w:color w:val="auto"/>
                  <w:sz w:val="16"/>
                  <w:szCs w:val="16"/>
                  <w:lang w:val="en-US"/>
                </w:rPr>
                <w:delText>1</w:delText>
              </w:r>
            </w:del>
          </w:p>
        </w:tc>
        <w:tc>
          <w:tcPr>
            <w:tcW w:w="822" w:type="dxa"/>
            <w:tcBorders>
              <w:top w:val="single" w:sz="12" w:space="0" w:color="auto"/>
            </w:tcBorders>
            <w:shd w:val="clear" w:color="auto" w:fill="FFFFFF" w:themeFill="background1"/>
            <w:vAlign w:val="center"/>
          </w:tcPr>
          <w:p w14:paraId="55BC080A" w14:textId="2C5F5C6A" w:rsidR="00F92878" w:rsidRPr="00C3071E" w:rsidDel="00B17790" w:rsidRDefault="00F92878" w:rsidP="00F92878">
            <w:pPr>
              <w:jc w:val="center"/>
              <w:cnfStyle w:val="100000000000" w:firstRow="1" w:lastRow="0" w:firstColumn="0" w:lastColumn="0" w:oddVBand="0" w:evenVBand="0" w:oddHBand="0" w:evenHBand="0" w:firstRowFirstColumn="0" w:firstRowLastColumn="0" w:lastRowFirstColumn="0" w:lastRowLastColumn="0"/>
              <w:rPr>
                <w:del w:id="391" w:author="Philipp Alexander Linden" w:date="2020-07-07T15:16:00Z"/>
                <w:b w:val="0"/>
                <w:bCs w:val="0"/>
                <w:caps w:val="0"/>
                <w:color w:val="auto"/>
                <w:sz w:val="16"/>
                <w:szCs w:val="16"/>
                <w:lang w:val="en-US"/>
              </w:rPr>
            </w:pPr>
            <w:del w:id="392" w:author="Philipp Alexander Linden" w:date="2020-07-07T15:16:00Z">
              <w:r w:rsidDel="00B17790">
                <w:rPr>
                  <w:b w:val="0"/>
                  <w:bCs w:val="0"/>
                  <w:caps w:val="0"/>
                  <w:color w:val="auto"/>
                  <w:sz w:val="16"/>
                  <w:szCs w:val="16"/>
                  <w:lang w:val="en-US"/>
                </w:rPr>
                <w:delText>2</w:delText>
              </w:r>
            </w:del>
          </w:p>
        </w:tc>
        <w:tc>
          <w:tcPr>
            <w:tcW w:w="822" w:type="dxa"/>
            <w:tcBorders>
              <w:top w:val="single" w:sz="12" w:space="0" w:color="auto"/>
              <w:right w:val="nil"/>
            </w:tcBorders>
            <w:shd w:val="clear" w:color="auto" w:fill="FFFFFF" w:themeFill="background1"/>
            <w:vAlign w:val="center"/>
          </w:tcPr>
          <w:p w14:paraId="2C1E6896" w14:textId="198B7806" w:rsidR="00F92878" w:rsidRPr="00C3071E" w:rsidDel="00B17790" w:rsidRDefault="00F92878" w:rsidP="00F92878">
            <w:pPr>
              <w:jc w:val="center"/>
              <w:cnfStyle w:val="100000000000" w:firstRow="1" w:lastRow="0" w:firstColumn="0" w:lastColumn="0" w:oddVBand="0" w:evenVBand="0" w:oddHBand="0" w:evenHBand="0" w:firstRowFirstColumn="0" w:firstRowLastColumn="0" w:lastRowFirstColumn="0" w:lastRowLastColumn="0"/>
              <w:rPr>
                <w:del w:id="393" w:author="Philipp Alexander Linden" w:date="2020-07-07T15:16:00Z"/>
                <w:b w:val="0"/>
                <w:bCs w:val="0"/>
                <w:caps w:val="0"/>
                <w:color w:val="auto"/>
                <w:sz w:val="16"/>
                <w:szCs w:val="16"/>
                <w:lang w:val="en-US"/>
              </w:rPr>
            </w:pPr>
            <w:del w:id="394" w:author="Philipp Alexander Linden" w:date="2020-07-07T15:16:00Z">
              <w:r w:rsidDel="00B17790">
                <w:rPr>
                  <w:b w:val="0"/>
                  <w:bCs w:val="0"/>
                  <w:caps w:val="0"/>
                  <w:color w:val="auto"/>
                  <w:sz w:val="16"/>
                  <w:szCs w:val="16"/>
                  <w:lang w:val="en-US"/>
                </w:rPr>
                <w:delText>3</w:delText>
              </w:r>
            </w:del>
          </w:p>
        </w:tc>
        <w:tc>
          <w:tcPr>
            <w:tcW w:w="822" w:type="dxa"/>
            <w:tcBorders>
              <w:top w:val="single" w:sz="12" w:space="0" w:color="auto"/>
              <w:left w:val="nil"/>
              <w:bottom w:val="single" w:sz="4" w:space="0" w:color="auto"/>
            </w:tcBorders>
            <w:shd w:val="clear" w:color="auto" w:fill="FFFFFF" w:themeFill="background1"/>
            <w:vAlign w:val="center"/>
          </w:tcPr>
          <w:p w14:paraId="042A596C" w14:textId="05A020C5" w:rsidR="00F92878" w:rsidRPr="00C3071E" w:rsidDel="00B17790" w:rsidRDefault="00F92878" w:rsidP="00F92878">
            <w:pPr>
              <w:jc w:val="center"/>
              <w:cnfStyle w:val="100000000000" w:firstRow="1" w:lastRow="0" w:firstColumn="0" w:lastColumn="0" w:oddVBand="0" w:evenVBand="0" w:oddHBand="0" w:evenHBand="0" w:firstRowFirstColumn="0" w:firstRowLastColumn="0" w:lastRowFirstColumn="0" w:lastRowLastColumn="0"/>
              <w:rPr>
                <w:del w:id="395" w:author="Philipp Alexander Linden" w:date="2020-07-07T15:16:00Z"/>
                <w:b w:val="0"/>
                <w:bCs w:val="0"/>
                <w:caps w:val="0"/>
                <w:color w:val="auto"/>
                <w:sz w:val="16"/>
                <w:szCs w:val="16"/>
                <w:lang w:val="en-US"/>
              </w:rPr>
            </w:pPr>
            <w:del w:id="396" w:author="Philipp Alexander Linden" w:date="2020-07-07T15:16:00Z">
              <w:r w:rsidDel="00B17790">
                <w:rPr>
                  <w:b w:val="0"/>
                  <w:bCs w:val="0"/>
                  <w:caps w:val="0"/>
                  <w:color w:val="auto"/>
                  <w:sz w:val="16"/>
                  <w:szCs w:val="16"/>
                  <w:lang w:val="en-US"/>
                </w:rPr>
                <w:delText>4</w:delText>
              </w:r>
            </w:del>
          </w:p>
        </w:tc>
        <w:tc>
          <w:tcPr>
            <w:tcW w:w="823" w:type="dxa"/>
            <w:tcBorders>
              <w:top w:val="single" w:sz="12" w:space="0" w:color="auto"/>
              <w:bottom w:val="single" w:sz="4" w:space="0" w:color="auto"/>
            </w:tcBorders>
            <w:shd w:val="clear" w:color="auto" w:fill="FFFFFF" w:themeFill="background1"/>
            <w:vAlign w:val="center"/>
          </w:tcPr>
          <w:p w14:paraId="67B53DDA" w14:textId="42117733" w:rsidR="00F92878" w:rsidRPr="00C3071E" w:rsidDel="00B17790" w:rsidRDefault="00F92878" w:rsidP="00F92878">
            <w:pPr>
              <w:jc w:val="center"/>
              <w:cnfStyle w:val="100000000000" w:firstRow="1" w:lastRow="0" w:firstColumn="0" w:lastColumn="0" w:oddVBand="0" w:evenVBand="0" w:oddHBand="0" w:evenHBand="0" w:firstRowFirstColumn="0" w:firstRowLastColumn="0" w:lastRowFirstColumn="0" w:lastRowLastColumn="0"/>
              <w:rPr>
                <w:del w:id="397" w:author="Philipp Alexander Linden" w:date="2020-07-07T15:16:00Z"/>
                <w:b w:val="0"/>
                <w:bCs w:val="0"/>
                <w:caps w:val="0"/>
                <w:color w:val="auto"/>
                <w:sz w:val="16"/>
                <w:szCs w:val="16"/>
                <w:lang w:val="en-US"/>
              </w:rPr>
            </w:pPr>
            <w:del w:id="398" w:author="Philipp Alexander Linden" w:date="2020-07-07T15:16:00Z">
              <w:r w:rsidDel="00B17790">
                <w:rPr>
                  <w:b w:val="0"/>
                  <w:bCs w:val="0"/>
                  <w:caps w:val="0"/>
                  <w:color w:val="auto"/>
                  <w:sz w:val="16"/>
                  <w:szCs w:val="16"/>
                  <w:lang w:val="en-US"/>
                </w:rPr>
                <w:delText>5</w:delText>
              </w:r>
            </w:del>
          </w:p>
        </w:tc>
        <w:tc>
          <w:tcPr>
            <w:tcW w:w="822" w:type="dxa"/>
            <w:tcBorders>
              <w:top w:val="single" w:sz="12" w:space="0" w:color="auto"/>
              <w:bottom w:val="single" w:sz="4" w:space="0" w:color="auto"/>
            </w:tcBorders>
            <w:shd w:val="clear" w:color="auto" w:fill="FFFFFF" w:themeFill="background1"/>
            <w:vAlign w:val="center"/>
          </w:tcPr>
          <w:p w14:paraId="2F12C830" w14:textId="0AB8127A" w:rsidR="00F92878" w:rsidRPr="00C3071E" w:rsidDel="00B17790" w:rsidRDefault="00F92878" w:rsidP="00F92878">
            <w:pPr>
              <w:jc w:val="center"/>
              <w:cnfStyle w:val="100000000000" w:firstRow="1" w:lastRow="0" w:firstColumn="0" w:lastColumn="0" w:oddVBand="0" w:evenVBand="0" w:oddHBand="0" w:evenHBand="0" w:firstRowFirstColumn="0" w:firstRowLastColumn="0" w:lastRowFirstColumn="0" w:lastRowLastColumn="0"/>
              <w:rPr>
                <w:del w:id="399" w:author="Philipp Alexander Linden" w:date="2020-07-07T15:16:00Z"/>
                <w:b w:val="0"/>
                <w:bCs w:val="0"/>
                <w:caps w:val="0"/>
                <w:color w:val="auto"/>
                <w:sz w:val="16"/>
                <w:szCs w:val="16"/>
                <w:lang w:val="en-US"/>
              </w:rPr>
            </w:pPr>
            <w:del w:id="400" w:author="Philipp Alexander Linden" w:date="2020-07-07T15:16:00Z">
              <w:r w:rsidDel="00B17790">
                <w:rPr>
                  <w:b w:val="0"/>
                  <w:bCs w:val="0"/>
                  <w:caps w:val="0"/>
                  <w:color w:val="auto"/>
                  <w:sz w:val="16"/>
                  <w:szCs w:val="16"/>
                  <w:lang w:val="en-US"/>
                </w:rPr>
                <w:delText>6</w:delText>
              </w:r>
            </w:del>
          </w:p>
        </w:tc>
        <w:tc>
          <w:tcPr>
            <w:tcW w:w="822" w:type="dxa"/>
            <w:tcBorders>
              <w:top w:val="single" w:sz="12" w:space="0" w:color="auto"/>
              <w:bottom w:val="single" w:sz="4" w:space="0" w:color="auto"/>
            </w:tcBorders>
            <w:shd w:val="clear" w:color="auto" w:fill="FFFFFF" w:themeFill="background1"/>
            <w:vAlign w:val="center"/>
          </w:tcPr>
          <w:p w14:paraId="7E9693CE" w14:textId="4EC35AA8" w:rsidR="00F92878" w:rsidRPr="00C3071E" w:rsidDel="00B17790" w:rsidRDefault="00F92878" w:rsidP="00F92878">
            <w:pPr>
              <w:jc w:val="center"/>
              <w:cnfStyle w:val="100000000000" w:firstRow="1" w:lastRow="0" w:firstColumn="0" w:lastColumn="0" w:oddVBand="0" w:evenVBand="0" w:oddHBand="0" w:evenHBand="0" w:firstRowFirstColumn="0" w:firstRowLastColumn="0" w:lastRowFirstColumn="0" w:lastRowLastColumn="0"/>
              <w:rPr>
                <w:del w:id="401" w:author="Philipp Alexander Linden" w:date="2020-07-07T15:16:00Z"/>
                <w:b w:val="0"/>
                <w:bCs w:val="0"/>
                <w:caps w:val="0"/>
                <w:color w:val="auto"/>
                <w:sz w:val="16"/>
                <w:szCs w:val="16"/>
                <w:lang w:val="en-US"/>
              </w:rPr>
            </w:pPr>
            <w:del w:id="402" w:author="Philipp Alexander Linden" w:date="2020-07-07T15:16:00Z">
              <w:r w:rsidDel="00B17790">
                <w:rPr>
                  <w:b w:val="0"/>
                  <w:bCs w:val="0"/>
                  <w:caps w:val="0"/>
                  <w:color w:val="auto"/>
                  <w:sz w:val="16"/>
                  <w:szCs w:val="16"/>
                  <w:lang w:val="en-US"/>
                </w:rPr>
                <w:delText>7</w:delText>
              </w:r>
            </w:del>
          </w:p>
        </w:tc>
        <w:tc>
          <w:tcPr>
            <w:tcW w:w="822" w:type="dxa"/>
            <w:tcBorders>
              <w:top w:val="single" w:sz="12" w:space="0" w:color="auto"/>
              <w:bottom w:val="single" w:sz="4" w:space="0" w:color="auto"/>
            </w:tcBorders>
            <w:shd w:val="clear" w:color="auto" w:fill="FFFFFF" w:themeFill="background1"/>
            <w:vAlign w:val="center"/>
          </w:tcPr>
          <w:p w14:paraId="39855EA4" w14:textId="555F818B" w:rsidR="00F92878" w:rsidRPr="00C3071E" w:rsidDel="00B17790"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del w:id="403" w:author="Philipp Alexander Linden" w:date="2020-07-07T15:16:00Z"/>
                <w:b w:val="0"/>
                <w:bCs w:val="0"/>
                <w:caps w:val="0"/>
                <w:color w:val="auto"/>
                <w:sz w:val="16"/>
                <w:szCs w:val="16"/>
                <w:lang w:val="en-US"/>
              </w:rPr>
            </w:pPr>
            <w:del w:id="404" w:author="Philipp Alexander Linden" w:date="2020-07-07T15:16:00Z">
              <w:r w:rsidDel="00B17790">
                <w:rPr>
                  <w:b w:val="0"/>
                  <w:bCs w:val="0"/>
                  <w:caps w:val="0"/>
                  <w:color w:val="auto"/>
                  <w:sz w:val="16"/>
                  <w:szCs w:val="16"/>
                  <w:lang w:val="en-US"/>
                </w:rPr>
                <w:delText>8</w:delText>
              </w:r>
            </w:del>
          </w:p>
        </w:tc>
        <w:tc>
          <w:tcPr>
            <w:tcW w:w="823" w:type="dxa"/>
            <w:tcBorders>
              <w:top w:val="single" w:sz="12" w:space="0" w:color="auto"/>
              <w:bottom w:val="single" w:sz="4" w:space="0" w:color="auto"/>
            </w:tcBorders>
            <w:shd w:val="clear" w:color="auto" w:fill="FFFFFF" w:themeFill="background1"/>
            <w:vAlign w:val="center"/>
          </w:tcPr>
          <w:p w14:paraId="4C8C9956" w14:textId="3FE76DF7" w:rsidR="00F92878" w:rsidRPr="00C3071E" w:rsidDel="00B17790"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del w:id="405" w:author="Philipp Alexander Linden" w:date="2020-07-07T15:16:00Z"/>
                <w:b w:val="0"/>
                <w:bCs w:val="0"/>
                <w:caps w:val="0"/>
                <w:color w:val="auto"/>
                <w:sz w:val="16"/>
                <w:szCs w:val="16"/>
                <w:lang w:val="en-US"/>
              </w:rPr>
            </w:pPr>
            <w:del w:id="406" w:author="Philipp Alexander Linden" w:date="2020-07-07T15:16:00Z">
              <w:r w:rsidDel="00B17790">
                <w:rPr>
                  <w:b w:val="0"/>
                  <w:bCs w:val="0"/>
                  <w:caps w:val="0"/>
                  <w:color w:val="auto"/>
                  <w:sz w:val="16"/>
                  <w:szCs w:val="16"/>
                  <w:lang w:val="en-US"/>
                </w:rPr>
                <w:delText>9</w:delText>
              </w:r>
            </w:del>
          </w:p>
        </w:tc>
      </w:tr>
      <w:tr w:rsidR="00F92878" w:rsidRPr="008233BC" w:rsidDel="00B17790" w14:paraId="6FC2C46E" w14:textId="175209A6" w:rsidTr="00F92878">
        <w:trPr>
          <w:cnfStyle w:val="000000100000" w:firstRow="0" w:lastRow="0" w:firstColumn="0" w:lastColumn="0" w:oddVBand="0" w:evenVBand="0" w:oddHBand="1" w:evenHBand="0" w:firstRowFirstColumn="0" w:firstRowLastColumn="0" w:lastRowFirstColumn="0" w:lastRowLastColumn="0"/>
          <w:trHeight w:val="680"/>
          <w:del w:id="407"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31D574B6" w14:textId="3151237F" w:rsidR="00F92878" w:rsidRPr="00C3071E" w:rsidDel="00B17790" w:rsidRDefault="00F92878" w:rsidP="00F92878">
            <w:pPr>
              <w:spacing w:line="276" w:lineRule="auto"/>
              <w:rPr>
                <w:del w:id="408" w:author="Philipp Alexander Linden" w:date="2020-07-07T15:16:00Z"/>
                <w:b w:val="0"/>
                <w:bCs w:val="0"/>
                <w:caps w:val="0"/>
                <w:color w:val="auto"/>
                <w:sz w:val="16"/>
                <w:szCs w:val="16"/>
                <w:lang w:val="en-US"/>
              </w:rPr>
            </w:pPr>
            <w:del w:id="409" w:author="Philipp Alexander Linden" w:date="2020-07-07T15:16:00Z">
              <w:r w:rsidRPr="00C3071E" w:rsidDel="00B17790">
                <w:rPr>
                  <w:b w:val="0"/>
                  <w:bCs w:val="0"/>
                  <w:caps w:val="0"/>
                  <w:color w:val="auto"/>
                  <w:sz w:val="16"/>
                  <w:szCs w:val="16"/>
                  <w:lang w:val="en-US"/>
                </w:rPr>
                <w:delText>≥</w:delText>
              </w:r>
              <w:r w:rsidDel="00B17790">
                <w:rPr>
                  <w:b w:val="0"/>
                  <w:bCs w:val="0"/>
                  <w:caps w:val="0"/>
                  <w:color w:val="auto"/>
                  <w:sz w:val="16"/>
                  <w:szCs w:val="16"/>
                  <w:lang w:val="en-US"/>
                </w:rPr>
                <w:delText xml:space="preserve"> </w:delText>
              </w:r>
              <w:r w:rsidRPr="00C3071E" w:rsidDel="00B17790">
                <w:rPr>
                  <w:b w:val="0"/>
                  <w:bCs w:val="0"/>
                  <w:caps w:val="0"/>
                  <w:color w:val="auto"/>
                  <w:sz w:val="16"/>
                  <w:szCs w:val="16"/>
                  <w:lang w:val="en-US"/>
                </w:rPr>
                <w:delText>0</w:delText>
              </w:r>
              <w:r w:rsidDel="00B17790">
                <w:rPr>
                  <w:b w:val="0"/>
                  <w:bCs w:val="0"/>
                  <w:caps w:val="0"/>
                  <w:color w:val="auto"/>
                  <w:sz w:val="16"/>
                  <w:szCs w:val="16"/>
                  <w:lang w:val="en-US"/>
                </w:rPr>
                <w:delText>.</w:delText>
              </w:r>
              <w:r w:rsidRPr="00C3071E" w:rsidDel="00B17790">
                <w:rPr>
                  <w:b w:val="0"/>
                  <w:bCs w:val="0"/>
                  <w:caps w:val="0"/>
                  <w:color w:val="auto"/>
                  <w:sz w:val="16"/>
                  <w:szCs w:val="16"/>
                  <w:lang w:val="en-US"/>
                </w:rPr>
                <w:delText>66 and ≥ 0</w:delText>
              </w:r>
              <w:r w:rsidDel="00B17790">
                <w:rPr>
                  <w:b w:val="0"/>
                  <w:bCs w:val="0"/>
                  <w:caps w:val="0"/>
                  <w:color w:val="auto"/>
                  <w:sz w:val="16"/>
                  <w:szCs w:val="16"/>
                  <w:lang w:val="en-US"/>
                </w:rPr>
                <w:delText>.</w:delText>
              </w:r>
              <w:r w:rsidRPr="00C3071E" w:rsidDel="00B17790">
                <w:rPr>
                  <w:b w:val="0"/>
                  <w:bCs w:val="0"/>
                  <w:caps w:val="0"/>
                  <w:color w:val="auto"/>
                  <w:sz w:val="16"/>
                  <w:szCs w:val="16"/>
                  <w:lang w:val="en-US"/>
                </w:rPr>
                <w:delText>5</w:delText>
              </w:r>
              <w:r w:rsidDel="00B17790">
                <w:rPr>
                  <w:b w:val="0"/>
                  <w:bCs w:val="0"/>
                  <w:caps w:val="0"/>
                  <w:color w:val="auto"/>
                  <w:sz w:val="16"/>
                  <w:szCs w:val="16"/>
                  <w:lang w:val="en-US"/>
                </w:rPr>
                <w:delText xml:space="preserve"> cluster ties</w:delText>
              </w:r>
            </w:del>
          </w:p>
        </w:tc>
        <w:tc>
          <w:tcPr>
            <w:tcW w:w="822" w:type="dxa"/>
            <w:tcBorders>
              <w:top w:val="single" w:sz="4" w:space="0" w:color="auto"/>
              <w:right w:val="nil"/>
            </w:tcBorders>
            <w:shd w:val="clear" w:color="auto" w:fill="FFFFFF" w:themeFill="background1"/>
            <w:vAlign w:val="center"/>
          </w:tcPr>
          <w:p w14:paraId="3786ED69" w14:textId="6BA1D88B"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10" w:author="Philipp Alexander Linden" w:date="2020-07-07T15:16:00Z"/>
                <w:color w:val="auto"/>
                <w:sz w:val="16"/>
                <w:szCs w:val="16"/>
                <w:lang w:val="en-US"/>
                <w:rPrChange w:id="411" w:author="Philipp Alexander Linden" w:date="2020-07-07T15:16:00Z">
                  <w:rPr>
                    <w:del w:id="412" w:author="Philipp Alexander Linden" w:date="2020-07-07T15:16:00Z"/>
                    <w:color w:val="auto"/>
                    <w:sz w:val="16"/>
                    <w:szCs w:val="16"/>
                  </w:rPr>
                </w:rPrChange>
              </w:rPr>
            </w:pPr>
            <w:del w:id="413" w:author="Philipp Alexander Linden" w:date="2020-07-07T15:16:00Z">
              <w:r w:rsidRPr="00C3071E" w:rsidDel="00B17790">
                <w:rPr>
                  <w:color w:val="auto"/>
                  <w:sz w:val="16"/>
                  <w:szCs w:val="16"/>
                  <w:lang w:val="en-US"/>
                </w:rPr>
                <w:delText>CZ, LV, PL</w:delText>
              </w:r>
            </w:del>
          </w:p>
        </w:tc>
        <w:tc>
          <w:tcPr>
            <w:tcW w:w="822" w:type="dxa"/>
            <w:tcBorders>
              <w:top w:val="single" w:sz="4" w:space="0" w:color="auto"/>
            </w:tcBorders>
            <w:shd w:val="clear" w:color="auto" w:fill="FFFFFF" w:themeFill="background1"/>
            <w:vAlign w:val="center"/>
          </w:tcPr>
          <w:p w14:paraId="2A71B801" w14:textId="224642D8"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14" w:author="Philipp Alexander Linden" w:date="2020-07-07T15:16:00Z"/>
                <w:color w:val="auto"/>
                <w:sz w:val="16"/>
                <w:szCs w:val="16"/>
                <w:lang w:val="en-US"/>
                <w:rPrChange w:id="415" w:author="Philipp Alexander Linden" w:date="2020-07-07T15:16:00Z">
                  <w:rPr>
                    <w:del w:id="416" w:author="Philipp Alexander Linden" w:date="2020-07-07T15:16:00Z"/>
                    <w:color w:val="auto"/>
                    <w:sz w:val="16"/>
                    <w:szCs w:val="16"/>
                  </w:rPr>
                </w:rPrChange>
              </w:rPr>
            </w:pPr>
            <w:del w:id="417" w:author="Philipp Alexander Linden" w:date="2020-07-07T15:16:00Z">
              <w:r w:rsidRPr="00C3071E" w:rsidDel="00B17790">
                <w:rPr>
                  <w:color w:val="auto"/>
                  <w:sz w:val="16"/>
                  <w:szCs w:val="16"/>
                  <w:lang w:val="en-US"/>
                </w:rPr>
                <w:delText>DE, FI</w:delText>
              </w:r>
            </w:del>
          </w:p>
        </w:tc>
        <w:tc>
          <w:tcPr>
            <w:tcW w:w="822" w:type="dxa"/>
            <w:tcBorders>
              <w:top w:val="single" w:sz="4" w:space="0" w:color="auto"/>
              <w:right w:val="nil"/>
            </w:tcBorders>
            <w:shd w:val="clear" w:color="auto" w:fill="FFFFFF" w:themeFill="background1"/>
            <w:vAlign w:val="center"/>
          </w:tcPr>
          <w:p w14:paraId="5FA50D60" w14:textId="041ACC36"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18" w:author="Philipp Alexander Linden" w:date="2020-07-07T15:16:00Z"/>
                <w:color w:val="auto"/>
                <w:sz w:val="16"/>
                <w:szCs w:val="16"/>
                <w:lang w:val="en-US"/>
                <w:rPrChange w:id="419" w:author="Philipp Alexander Linden" w:date="2020-07-07T15:16:00Z">
                  <w:rPr>
                    <w:del w:id="420" w:author="Philipp Alexander Linden" w:date="2020-07-07T15:16:00Z"/>
                    <w:color w:val="auto"/>
                    <w:sz w:val="16"/>
                    <w:szCs w:val="16"/>
                  </w:rPr>
                </w:rPrChange>
              </w:rPr>
            </w:pPr>
            <w:del w:id="421" w:author="Philipp Alexander Linden" w:date="2020-07-07T15:16:00Z">
              <w:r w:rsidRPr="00C3071E" w:rsidDel="00B17790">
                <w:rPr>
                  <w:color w:val="auto"/>
                  <w:sz w:val="16"/>
                  <w:szCs w:val="16"/>
                  <w:lang w:val="en-US"/>
                </w:rPr>
                <w:delText>DK, IE, NO, SE</w:delText>
              </w:r>
            </w:del>
          </w:p>
        </w:tc>
        <w:tc>
          <w:tcPr>
            <w:tcW w:w="822" w:type="dxa"/>
            <w:tcBorders>
              <w:top w:val="single" w:sz="4" w:space="0" w:color="auto"/>
              <w:left w:val="nil"/>
            </w:tcBorders>
            <w:shd w:val="clear" w:color="auto" w:fill="FFFFFF" w:themeFill="background1"/>
            <w:vAlign w:val="center"/>
          </w:tcPr>
          <w:p w14:paraId="68B3ACBE" w14:textId="3F40A00D"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22" w:author="Philipp Alexander Linden" w:date="2020-07-07T15:16:00Z"/>
                <w:color w:val="auto"/>
                <w:sz w:val="16"/>
                <w:szCs w:val="16"/>
                <w:lang w:val="en-US"/>
                <w:rPrChange w:id="423" w:author="Philipp Alexander Linden" w:date="2020-07-07T15:16:00Z">
                  <w:rPr>
                    <w:del w:id="424" w:author="Philipp Alexander Linden" w:date="2020-07-07T15:16:00Z"/>
                    <w:color w:val="auto"/>
                    <w:sz w:val="16"/>
                    <w:szCs w:val="16"/>
                  </w:rPr>
                </w:rPrChange>
              </w:rPr>
            </w:pPr>
            <w:del w:id="425" w:author="Philipp Alexander Linden" w:date="2020-07-07T15:16:00Z">
              <w:r w:rsidRPr="00C3071E" w:rsidDel="00B17790">
                <w:rPr>
                  <w:color w:val="auto"/>
                  <w:sz w:val="16"/>
                  <w:szCs w:val="16"/>
                  <w:lang w:val="en-US"/>
                </w:rPr>
                <w:delText>JP, KR</w:delText>
              </w:r>
            </w:del>
          </w:p>
        </w:tc>
        <w:tc>
          <w:tcPr>
            <w:tcW w:w="823" w:type="dxa"/>
            <w:tcBorders>
              <w:top w:val="single" w:sz="4" w:space="0" w:color="auto"/>
            </w:tcBorders>
            <w:shd w:val="clear" w:color="auto" w:fill="FFFFFF" w:themeFill="background1"/>
            <w:vAlign w:val="center"/>
          </w:tcPr>
          <w:p w14:paraId="004C3AE2" w14:textId="632C3086"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26" w:author="Philipp Alexander Linden" w:date="2020-07-07T15:16:00Z"/>
                <w:color w:val="auto"/>
                <w:sz w:val="16"/>
                <w:szCs w:val="16"/>
                <w:lang w:val="en-US"/>
                <w:rPrChange w:id="427" w:author="Philipp Alexander Linden" w:date="2020-07-07T15:16:00Z">
                  <w:rPr>
                    <w:del w:id="428" w:author="Philipp Alexander Linden" w:date="2020-07-07T15:16:00Z"/>
                    <w:color w:val="auto"/>
                    <w:sz w:val="16"/>
                    <w:szCs w:val="16"/>
                  </w:rPr>
                </w:rPrChange>
              </w:rPr>
            </w:pPr>
            <w:del w:id="429" w:author="Philipp Alexander Linden" w:date="2020-07-07T15:16:00Z">
              <w:r w:rsidRPr="00B17790" w:rsidDel="00B17790">
                <w:rPr>
                  <w:color w:val="auto"/>
                  <w:sz w:val="16"/>
                  <w:szCs w:val="16"/>
                  <w:lang w:val="en-US"/>
                  <w:rPrChange w:id="430" w:author="Philipp Alexander Linden" w:date="2020-07-07T15:16:00Z">
                    <w:rPr>
                      <w:color w:val="auto"/>
                      <w:sz w:val="16"/>
                      <w:szCs w:val="16"/>
                    </w:rPr>
                  </w:rPrChange>
                </w:rPr>
                <w:delText>AU, BE, CH, LU, NL</w:delText>
              </w:r>
            </w:del>
          </w:p>
        </w:tc>
        <w:tc>
          <w:tcPr>
            <w:tcW w:w="822" w:type="dxa"/>
            <w:tcBorders>
              <w:top w:val="single" w:sz="4" w:space="0" w:color="auto"/>
            </w:tcBorders>
            <w:shd w:val="clear" w:color="auto" w:fill="FFFFFF" w:themeFill="background1"/>
            <w:vAlign w:val="center"/>
          </w:tcPr>
          <w:p w14:paraId="396C1E62" w14:textId="2958A5CA"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31" w:author="Philipp Alexander Linden" w:date="2020-07-07T15:16:00Z"/>
                <w:color w:val="auto"/>
                <w:sz w:val="16"/>
                <w:szCs w:val="16"/>
                <w:lang w:val="en-US"/>
                <w:rPrChange w:id="432" w:author="Philipp Alexander Linden" w:date="2020-07-07T15:16:00Z">
                  <w:rPr>
                    <w:del w:id="433" w:author="Philipp Alexander Linden" w:date="2020-07-07T15:16:00Z"/>
                    <w:color w:val="auto"/>
                    <w:sz w:val="16"/>
                    <w:szCs w:val="16"/>
                  </w:rPr>
                </w:rPrChange>
              </w:rPr>
            </w:pPr>
            <w:del w:id="434" w:author="Philipp Alexander Linden" w:date="2020-07-07T15:16:00Z">
              <w:r w:rsidRPr="00C3071E" w:rsidDel="00B17790">
                <w:rPr>
                  <w:color w:val="auto"/>
                  <w:sz w:val="16"/>
                  <w:szCs w:val="16"/>
                  <w:lang w:val="en-US"/>
                </w:rPr>
                <w:delText>SI, SK</w:delText>
              </w:r>
            </w:del>
          </w:p>
        </w:tc>
        <w:tc>
          <w:tcPr>
            <w:tcW w:w="822" w:type="dxa"/>
            <w:tcBorders>
              <w:top w:val="single" w:sz="4" w:space="0" w:color="auto"/>
            </w:tcBorders>
            <w:shd w:val="clear" w:color="auto" w:fill="FFFFFF" w:themeFill="background1"/>
            <w:vAlign w:val="center"/>
          </w:tcPr>
          <w:p w14:paraId="03D664C4" w14:textId="66E87728"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35" w:author="Philipp Alexander Linden" w:date="2020-07-07T15:16:00Z"/>
                <w:color w:val="auto"/>
                <w:sz w:val="16"/>
                <w:szCs w:val="16"/>
                <w:lang w:val="en-US"/>
                <w:rPrChange w:id="436" w:author="Philipp Alexander Linden" w:date="2020-07-07T15:16:00Z">
                  <w:rPr>
                    <w:del w:id="437" w:author="Philipp Alexander Linden" w:date="2020-07-07T15:16:00Z"/>
                    <w:color w:val="auto"/>
                    <w:sz w:val="16"/>
                    <w:szCs w:val="16"/>
                  </w:rPr>
                </w:rPrChange>
              </w:rPr>
            </w:pPr>
            <w:del w:id="438" w:author="Philipp Alexander Linden" w:date="2020-07-07T15:16:00Z">
              <w:r w:rsidRPr="00B17790" w:rsidDel="00B17790">
                <w:rPr>
                  <w:color w:val="auto"/>
                  <w:sz w:val="16"/>
                  <w:szCs w:val="16"/>
                  <w:lang w:val="en-US"/>
                  <w:rPrChange w:id="439" w:author="Philipp Alexander Linden" w:date="2020-07-07T15:16:00Z">
                    <w:rPr>
                      <w:color w:val="auto"/>
                      <w:sz w:val="16"/>
                      <w:szCs w:val="16"/>
                    </w:rPr>
                  </w:rPrChange>
                </w:rPr>
                <w:delText>FR, IL, ES, UK, US</w:delText>
              </w:r>
            </w:del>
          </w:p>
        </w:tc>
        <w:tc>
          <w:tcPr>
            <w:tcW w:w="822" w:type="dxa"/>
            <w:tcBorders>
              <w:top w:val="single" w:sz="4" w:space="0" w:color="auto"/>
            </w:tcBorders>
            <w:shd w:val="clear" w:color="auto" w:fill="FFFFFF" w:themeFill="background1"/>
            <w:vAlign w:val="center"/>
          </w:tcPr>
          <w:p w14:paraId="3DEDF801" w14:textId="778E39B1" w:rsidR="00F92878" w:rsidRPr="00B17790"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40" w:author="Philipp Alexander Linden" w:date="2020-07-07T15:16:00Z"/>
                <w:color w:val="auto"/>
                <w:sz w:val="16"/>
                <w:szCs w:val="16"/>
                <w:lang w:val="en-US"/>
                <w:rPrChange w:id="441" w:author="Philipp Alexander Linden" w:date="2020-07-07T15:16:00Z">
                  <w:rPr>
                    <w:del w:id="442" w:author="Philipp Alexander Linden" w:date="2020-07-07T15:16:00Z"/>
                    <w:color w:val="auto"/>
                    <w:sz w:val="16"/>
                    <w:szCs w:val="16"/>
                  </w:rPr>
                </w:rPrChange>
              </w:rPr>
            </w:pPr>
            <w:del w:id="443" w:author="Philipp Alexander Linden" w:date="2020-07-07T15:16:00Z">
              <w:r w:rsidRPr="00C3071E" w:rsidDel="00B17790">
                <w:rPr>
                  <w:color w:val="auto"/>
                  <w:sz w:val="16"/>
                  <w:szCs w:val="16"/>
                  <w:lang w:val="en-US"/>
                </w:rPr>
                <w:delText>EE</w:delText>
              </w:r>
            </w:del>
          </w:p>
        </w:tc>
        <w:tc>
          <w:tcPr>
            <w:tcW w:w="823" w:type="dxa"/>
            <w:tcBorders>
              <w:top w:val="single" w:sz="4" w:space="0" w:color="auto"/>
            </w:tcBorders>
            <w:shd w:val="clear" w:color="auto" w:fill="FFFFFF" w:themeFill="background1"/>
            <w:vAlign w:val="center"/>
          </w:tcPr>
          <w:p w14:paraId="6D501E0B" w14:textId="39B2B18C"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44" w:author="Philipp Alexander Linden" w:date="2020-07-07T15:16:00Z"/>
                <w:color w:val="auto"/>
                <w:sz w:val="16"/>
                <w:szCs w:val="16"/>
                <w:lang w:val="en-US"/>
              </w:rPr>
            </w:pPr>
            <w:del w:id="445" w:author="Philipp Alexander Linden" w:date="2020-07-07T15:16:00Z">
              <w:r w:rsidRPr="00C3071E" w:rsidDel="00B17790">
                <w:rPr>
                  <w:color w:val="auto"/>
                  <w:sz w:val="16"/>
                  <w:szCs w:val="16"/>
                  <w:lang w:val="en-US"/>
                </w:rPr>
                <w:delText>NZ</w:delText>
              </w:r>
            </w:del>
          </w:p>
        </w:tc>
      </w:tr>
      <w:tr w:rsidR="00F92878" w:rsidRPr="008233BC" w:rsidDel="00B17790" w14:paraId="3E5A9586" w14:textId="33CEBC3D" w:rsidTr="00F92878">
        <w:trPr>
          <w:trHeight w:val="680"/>
          <w:del w:id="446"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1DF69C16" w14:textId="5E782D8E" w:rsidR="00F92878" w:rsidRPr="00C3071E" w:rsidDel="00B17790" w:rsidRDefault="00F92878" w:rsidP="00F92878">
            <w:pPr>
              <w:spacing w:line="276" w:lineRule="auto"/>
              <w:rPr>
                <w:del w:id="447" w:author="Philipp Alexander Linden" w:date="2020-07-07T15:16:00Z"/>
                <w:b w:val="0"/>
                <w:bCs w:val="0"/>
                <w:caps w:val="0"/>
                <w:color w:val="auto"/>
                <w:sz w:val="16"/>
                <w:szCs w:val="16"/>
                <w:lang w:val="en-US"/>
              </w:rPr>
            </w:pPr>
            <w:del w:id="448" w:author="Philipp Alexander Linden" w:date="2020-07-07T15:16:00Z">
              <w:r w:rsidRPr="00C3071E" w:rsidDel="00B17790">
                <w:rPr>
                  <w:b w:val="0"/>
                  <w:bCs w:val="0"/>
                  <w:caps w:val="0"/>
                  <w:color w:val="auto"/>
                  <w:sz w:val="16"/>
                  <w:szCs w:val="16"/>
                  <w:lang w:val="en-US"/>
                </w:rPr>
                <w:delText>≥</w:delText>
              </w:r>
              <w:r w:rsidDel="00B17790">
                <w:rPr>
                  <w:b w:val="0"/>
                  <w:bCs w:val="0"/>
                  <w:caps w:val="0"/>
                  <w:color w:val="auto"/>
                  <w:sz w:val="16"/>
                  <w:szCs w:val="16"/>
                  <w:lang w:val="en-US"/>
                </w:rPr>
                <w:delText xml:space="preserve"> </w:delText>
              </w:r>
              <w:r w:rsidRPr="00C3071E" w:rsidDel="00B17790">
                <w:rPr>
                  <w:b w:val="0"/>
                  <w:bCs w:val="0"/>
                  <w:caps w:val="0"/>
                  <w:color w:val="auto"/>
                  <w:sz w:val="16"/>
                  <w:szCs w:val="16"/>
                  <w:lang w:val="en-US"/>
                </w:rPr>
                <w:delText>0</w:delText>
              </w:r>
              <w:r w:rsidDel="00B17790">
                <w:rPr>
                  <w:b w:val="0"/>
                  <w:bCs w:val="0"/>
                  <w:caps w:val="0"/>
                  <w:color w:val="auto"/>
                  <w:sz w:val="16"/>
                  <w:szCs w:val="16"/>
                  <w:lang w:val="en-US"/>
                </w:rPr>
                <w:delText>.</w:delText>
              </w:r>
              <w:r w:rsidRPr="00C3071E" w:rsidDel="00B17790">
                <w:rPr>
                  <w:b w:val="0"/>
                  <w:bCs w:val="0"/>
                  <w:caps w:val="0"/>
                  <w:color w:val="auto"/>
                  <w:sz w:val="16"/>
                  <w:szCs w:val="16"/>
                  <w:lang w:val="en-US"/>
                </w:rPr>
                <w:delText>5</w:delText>
              </w:r>
              <w:r w:rsidDel="00B17790">
                <w:rPr>
                  <w:b w:val="0"/>
                  <w:bCs w:val="0"/>
                  <w:caps w:val="0"/>
                  <w:color w:val="auto"/>
                  <w:sz w:val="16"/>
                  <w:szCs w:val="16"/>
                  <w:lang w:val="en-US"/>
                </w:rPr>
                <w:delText xml:space="preserve"> cluster ties</w:delText>
              </w:r>
            </w:del>
          </w:p>
        </w:tc>
        <w:tc>
          <w:tcPr>
            <w:tcW w:w="822" w:type="dxa"/>
            <w:tcBorders>
              <w:right w:val="nil"/>
            </w:tcBorders>
            <w:shd w:val="clear" w:color="auto" w:fill="FFFFFF" w:themeFill="background1"/>
            <w:vAlign w:val="center"/>
          </w:tcPr>
          <w:p w14:paraId="388B0E87" w14:textId="43787960"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49" w:author="Philipp Alexander Linden" w:date="2020-07-07T15:16:00Z"/>
                <w:color w:val="auto"/>
                <w:sz w:val="16"/>
                <w:szCs w:val="16"/>
                <w:lang w:val="en-US"/>
              </w:rPr>
            </w:pPr>
          </w:p>
        </w:tc>
        <w:tc>
          <w:tcPr>
            <w:tcW w:w="822" w:type="dxa"/>
            <w:shd w:val="clear" w:color="auto" w:fill="FFFFFF" w:themeFill="background1"/>
            <w:vAlign w:val="center"/>
          </w:tcPr>
          <w:p w14:paraId="67D32F67" w14:textId="7FD53B14"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50" w:author="Philipp Alexander Linden" w:date="2020-07-07T15:16:00Z"/>
                <w:color w:val="auto"/>
                <w:sz w:val="16"/>
                <w:szCs w:val="16"/>
                <w:lang w:val="en-US"/>
              </w:rPr>
            </w:pPr>
          </w:p>
        </w:tc>
        <w:tc>
          <w:tcPr>
            <w:tcW w:w="822" w:type="dxa"/>
            <w:tcBorders>
              <w:right w:val="nil"/>
            </w:tcBorders>
            <w:shd w:val="clear" w:color="auto" w:fill="FFFFFF" w:themeFill="background1"/>
            <w:vAlign w:val="center"/>
          </w:tcPr>
          <w:p w14:paraId="26531193" w14:textId="1CD764F8"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51" w:author="Philipp Alexander Linden" w:date="2020-07-07T15:16:00Z"/>
                <w:color w:val="auto"/>
                <w:sz w:val="16"/>
                <w:szCs w:val="16"/>
                <w:lang w:val="en-US"/>
              </w:rPr>
            </w:pPr>
            <w:del w:id="452" w:author="Philipp Alexander Linden" w:date="2020-07-07T15:16:00Z">
              <w:r w:rsidRPr="00C3071E" w:rsidDel="00B17790">
                <w:rPr>
                  <w:color w:val="auto"/>
                  <w:sz w:val="16"/>
                  <w:szCs w:val="16"/>
                  <w:lang w:val="en-US"/>
                </w:rPr>
                <w:delText>JP, KR</w:delText>
              </w:r>
            </w:del>
          </w:p>
        </w:tc>
        <w:tc>
          <w:tcPr>
            <w:tcW w:w="822" w:type="dxa"/>
            <w:tcBorders>
              <w:left w:val="nil"/>
            </w:tcBorders>
            <w:shd w:val="clear" w:color="auto" w:fill="FFFFFF" w:themeFill="background1"/>
            <w:vAlign w:val="center"/>
          </w:tcPr>
          <w:p w14:paraId="663AB054" w14:textId="64DA5AEE"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53" w:author="Philipp Alexander Linden" w:date="2020-07-07T15:16:00Z"/>
                <w:color w:val="auto"/>
                <w:sz w:val="16"/>
                <w:szCs w:val="16"/>
                <w:lang w:val="en-US"/>
              </w:rPr>
            </w:pPr>
            <w:del w:id="454" w:author="Philipp Alexander Linden" w:date="2020-07-07T15:16:00Z">
              <w:r w:rsidRPr="00C3071E" w:rsidDel="00B17790">
                <w:rPr>
                  <w:color w:val="auto"/>
                  <w:sz w:val="16"/>
                  <w:szCs w:val="16"/>
                  <w:lang w:val="en-US"/>
                </w:rPr>
                <w:delText>DK, IE, NO, SE</w:delText>
              </w:r>
            </w:del>
          </w:p>
        </w:tc>
        <w:tc>
          <w:tcPr>
            <w:tcW w:w="823" w:type="dxa"/>
            <w:shd w:val="clear" w:color="auto" w:fill="FFFFFF" w:themeFill="background1"/>
            <w:vAlign w:val="center"/>
          </w:tcPr>
          <w:p w14:paraId="748B75EE" w14:textId="3A526CB6"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55" w:author="Philipp Alexander Linden" w:date="2020-07-07T15:16:00Z"/>
                <w:color w:val="auto"/>
                <w:sz w:val="16"/>
                <w:szCs w:val="16"/>
                <w:lang w:val="en-US"/>
              </w:rPr>
            </w:pPr>
            <w:del w:id="456" w:author="Philipp Alexander Linden" w:date="2020-07-07T15:16:00Z">
              <w:r w:rsidRPr="00C3071E" w:rsidDel="00B17790">
                <w:rPr>
                  <w:color w:val="auto"/>
                  <w:sz w:val="16"/>
                  <w:szCs w:val="16"/>
                  <w:lang w:val="en-US"/>
                </w:rPr>
                <w:delText>FR, UK, IL, SI, SK</w:delText>
              </w:r>
            </w:del>
          </w:p>
        </w:tc>
        <w:tc>
          <w:tcPr>
            <w:tcW w:w="822" w:type="dxa"/>
            <w:shd w:val="clear" w:color="auto" w:fill="FFFFFF" w:themeFill="background1"/>
            <w:vAlign w:val="center"/>
          </w:tcPr>
          <w:p w14:paraId="778283FB" w14:textId="07216567"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57" w:author="Philipp Alexander Linden" w:date="2020-07-07T15:16:00Z"/>
                <w:color w:val="auto"/>
                <w:sz w:val="16"/>
                <w:szCs w:val="16"/>
                <w:lang w:val="en-US"/>
              </w:rPr>
            </w:pPr>
          </w:p>
        </w:tc>
        <w:tc>
          <w:tcPr>
            <w:tcW w:w="822" w:type="dxa"/>
            <w:shd w:val="clear" w:color="auto" w:fill="FFFFFF" w:themeFill="background1"/>
            <w:vAlign w:val="center"/>
          </w:tcPr>
          <w:p w14:paraId="5B0B88E3" w14:textId="3B5CBF76" w:rsidR="00F92878" w:rsidRPr="00B17790"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58" w:author="Philipp Alexander Linden" w:date="2020-07-07T15:16:00Z"/>
                <w:color w:val="auto"/>
                <w:sz w:val="16"/>
                <w:szCs w:val="16"/>
                <w:lang w:val="en-US"/>
                <w:rPrChange w:id="459" w:author="Philipp Alexander Linden" w:date="2020-07-07T15:16:00Z">
                  <w:rPr>
                    <w:del w:id="460" w:author="Philipp Alexander Linden" w:date="2020-07-07T15:16:00Z"/>
                    <w:color w:val="auto"/>
                    <w:sz w:val="16"/>
                    <w:szCs w:val="16"/>
                  </w:rPr>
                </w:rPrChange>
              </w:rPr>
            </w:pPr>
            <w:del w:id="461" w:author="Philipp Alexander Linden" w:date="2020-07-07T15:16:00Z">
              <w:r w:rsidRPr="00B17790" w:rsidDel="00B17790">
                <w:rPr>
                  <w:color w:val="auto"/>
                  <w:sz w:val="16"/>
                  <w:szCs w:val="16"/>
                  <w:lang w:val="en-US"/>
                  <w:rPrChange w:id="462" w:author="Philipp Alexander Linden" w:date="2020-07-07T15:16:00Z">
                    <w:rPr>
                      <w:color w:val="auto"/>
                      <w:sz w:val="16"/>
                      <w:szCs w:val="16"/>
                    </w:rPr>
                  </w:rPrChange>
                </w:rPr>
                <w:delText>AU, BE</w:delText>
              </w:r>
            </w:del>
          </w:p>
          <w:p w14:paraId="650E2F83" w14:textId="12D9F537" w:rsidR="00F92878" w:rsidRPr="00B17790"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63" w:author="Philipp Alexander Linden" w:date="2020-07-07T15:16:00Z"/>
                <w:color w:val="auto"/>
                <w:sz w:val="16"/>
                <w:szCs w:val="16"/>
                <w:lang w:val="en-US"/>
                <w:rPrChange w:id="464" w:author="Philipp Alexander Linden" w:date="2020-07-07T15:16:00Z">
                  <w:rPr>
                    <w:del w:id="465" w:author="Philipp Alexander Linden" w:date="2020-07-07T15:16:00Z"/>
                    <w:color w:val="auto"/>
                    <w:sz w:val="16"/>
                    <w:szCs w:val="16"/>
                  </w:rPr>
                </w:rPrChange>
              </w:rPr>
            </w:pPr>
            <w:del w:id="466" w:author="Philipp Alexander Linden" w:date="2020-07-07T15:16:00Z">
              <w:r w:rsidRPr="00B17790" w:rsidDel="00B17790">
                <w:rPr>
                  <w:color w:val="auto"/>
                  <w:sz w:val="16"/>
                  <w:szCs w:val="16"/>
                  <w:lang w:val="en-US"/>
                  <w:rPrChange w:id="467" w:author="Philipp Alexander Linden" w:date="2020-07-07T15:16:00Z">
                    <w:rPr>
                      <w:color w:val="auto"/>
                      <w:sz w:val="16"/>
                      <w:szCs w:val="16"/>
                    </w:rPr>
                  </w:rPrChange>
                </w:rPr>
                <w:delText>CH, EE, LU, NL, NZ, SK, SI</w:delText>
              </w:r>
            </w:del>
          </w:p>
        </w:tc>
        <w:tc>
          <w:tcPr>
            <w:tcW w:w="822" w:type="dxa"/>
            <w:shd w:val="clear" w:color="auto" w:fill="FFFFFF" w:themeFill="background1"/>
            <w:vAlign w:val="center"/>
          </w:tcPr>
          <w:p w14:paraId="7321CD83" w14:textId="4EA0F11B" w:rsidR="00F92878" w:rsidRPr="00B17790"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68" w:author="Philipp Alexander Linden" w:date="2020-07-07T15:16:00Z"/>
                <w:color w:val="auto"/>
                <w:sz w:val="16"/>
                <w:szCs w:val="16"/>
                <w:lang w:val="en-US"/>
                <w:rPrChange w:id="469" w:author="Philipp Alexander Linden" w:date="2020-07-07T15:16:00Z">
                  <w:rPr>
                    <w:del w:id="470" w:author="Philipp Alexander Linden" w:date="2020-07-07T15:16:00Z"/>
                    <w:color w:val="auto"/>
                    <w:sz w:val="16"/>
                    <w:szCs w:val="16"/>
                  </w:rPr>
                </w:rPrChange>
              </w:rPr>
            </w:pPr>
          </w:p>
        </w:tc>
        <w:tc>
          <w:tcPr>
            <w:tcW w:w="823" w:type="dxa"/>
            <w:shd w:val="clear" w:color="auto" w:fill="FFFFFF" w:themeFill="background1"/>
            <w:vAlign w:val="center"/>
          </w:tcPr>
          <w:p w14:paraId="062F5536" w14:textId="528AD9B4"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471" w:author="Philipp Alexander Linden" w:date="2020-07-07T15:16:00Z"/>
                <w:color w:val="auto"/>
                <w:sz w:val="16"/>
                <w:szCs w:val="16"/>
                <w:lang w:val="en-US"/>
              </w:rPr>
            </w:pPr>
            <w:del w:id="472" w:author="Philipp Alexander Linden" w:date="2020-07-07T15:16:00Z">
              <w:r w:rsidRPr="00C3071E" w:rsidDel="00B17790">
                <w:rPr>
                  <w:color w:val="auto"/>
                  <w:sz w:val="16"/>
                  <w:szCs w:val="16"/>
                  <w:lang w:val="en-US"/>
                </w:rPr>
                <w:delText>FR, UK, US</w:delText>
              </w:r>
            </w:del>
          </w:p>
        </w:tc>
      </w:tr>
      <w:tr w:rsidR="00F92878" w:rsidRPr="008233BC" w:rsidDel="00B17790" w14:paraId="467E2D3E" w14:textId="0E2F9EF1" w:rsidTr="00F92878">
        <w:trPr>
          <w:cnfStyle w:val="000000100000" w:firstRow="0" w:lastRow="0" w:firstColumn="0" w:lastColumn="0" w:oddVBand="0" w:evenVBand="0" w:oddHBand="1" w:evenHBand="0" w:firstRowFirstColumn="0" w:firstRowLastColumn="0" w:lastRowFirstColumn="0" w:lastRowLastColumn="0"/>
          <w:trHeight w:val="680"/>
          <w:del w:id="473"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42F7CAC1" w14:textId="43BFA301" w:rsidR="00F92878" w:rsidDel="00B17790" w:rsidRDefault="00F92878" w:rsidP="00F92878">
            <w:pPr>
              <w:spacing w:line="276" w:lineRule="auto"/>
              <w:rPr>
                <w:del w:id="474" w:author="Philipp Alexander Linden" w:date="2020-07-07T15:16:00Z"/>
                <w:color w:val="auto"/>
                <w:sz w:val="16"/>
                <w:szCs w:val="16"/>
                <w:lang w:val="en-US"/>
              </w:rPr>
            </w:pPr>
            <w:del w:id="475" w:author="Philipp Alexander Linden" w:date="2020-07-07T15:16:00Z">
              <w:r w:rsidRPr="00C3071E" w:rsidDel="00B17790">
                <w:rPr>
                  <w:b w:val="0"/>
                  <w:bCs w:val="0"/>
                  <w:caps w:val="0"/>
                  <w:color w:val="auto"/>
                  <w:sz w:val="16"/>
                  <w:szCs w:val="16"/>
                  <w:lang w:val="en-US"/>
                </w:rPr>
                <w:delText xml:space="preserve">Strongest tie </w:delText>
              </w:r>
            </w:del>
          </w:p>
          <w:p w14:paraId="3426FE83" w14:textId="6CFCCF3F" w:rsidR="00F92878" w:rsidRPr="00C3071E" w:rsidDel="00B17790" w:rsidRDefault="00F92878" w:rsidP="00F92878">
            <w:pPr>
              <w:spacing w:line="276" w:lineRule="auto"/>
              <w:rPr>
                <w:del w:id="476" w:author="Philipp Alexander Linden" w:date="2020-07-07T15:16:00Z"/>
                <w:b w:val="0"/>
                <w:bCs w:val="0"/>
                <w:caps w:val="0"/>
                <w:color w:val="auto"/>
                <w:sz w:val="16"/>
                <w:szCs w:val="16"/>
                <w:lang w:val="en-US"/>
              </w:rPr>
            </w:pPr>
            <w:del w:id="477" w:author="Philipp Alexander Linden" w:date="2020-07-07T15:16:00Z">
              <w:r w:rsidRPr="00C3071E" w:rsidDel="00B17790">
                <w:rPr>
                  <w:b w:val="0"/>
                  <w:bCs w:val="0"/>
                  <w:caps w:val="0"/>
                  <w:color w:val="auto"/>
                  <w:sz w:val="16"/>
                  <w:szCs w:val="16"/>
                  <w:lang w:val="en-US"/>
                </w:rPr>
                <w:delText xml:space="preserve">in </w:delText>
              </w:r>
              <w:r w:rsidDel="00B17790">
                <w:rPr>
                  <w:b w:val="0"/>
                  <w:bCs w:val="0"/>
                  <w:caps w:val="0"/>
                  <w:color w:val="auto"/>
                  <w:sz w:val="16"/>
                  <w:szCs w:val="16"/>
                  <w:lang w:val="en-US"/>
                </w:rPr>
                <w:delText xml:space="preserve">full </w:delText>
              </w:r>
              <w:r w:rsidRPr="00C3071E" w:rsidDel="00B17790">
                <w:rPr>
                  <w:b w:val="0"/>
                  <w:bCs w:val="0"/>
                  <w:caps w:val="0"/>
                  <w:color w:val="auto"/>
                  <w:sz w:val="16"/>
                  <w:szCs w:val="16"/>
                  <w:lang w:val="en-US"/>
                </w:rPr>
                <w:delText>cluster</w:delText>
              </w:r>
            </w:del>
          </w:p>
        </w:tc>
        <w:tc>
          <w:tcPr>
            <w:tcW w:w="822" w:type="dxa"/>
            <w:tcBorders>
              <w:right w:val="nil"/>
            </w:tcBorders>
            <w:shd w:val="clear" w:color="auto" w:fill="FFFFFF" w:themeFill="background1"/>
            <w:vAlign w:val="center"/>
          </w:tcPr>
          <w:p w14:paraId="5F64BDDB" w14:textId="6B5B059F"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78" w:author="Philipp Alexander Linden" w:date="2020-07-07T15:16:00Z"/>
                <w:color w:val="auto"/>
                <w:sz w:val="16"/>
                <w:szCs w:val="16"/>
                <w:lang w:val="en-US"/>
              </w:rPr>
            </w:pPr>
            <w:del w:id="479" w:author="Philipp Alexander Linden" w:date="2020-07-07T15:16:00Z">
              <w:r w:rsidRPr="00C3071E" w:rsidDel="00B17790">
                <w:rPr>
                  <w:color w:val="auto"/>
                  <w:sz w:val="16"/>
                  <w:szCs w:val="16"/>
                  <w:lang w:val="en-US"/>
                </w:rPr>
                <w:delText>LV_PL</w:delText>
              </w:r>
            </w:del>
          </w:p>
          <w:p w14:paraId="5BBDFF2A" w14:textId="26F28AB8"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80" w:author="Philipp Alexander Linden" w:date="2020-07-07T15:16:00Z"/>
                <w:color w:val="auto"/>
                <w:sz w:val="16"/>
                <w:szCs w:val="16"/>
                <w:lang w:val="en-US"/>
              </w:rPr>
            </w:pPr>
            <w:del w:id="481" w:author="Philipp Alexander Linden" w:date="2020-07-07T15:16:00Z">
              <w:r w:rsidRPr="00C3071E" w:rsidDel="00B17790">
                <w:rPr>
                  <w:color w:val="auto"/>
                  <w:sz w:val="16"/>
                  <w:szCs w:val="16"/>
                  <w:lang w:val="en-US"/>
                </w:rPr>
                <w:delText>(1,0)</w:delText>
              </w:r>
            </w:del>
          </w:p>
        </w:tc>
        <w:tc>
          <w:tcPr>
            <w:tcW w:w="822" w:type="dxa"/>
            <w:shd w:val="clear" w:color="auto" w:fill="FFFFFF" w:themeFill="background1"/>
            <w:vAlign w:val="center"/>
          </w:tcPr>
          <w:p w14:paraId="04B3D3CF" w14:textId="0F436E62"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82" w:author="Philipp Alexander Linden" w:date="2020-07-07T15:16:00Z"/>
                <w:color w:val="auto"/>
                <w:sz w:val="16"/>
                <w:szCs w:val="16"/>
                <w:lang w:val="en-US"/>
              </w:rPr>
            </w:pPr>
            <w:del w:id="483" w:author="Philipp Alexander Linden" w:date="2020-07-07T15:16:00Z">
              <w:r w:rsidRPr="00C3071E" w:rsidDel="00B17790">
                <w:rPr>
                  <w:color w:val="auto"/>
                  <w:sz w:val="16"/>
                  <w:szCs w:val="16"/>
                  <w:lang w:val="en-US"/>
                </w:rPr>
                <w:delText>FI_DE</w:delText>
              </w:r>
            </w:del>
          </w:p>
          <w:p w14:paraId="2BAF885C" w14:textId="5D9C6640"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84" w:author="Philipp Alexander Linden" w:date="2020-07-07T15:16:00Z"/>
                <w:color w:val="auto"/>
                <w:sz w:val="16"/>
                <w:szCs w:val="16"/>
                <w:lang w:val="en-US"/>
              </w:rPr>
            </w:pPr>
            <w:del w:id="485" w:author="Philipp Alexander Linden" w:date="2020-07-07T15:16:00Z">
              <w:r w:rsidRPr="00C3071E" w:rsidDel="00B17790">
                <w:rPr>
                  <w:color w:val="auto"/>
                  <w:sz w:val="16"/>
                  <w:szCs w:val="16"/>
                  <w:lang w:val="en-US"/>
                </w:rPr>
                <w:delText>(0.94)</w:delText>
              </w:r>
            </w:del>
          </w:p>
        </w:tc>
        <w:tc>
          <w:tcPr>
            <w:tcW w:w="822" w:type="dxa"/>
            <w:tcBorders>
              <w:right w:val="nil"/>
            </w:tcBorders>
            <w:shd w:val="clear" w:color="auto" w:fill="FFFFFF" w:themeFill="background1"/>
            <w:vAlign w:val="center"/>
          </w:tcPr>
          <w:p w14:paraId="003A3C66" w14:textId="5BF15AAB"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86" w:author="Philipp Alexander Linden" w:date="2020-07-07T15:16:00Z"/>
                <w:color w:val="auto"/>
                <w:sz w:val="16"/>
                <w:szCs w:val="16"/>
                <w:lang w:val="en-US"/>
              </w:rPr>
            </w:pPr>
            <w:del w:id="487" w:author="Philipp Alexander Linden" w:date="2020-07-07T15:16:00Z">
              <w:r w:rsidRPr="00C3071E" w:rsidDel="00B17790">
                <w:rPr>
                  <w:color w:val="auto"/>
                  <w:sz w:val="16"/>
                  <w:szCs w:val="16"/>
                  <w:lang w:val="en-US"/>
                </w:rPr>
                <w:delText>DK_IE (1,0)</w:delText>
              </w:r>
            </w:del>
          </w:p>
          <w:p w14:paraId="552BD68B" w14:textId="34E52499"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88" w:author="Philipp Alexander Linden" w:date="2020-07-07T15:16:00Z"/>
                <w:color w:val="auto"/>
                <w:sz w:val="16"/>
                <w:szCs w:val="16"/>
                <w:lang w:val="en-US"/>
              </w:rPr>
            </w:pPr>
            <w:del w:id="489" w:author="Philipp Alexander Linden" w:date="2020-07-07T15:16:00Z">
              <w:r w:rsidRPr="00C3071E" w:rsidDel="00B17790">
                <w:rPr>
                  <w:color w:val="auto"/>
                  <w:sz w:val="16"/>
                  <w:szCs w:val="16"/>
                  <w:lang w:val="en-US"/>
                </w:rPr>
                <w:delText>DK_NO (1,0)</w:delText>
              </w:r>
            </w:del>
          </w:p>
          <w:p w14:paraId="0DD262E6" w14:textId="56FB2635"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90" w:author="Philipp Alexander Linden" w:date="2020-07-07T15:16:00Z"/>
                <w:color w:val="auto"/>
                <w:sz w:val="16"/>
                <w:szCs w:val="16"/>
                <w:lang w:val="en-US"/>
              </w:rPr>
            </w:pPr>
            <w:del w:id="491" w:author="Philipp Alexander Linden" w:date="2020-07-07T15:16:00Z">
              <w:r w:rsidRPr="00C3071E" w:rsidDel="00B17790">
                <w:rPr>
                  <w:color w:val="auto"/>
                  <w:sz w:val="16"/>
                  <w:szCs w:val="16"/>
                  <w:lang w:val="en-US"/>
                </w:rPr>
                <w:delText>DK_SE (1,0)</w:delText>
              </w:r>
            </w:del>
          </w:p>
          <w:p w14:paraId="5B28CF98" w14:textId="179A63EB"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92" w:author="Philipp Alexander Linden" w:date="2020-07-07T15:16:00Z"/>
                <w:color w:val="auto"/>
                <w:sz w:val="16"/>
                <w:szCs w:val="16"/>
                <w:lang w:val="en-US"/>
              </w:rPr>
            </w:pPr>
            <w:del w:id="493" w:author="Philipp Alexander Linden" w:date="2020-07-07T15:16:00Z">
              <w:r w:rsidRPr="00C3071E" w:rsidDel="00B17790">
                <w:rPr>
                  <w:color w:val="auto"/>
                  <w:sz w:val="16"/>
                  <w:szCs w:val="16"/>
                  <w:lang w:val="en-US"/>
                </w:rPr>
                <w:delText>IE_NO (1,0)</w:delText>
              </w:r>
            </w:del>
          </w:p>
          <w:p w14:paraId="47B0E358" w14:textId="7CEFE1D7"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94" w:author="Philipp Alexander Linden" w:date="2020-07-07T15:16:00Z"/>
                <w:color w:val="auto"/>
                <w:sz w:val="16"/>
                <w:szCs w:val="16"/>
                <w:lang w:val="en-US"/>
              </w:rPr>
            </w:pPr>
            <w:del w:id="495" w:author="Philipp Alexander Linden" w:date="2020-07-07T15:16:00Z">
              <w:r w:rsidRPr="00C3071E" w:rsidDel="00B17790">
                <w:rPr>
                  <w:color w:val="auto"/>
                  <w:sz w:val="16"/>
                  <w:szCs w:val="16"/>
                  <w:lang w:val="en-US"/>
                </w:rPr>
                <w:delText>IE_SE (1,0)</w:delText>
              </w:r>
            </w:del>
          </w:p>
          <w:p w14:paraId="3C40E577" w14:textId="3FC97AC7"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96" w:author="Philipp Alexander Linden" w:date="2020-07-07T15:16:00Z"/>
                <w:color w:val="auto"/>
                <w:sz w:val="16"/>
                <w:szCs w:val="16"/>
                <w:lang w:val="en-US"/>
              </w:rPr>
            </w:pPr>
            <w:del w:id="497" w:author="Philipp Alexander Linden" w:date="2020-07-07T15:16:00Z">
              <w:r w:rsidRPr="00C3071E" w:rsidDel="00B17790">
                <w:rPr>
                  <w:color w:val="auto"/>
                  <w:sz w:val="16"/>
                  <w:szCs w:val="16"/>
                  <w:lang w:val="en-US"/>
                </w:rPr>
                <w:delText>NO_SE (1,0)</w:delText>
              </w:r>
            </w:del>
          </w:p>
        </w:tc>
        <w:tc>
          <w:tcPr>
            <w:tcW w:w="822" w:type="dxa"/>
            <w:tcBorders>
              <w:left w:val="nil"/>
            </w:tcBorders>
            <w:shd w:val="clear" w:color="auto" w:fill="FFFFFF" w:themeFill="background1"/>
            <w:vAlign w:val="center"/>
          </w:tcPr>
          <w:p w14:paraId="11991636" w14:textId="67B1F1F3"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498" w:author="Philipp Alexander Linden" w:date="2020-07-07T15:16:00Z"/>
                <w:color w:val="auto"/>
                <w:sz w:val="16"/>
                <w:szCs w:val="16"/>
                <w:lang w:val="en-US"/>
              </w:rPr>
            </w:pPr>
            <w:del w:id="499" w:author="Philipp Alexander Linden" w:date="2020-07-07T15:16:00Z">
              <w:r w:rsidRPr="00C3071E" w:rsidDel="00B17790">
                <w:rPr>
                  <w:color w:val="auto"/>
                  <w:sz w:val="16"/>
                  <w:szCs w:val="16"/>
                  <w:lang w:val="en-US"/>
                </w:rPr>
                <w:delText>JP_KR</w:delText>
              </w:r>
            </w:del>
          </w:p>
          <w:p w14:paraId="56FEB058" w14:textId="67AEDB2B"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00" w:author="Philipp Alexander Linden" w:date="2020-07-07T15:16:00Z"/>
                <w:color w:val="auto"/>
                <w:sz w:val="16"/>
                <w:szCs w:val="16"/>
                <w:lang w:val="en-US"/>
              </w:rPr>
            </w:pPr>
            <w:del w:id="501" w:author="Philipp Alexander Linden" w:date="2020-07-07T15:16:00Z">
              <w:r w:rsidRPr="00C3071E" w:rsidDel="00B17790">
                <w:rPr>
                  <w:color w:val="auto"/>
                  <w:sz w:val="16"/>
                  <w:szCs w:val="16"/>
                  <w:lang w:val="en-US"/>
                </w:rPr>
                <w:delText>(0.94)</w:delText>
              </w:r>
            </w:del>
          </w:p>
        </w:tc>
        <w:tc>
          <w:tcPr>
            <w:tcW w:w="823" w:type="dxa"/>
            <w:shd w:val="clear" w:color="auto" w:fill="FFFFFF" w:themeFill="background1"/>
            <w:vAlign w:val="center"/>
          </w:tcPr>
          <w:p w14:paraId="03C00820" w14:textId="359D171F"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02" w:author="Philipp Alexander Linden" w:date="2020-07-07T15:16:00Z"/>
                <w:color w:val="auto"/>
                <w:sz w:val="16"/>
                <w:szCs w:val="16"/>
                <w:lang w:val="en-US"/>
              </w:rPr>
            </w:pPr>
            <w:del w:id="503" w:author="Philipp Alexander Linden" w:date="2020-07-07T15:16:00Z">
              <w:r w:rsidRPr="00C3071E" w:rsidDel="00B17790">
                <w:rPr>
                  <w:color w:val="auto"/>
                  <w:sz w:val="16"/>
                  <w:szCs w:val="16"/>
                  <w:lang w:val="en-US"/>
                </w:rPr>
                <w:delText>LU_NL (1,0)</w:delText>
              </w:r>
            </w:del>
          </w:p>
        </w:tc>
        <w:tc>
          <w:tcPr>
            <w:tcW w:w="822" w:type="dxa"/>
            <w:shd w:val="clear" w:color="auto" w:fill="FFFFFF" w:themeFill="background1"/>
            <w:vAlign w:val="center"/>
          </w:tcPr>
          <w:p w14:paraId="629BF150" w14:textId="1E6F5EAB"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04" w:author="Philipp Alexander Linden" w:date="2020-07-07T15:16:00Z"/>
                <w:color w:val="auto"/>
                <w:sz w:val="16"/>
                <w:szCs w:val="16"/>
                <w:lang w:val="en-US"/>
              </w:rPr>
            </w:pPr>
            <w:del w:id="505" w:author="Philipp Alexander Linden" w:date="2020-07-07T15:16:00Z">
              <w:r w:rsidRPr="00C3071E" w:rsidDel="00B17790">
                <w:rPr>
                  <w:color w:val="auto"/>
                  <w:sz w:val="16"/>
                  <w:szCs w:val="16"/>
                  <w:lang w:val="en-US"/>
                </w:rPr>
                <w:delText>S</w:delText>
              </w:r>
              <w:r w:rsidR="005B0787" w:rsidDel="00B17790">
                <w:rPr>
                  <w:color w:val="auto"/>
                  <w:sz w:val="16"/>
                  <w:szCs w:val="16"/>
                  <w:lang w:val="en-US"/>
                </w:rPr>
                <w:delText>I</w:delText>
              </w:r>
              <w:r w:rsidRPr="00C3071E" w:rsidDel="00B17790">
                <w:rPr>
                  <w:color w:val="auto"/>
                  <w:sz w:val="16"/>
                  <w:szCs w:val="16"/>
                  <w:lang w:val="en-US"/>
                </w:rPr>
                <w:delText>_S</w:delText>
              </w:r>
              <w:r w:rsidR="005B0787" w:rsidDel="00B17790">
                <w:rPr>
                  <w:color w:val="auto"/>
                  <w:sz w:val="16"/>
                  <w:szCs w:val="16"/>
                  <w:lang w:val="en-US"/>
                </w:rPr>
                <w:delText>K</w:delText>
              </w:r>
            </w:del>
          </w:p>
          <w:p w14:paraId="1596BAB5" w14:textId="67C2D98E"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06" w:author="Philipp Alexander Linden" w:date="2020-07-07T15:16:00Z"/>
                <w:color w:val="auto"/>
                <w:sz w:val="16"/>
                <w:szCs w:val="16"/>
                <w:lang w:val="en-US"/>
              </w:rPr>
            </w:pPr>
            <w:del w:id="507" w:author="Philipp Alexander Linden" w:date="2020-07-07T15:16:00Z">
              <w:r w:rsidRPr="00C3071E" w:rsidDel="00B17790">
                <w:rPr>
                  <w:color w:val="auto"/>
                  <w:sz w:val="16"/>
                  <w:szCs w:val="16"/>
                  <w:lang w:val="en-US"/>
                </w:rPr>
                <w:delText>(0.72)</w:delText>
              </w:r>
            </w:del>
          </w:p>
        </w:tc>
        <w:tc>
          <w:tcPr>
            <w:tcW w:w="822" w:type="dxa"/>
            <w:shd w:val="clear" w:color="auto" w:fill="FFFFFF" w:themeFill="background1"/>
            <w:vAlign w:val="center"/>
          </w:tcPr>
          <w:p w14:paraId="6968FA68" w14:textId="42DC4B46"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08" w:author="Philipp Alexander Linden" w:date="2020-07-07T15:16:00Z"/>
                <w:color w:val="auto"/>
                <w:sz w:val="16"/>
                <w:szCs w:val="16"/>
                <w:lang w:val="en-US"/>
              </w:rPr>
            </w:pPr>
            <w:del w:id="509" w:author="Philipp Alexander Linden" w:date="2020-07-07T15:16:00Z">
              <w:r w:rsidRPr="00C3071E" w:rsidDel="00B17790">
                <w:rPr>
                  <w:color w:val="auto"/>
                  <w:sz w:val="16"/>
                  <w:szCs w:val="16"/>
                  <w:lang w:val="en-US"/>
                </w:rPr>
                <w:delText>ES_US</w:delText>
              </w:r>
            </w:del>
          </w:p>
          <w:p w14:paraId="5285647B" w14:textId="03192C7D"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10" w:author="Philipp Alexander Linden" w:date="2020-07-07T15:16:00Z"/>
                <w:color w:val="auto"/>
                <w:sz w:val="16"/>
                <w:szCs w:val="16"/>
                <w:lang w:val="en-US"/>
              </w:rPr>
            </w:pPr>
            <w:del w:id="511" w:author="Philipp Alexander Linden" w:date="2020-07-07T15:16:00Z">
              <w:r w:rsidRPr="00C3071E" w:rsidDel="00B17790">
                <w:rPr>
                  <w:color w:val="auto"/>
                  <w:sz w:val="16"/>
                  <w:szCs w:val="16"/>
                  <w:lang w:val="en-US"/>
                </w:rPr>
                <w:delText>(0.94)</w:delText>
              </w:r>
            </w:del>
          </w:p>
        </w:tc>
        <w:tc>
          <w:tcPr>
            <w:tcW w:w="822" w:type="dxa"/>
            <w:shd w:val="clear" w:color="auto" w:fill="FFFFFF" w:themeFill="background1"/>
            <w:vAlign w:val="center"/>
          </w:tcPr>
          <w:p w14:paraId="3C842BBA" w14:textId="77CC71DA"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12" w:author="Philipp Alexander Linden" w:date="2020-07-07T15:16:00Z"/>
                <w:color w:val="auto"/>
                <w:sz w:val="16"/>
                <w:szCs w:val="16"/>
                <w:lang w:val="en-US"/>
              </w:rPr>
            </w:pPr>
          </w:p>
        </w:tc>
        <w:tc>
          <w:tcPr>
            <w:tcW w:w="823" w:type="dxa"/>
            <w:shd w:val="clear" w:color="auto" w:fill="FFFFFF" w:themeFill="background1"/>
            <w:vAlign w:val="center"/>
          </w:tcPr>
          <w:p w14:paraId="358E4754" w14:textId="7938AC1C"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13" w:author="Philipp Alexander Linden" w:date="2020-07-07T15:16:00Z"/>
                <w:color w:val="auto"/>
                <w:sz w:val="16"/>
                <w:szCs w:val="16"/>
                <w:lang w:val="en-US"/>
              </w:rPr>
            </w:pPr>
          </w:p>
        </w:tc>
      </w:tr>
      <w:tr w:rsidR="00F92878" w:rsidRPr="008233BC" w:rsidDel="00B17790" w14:paraId="55414D44" w14:textId="2AD74381" w:rsidTr="00F92878">
        <w:trPr>
          <w:trHeight w:val="680"/>
          <w:del w:id="514"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719A8F6B" w14:textId="5F20B546" w:rsidR="00F92878" w:rsidRPr="00C3071E" w:rsidDel="00B17790" w:rsidRDefault="00F92878" w:rsidP="00F92878">
            <w:pPr>
              <w:spacing w:line="276" w:lineRule="auto"/>
              <w:rPr>
                <w:del w:id="515" w:author="Philipp Alexander Linden" w:date="2020-07-07T15:16:00Z"/>
                <w:b w:val="0"/>
                <w:bCs w:val="0"/>
                <w:caps w:val="0"/>
                <w:color w:val="auto"/>
                <w:sz w:val="16"/>
                <w:szCs w:val="16"/>
                <w:lang w:val="en-US"/>
              </w:rPr>
            </w:pPr>
            <w:del w:id="516" w:author="Philipp Alexander Linden" w:date="2020-07-07T15:16:00Z">
              <w:r w:rsidRPr="00C3071E" w:rsidDel="00B17790">
                <w:rPr>
                  <w:b w:val="0"/>
                  <w:bCs w:val="0"/>
                  <w:caps w:val="0"/>
                  <w:color w:val="auto"/>
                  <w:sz w:val="16"/>
                  <w:szCs w:val="16"/>
                  <w:lang w:val="en-US"/>
                </w:rPr>
                <w:delText>≥</w:delText>
              </w:r>
              <w:r w:rsidDel="00B17790">
                <w:rPr>
                  <w:b w:val="0"/>
                  <w:bCs w:val="0"/>
                  <w:caps w:val="0"/>
                  <w:color w:val="auto"/>
                  <w:sz w:val="16"/>
                  <w:szCs w:val="16"/>
                  <w:lang w:val="en-US"/>
                </w:rPr>
                <w:delText xml:space="preserve"> </w:delText>
              </w:r>
              <w:r w:rsidRPr="00C3071E" w:rsidDel="00B17790">
                <w:rPr>
                  <w:b w:val="0"/>
                  <w:bCs w:val="0"/>
                  <w:caps w:val="0"/>
                  <w:color w:val="auto"/>
                  <w:sz w:val="16"/>
                  <w:szCs w:val="16"/>
                  <w:lang w:val="en-US"/>
                </w:rPr>
                <w:delText>0</w:delText>
              </w:r>
              <w:r w:rsidDel="00B17790">
                <w:rPr>
                  <w:b w:val="0"/>
                  <w:bCs w:val="0"/>
                  <w:caps w:val="0"/>
                  <w:color w:val="auto"/>
                  <w:sz w:val="16"/>
                  <w:szCs w:val="16"/>
                  <w:lang w:val="en-US"/>
                </w:rPr>
                <w:delText>.</w:delText>
              </w:r>
              <w:r w:rsidRPr="00C3071E" w:rsidDel="00B17790">
                <w:rPr>
                  <w:b w:val="0"/>
                  <w:bCs w:val="0"/>
                  <w:caps w:val="0"/>
                  <w:color w:val="auto"/>
                  <w:sz w:val="16"/>
                  <w:szCs w:val="16"/>
                  <w:lang w:val="en-US"/>
                </w:rPr>
                <w:delText>9</w:delText>
              </w:r>
              <w:r w:rsidDel="00B17790">
                <w:rPr>
                  <w:b w:val="0"/>
                  <w:bCs w:val="0"/>
                  <w:caps w:val="0"/>
                  <w:color w:val="auto"/>
                  <w:sz w:val="16"/>
                  <w:szCs w:val="16"/>
                  <w:lang w:val="en-US"/>
                </w:rPr>
                <w:delText xml:space="preserve"> cluster ties</w:delText>
              </w:r>
            </w:del>
          </w:p>
        </w:tc>
        <w:tc>
          <w:tcPr>
            <w:tcW w:w="822" w:type="dxa"/>
            <w:tcBorders>
              <w:right w:val="nil"/>
            </w:tcBorders>
            <w:shd w:val="clear" w:color="auto" w:fill="FFFFFF" w:themeFill="background1"/>
            <w:vAlign w:val="center"/>
          </w:tcPr>
          <w:p w14:paraId="0BF2D081" w14:textId="4E8DD56A" w:rsidR="00F92878" w:rsidRPr="00B6557F"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17" w:author="Philipp Alexander Linden" w:date="2020-07-07T15:16:00Z"/>
                <w:color w:val="auto"/>
                <w:sz w:val="16"/>
                <w:szCs w:val="16"/>
                <w:lang w:val="en-US"/>
              </w:rPr>
            </w:pPr>
            <w:del w:id="518" w:author="Philipp Alexander Linden" w:date="2020-07-07T15:16:00Z">
              <w:r w:rsidRPr="00B6557F" w:rsidDel="00B17790">
                <w:rPr>
                  <w:color w:val="auto"/>
                  <w:sz w:val="16"/>
                  <w:szCs w:val="16"/>
                  <w:lang w:val="en-US"/>
                </w:rPr>
                <w:delText>CZ_LV</w:delText>
              </w:r>
            </w:del>
          </w:p>
          <w:p w14:paraId="7D359EEE" w14:textId="071290E1"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19" w:author="Philipp Alexander Linden" w:date="2020-07-07T15:16:00Z"/>
                <w:color w:val="auto"/>
                <w:sz w:val="16"/>
                <w:szCs w:val="16"/>
                <w:lang w:val="en-US"/>
              </w:rPr>
            </w:pPr>
            <w:del w:id="520" w:author="Philipp Alexander Linden" w:date="2020-07-07T15:16:00Z">
              <w:r w:rsidRPr="00C3071E" w:rsidDel="00B17790">
                <w:rPr>
                  <w:color w:val="auto"/>
                  <w:sz w:val="16"/>
                  <w:szCs w:val="16"/>
                  <w:lang w:val="en-US"/>
                </w:rPr>
                <w:delText>CZ_PL LV_PL</w:delText>
              </w:r>
            </w:del>
          </w:p>
          <w:p w14:paraId="5AEFAAD8" w14:textId="6E4CB6A4"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21" w:author="Philipp Alexander Linden" w:date="2020-07-07T15:16:00Z"/>
                <w:color w:val="auto"/>
                <w:sz w:val="16"/>
                <w:szCs w:val="16"/>
                <w:lang w:val="en-US"/>
              </w:rPr>
            </w:pPr>
          </w:p>
        </w:tc>
        <w:tc>
          <w:tcPr>
            <w:tcW w:w="822" w:type="dxa"/>
            <w:shd w:val="clear" w:color="auto" w:fill="FFFFFF" w:themeFill="background1"/>
            <w:vAlign w:val="center"/>
          </w:tcPr>
          <w:p w14:paraId="40BD62B7" w14:textId="108CEACE"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22" w:author="Philipp Alexander Linden" w:date="2020-07-07T15:16:00Z"/>
                <w:color w:val="auto"/>
                <w:sz w:val="16"/>
                <w:szCs w:val="16"/>
                <w:lang w:val="en-US"/>
              </w:rPr>
            </w:pPr>
            <w:del w:id="523" w:author="Philipp Alexander Linden" w:date="2020-07-07T15:16:00Z">
              <w:r w:rsidRPr="00B17790" w:rsidDel="00B17790">
                <w:rPr>
                  <w:color w:val="auto"/>
                  <w:sz w:val="16"/>
                  <w:szCs w:val="16"/>
                  <w:lang w:val="en-US"/>
                  <w:rPrChange w:id="524" w:author="Philipp Alexander Linden" w:date="2020-07-07T15:16:00Z">
                    <w:rPr>
                      <w:color w:val="auto"/>
                      <w:sz w:val="16"/>
                      <w:szCs w:val="16"/>
                    </w:rPr>
                  </w:rPrChange>
                </w:rPr>
                <w:delText>FI_DE</w:delText>
              </w:r>
            </w:del>
          </w:p>
        </w:tc>
        <w:tc>
          <w:tcPr>
            <w:tcW w:w="822" w:type="dxa"/>
            <w:tcBorders>
              <w:right w:val="nil"/>
            </w:tcBorders>
            <w:shd w:val="clear" w:color="auto" w:fill="FFFFFF" w:themeFill="background1"/>
            <w:vAlign w:val="center"/>
          </w:tcPr>
          <w:p w14:paraId="0E87815A" w14:textId="109F5FFC"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25" w:author="Philipp Alexander Linden" w:date="2020-07-07T15:16:00Z"/>
                <w:color w:val="auto"/>
                <w:sz w:val="16"/>
                <w:szCs w:val="16"/>
                <w:lang w:val="en-US"/>
              </w:rPr>
            </w:pPr>
            <w:del w:id="526" w:author="Philipp Alexander Linden" w:date="2020-07-07T15:16:00Z">
              <w:r w:rsidRPr="00C3071E" w:rsidDel="00B17790">
                <w:rPr>
                  <w:color w:val="auto"/>
                  <w:sz w:val="16"/>
                  <w:szCs w:val="16"/>
                  <w:lang w:val="en-US"/>
                </w:rPr>
                <w:delText>DK_IE</w:delText>
              </w:r>
            </w:del>
          </w:p>
          <w:p w14:paraId="7F7A0141" w14:textId="13B00E91"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27" w:author="Philipp Alexander Linden" w:date="2020-07-07T15:16:00Z"/>
                <w:color w:val="auto"/>
                <w:sz w:val="16"/>
                <w:szCs w:val="16"/>
                <w:lang w:val="en-US"/>
              </w:rPr>
            </w:pPr>
            <w:del w:id="528" w:author="Philipp Alexander Linden" w:date="2020-07-07T15:16:00Z">
              <w:r w:rsidRPr="00C3071E" w:rsidDel="00B17790">
                <w:rPr>
                  <w:color w:val="auto"/>
                  <w:sz w:val="16"/>
                  <w:szCs w:val="16"/>
                  <w:lang w:val="en-US"/>
                </w:rPr>
                <w:delText>DK_NO</w:delText>
              </w:r>
            </w:del>
          </w:p>
          <w:p w14:paraId="068F1739" w14:textId="7653E880"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29" w:author="Philipp Alexander Linden" w:date="2020-07-07T15:16:00Z"/>
                <w:color w:val="auto"/>
                <w:sz w:val="16"/>
                <w:szCs w:val="16"/>
                <w:lang w:val="en-US"/>
              </w:rPr>
            </w:pPr>
            <w:del w:id="530" w:author="Philipp Alexander Linden" w:date="2020-07-07T15:16:00Z">
              <w:r w:rsidRPr="00C3071E" w:rsidDel="00B17790">
                <w:rPr>
                  <w:color w:val="auto"/>
                  <w:sz w:val="16"/>
                  <w:szCs w:val="16"/>
                  <w:lang w:val="en-US"/>
                </w:rPr>
                <w:delText>DK_SE</w:delText>
              </w:r>
            </w:del>
          </w:p>
          <w:p w14:paraId="3A7A9BE1" w14:textId="2A99F9F8"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31" w:author="Philipp Alexander Linden" w:date="2020-07-07T15:16:00Z"/>
                <w:color w:val="auto"/>
                <w:sz w:val="16"/>
                <w:szCs w:val="16"/>
                <w:lang w:val="en-US"/>
              </w:rPr>
            </w:pPr>
            <w:del w:id="532" w:author="Philipp Alexander Linden" w:date="2020-07-07T15:16:00Z">
              <w:r w:rsidRPr="00C3071E" w:rsidDel="00B17790">
                <w:rPr>
                  <w:color w:val="auto"/>
                  <w:sz w:val="16"/>
                  <w:szCs w:val="16"/>
                  <w:lang w:val="en-US"/>
                </w:rPr>
                <w:delText>IE_NO</w:delText>
              </w:r>
            </w:del>
          </w:p>
          <w:p w14:paraId="0CBAED18" w14:textId="4EA9E474"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33" w:author="Philipp Alexander Linden" w:date="2020-07-07T15:16:00Z"/>
                <w:color w:val="auto"/>
                <w:sz w:val="16"/>
                <w:szCs w:val="16"/>
                <w:lang w:val="en-US"/>
              </w:rPr>
            </w:pPr>
            <w:del w:id="534" w:author="Philipp Alexander Linden" w:date="2020-07-07T15:16:00Z">
              <w:r w:rsidRPr="00C3071E" w:rsidDel="00B17790">
                <w:rPr>
                  <w:color w:val="auto"/>
                  <w:sz w:val="16"/>
                  <w:szCs w:val="16"/>
                  <w:lang w:val="en-US"/>
                </w:rPr>
                <w:delText>IE_SE</w:delText>
              </w:r>
            </w:del>
          </w:p>
          <w:p w14:paraId="162B449A" w14:textId="40291087"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35" w:author="Philipp Alexander Linden" w:date="2020-07-07T15:16:00Z"/>
                <w:color w:val="auto"/>
                <w:sz w:val="16"/>
                <w:szCs w:val="16"/>
                <w:lang w:val="en-US"/>
              </w:rPr>
            </w:pPr>
            <w:del w:id="536" w:author="Philipp Alexander Linden" w:date="2020-07-07T15:16:00Z">
              <w:r w:rsidRPr="00C3071E" w:rsidDel="00B17790">
                <w:rPr>
                  <w:color w:val="auto"/>
                  <w:sz w:val="16"/>
                  <w:szCs w:val="16"/>
                  <w:lang w:val="en-US"/>
                </w:rPr>
                <w:delText>NO_SE</w:delText>
              </w:r>
            </w:del>
          </w:p>
        </w:tc>
        <w:tc>
          <w:tcPr>
            <w:tcW w:w="822" w:type="dxa"/>
            <w:tcBorders>
              <w:left w:val="nil"/>
            </w:tcBorders>
            <w:shd w:val="clear" w:color="auto" w:fill="FFFFFF" w:themeFill="background1"/>
            <w:vAlign w:val="center"/>
          </w:tcPr>
          <w:p w14:paraId="7B399CC1" w14:textId="7DE29EAB"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37" w:author="Philipp Alexander Linden" w:date="2020-07-07T15:16:00Z"/>
                <w:color w:val="auto"/>
                <w:sz w:val="16"/>
                <w:szCs w:val="16"/>
                <w:lang w:val="en-US"/>
              </w:rPr>
            </w:pPr>
            <w:del w:id="538" w:author="Philipp Alexander Linden" w:date="2020-07-07T15:16:00Z">
              <w:r w:rsidRPr="00C3071E" w:rsidDel="00B17790">
                <w:rPr>
                  <w:color w:val="auto"/>
                  <w:sz w:val="16"/>
                  <w:szCs w:val="16"/>
                  <w:lang w:val="en-US"/>
                </w:rPr>
                <w:delText>JP_KR</w:delText>
              </w:r>
            </w:del>
          </w:p>
        </w:tc>
        <w:tc>
          <w:tcPr>
            <w:tcW w:w="823" w:type="dxa"/>
            <w:shd w:val="clear" w:color="auto" w:fill="FFFFFF" w:themeFill="background1"/>
            <w:vAlign w:val="center"/>
          </w:tcPr>
          <w:p w14:paraId="2925857A" w14:textId="3D5E30D8"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39" w:author="Philipp Alexander Linden" w:date="2020-07-07T15:16:00Z"/>
                <w:color w:val="auto"/>
                <w:sz w:val="16"/>
                <w:szCs w:val="16"/>
                <w:lang w:val="en-US"/>
              </w:rPr>
            </w:pPr>
            <w:del w:id="540" w:author="Philipp Alexander Linden" w:date="2020-07-07T15:16:00Z">
              <w:r w:rsidRPr="00C3071E" w:rsidDel="00B17790">
                <w:rPr>
                  <w:color w:val="auto"/>
                  <w:sz w:val="16"/>
                  <w:szCs w:val="16"/>
                  <w:lang w:val="en-US"/>
                </w:rPr>
                <w:delText>BE_LU</w:delText>
              </w:r>
            </w:del>
          </w:p>
          <w:p w14:paraId="1F7E611B" w14:textId="364E51FF"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41" w:author="Philipp Alexander Linden" w:date="2020-07-07T15:16:00Z"/>
                <w:color w:val="auto"/>
                <w:sz w:val="16"/>
                <w:szCs w:val="16"/>
                <w:lang w:val="en-US"/>
              </w:rPr>
            </w:pPr>
            <w:del w:id="542" w:author="Philipp Alexander Linden" w:date="2020-07-07T15:16:00Z">
              <w:r w:rsidRPr="00C3071E" w:rsidDel="00B17790">
                <w:rPr>
                  <w:color w:val="auto"/>
                  <w:sz w:val="16"/>
                  <w:szCs w:val="16"/>
                  <w:lang w:val="en-US"/>
                </w:rPr>
                <w:delText>BE_NL</w:delText>
              </w:r>
            </w:del>
          </w:p>
          <w:p w14:paraId="4E5FFCBC" w14:textId="7D9BD68A" w:rsidR="00F92878" w:rsidRPr="00B6557F"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43" w:author="Philipp Alexander Linden" w:date="2020-07-07T15:16:00Z"/>
                <w:color w:val="auto"/>
                <w:sz w:val="16"/>
                <w:szCs w:val="16"/>
                <w:lang w:val="en-US"/>
              </w:rPr>
            </w:pPr>
            <w:del w:id="544" w:author="Philipp Alexander Linden" w:date="2020-07-07T15:16:00Z">
              <w:r w:rsidRPr="00B6557F" w:rsidDel="00B17790">
                <w:rPr>
                  <w:color w:val="auto"/>
                  <w:sz w:val="16"/>
                  <w:szCs w:val="16"/>
                  <w:lang w:val="en-US"/>
                </w:rPr>
                <w:delText>LU</w:delText>
              </w:r>
              <w:r w:rsidRPr="00C3071E" w:rsidDel="00B17790">
                <w:rPr>
                  <w:color w:val="auto"/>
                  <w:sz w:val="16"/>
                  <w:szCs w:val="16"/>
                  <w:lang w:val="en-US"/>
                </w:rPr>
                <w:delText>_</w:delText>
              </w:r>
              <w:r w:rsidRPr="00B6557F" w:rsidDel="00B17790">
                <w:rPr>
                  <w:color w:val="auto"/>
                  <w:sz w:val="16"/>
                  <w:szCs w:val="16"/>
                  <w:lang w:val="en-US"/>
                </w:rPr>
                <w:delText>CH</w:delText>
              </w:r>
            </w:del>
          </w:p>
          <w:p w14:paraId="536F8D6A" w14:textId="4AA006B7"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45" w:author="Philipp Alexander Linden" w:date="2020-07-07T15:16:00Z"/>
                <w:color w:val="auto"/>
                <w:sz w:val="16"/>
                <w:szCs w:val="16"/>
                <w:lang w:val="en-US"/>
              </w:rPr>
            </w:pPr>
            <w:del w:id="546" w:author="Philipp Alexander Linden" w:date="2020-07-07T15:16:00Z">
              <w:r w:rsidRPr="00C3071E" w:rsidDel="00B17790">
                <w:rPr>
                  <w:color w:val="auto"/>
                  <w:sz w:val="16"/>
                  <w:szCs w:val="16"/>
                  <w:lang w:val="en-US"/>
                </w:rPr>
                <w:delText>LU_NL</w:delText>
              </w:r>
            </w:del>
          </w:p>
          <w:p w14:paraId="7CDB0949" w14:textId="2A70511B"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47" w:author="Philipp Alexander Linden" w:date="2020-07-07T15:16:00Z"/>
                <w:color w:val="auto"/>
                <w:sz w:val="16"/>
                <w:szCs w:val="16"/>
                <w:lang w:val="en-US"/>
              </w:rPr>
            </w:pPr>
            <w:del w:id="548" w:author="Philipp Alexander Linden" w:date="2020-07-07T15:16:00Z">
              <w:r w:rsidRPr="00C3071E" w:rsidDel="00B17790">
                <w:rPr>
                  <w:color w:val="auto"/>
                  <w:sz w:val="16"/>
                  <w:szCs w:val="16"/>
                  <w:lang w:val="en-US"/>
                </w:rPr>
                <w:delText>NL_CH</w:delText>
              </w:r>
            </w:del>
          </w:p>
        </w:tc>
        <w:tc>
          <w:tcPr>
            <w:tcW w:w="822" w:type="dxa"/>
            <w:shd w:val="clear" w:color="auto" w:fill="FFFFFF" w:themeFill="background1"/>
            <w:vAlign w:val="center"/>
          </w:tcPr>
          <w:p w14:paraId="588F1BD4" w14:textId="31E45532"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49" w:author="Philipp Alexander Linden" w:date="2020-07-07T15:16:00Z"/>
                <w:color w:val="auto"/>
                <w:sz w:val="16"/>
                <w:szCs w:val="16"/>
                <w:lang w:val="en-US"/>
              </w:rPr>
            </w:pPr>
          </w:p>
        </w:tc>
        <w:tc>
          <w:tcPr>
            <w:tcW w:w="822" w:type="dxa"/>
            <w:shd w:val="clear" w:color="auto" w:fill="FFFFFF" w:themeFill="background1"/>
            <w:vAlign w:val="center"/>
          </w:tcPr>
          <w:p w14:paraId="052B8A1B" w14:textId="20520F7F"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50" w:author="Philipp Alexander Linden" w:date="2020-07-07T15:16:00Z"/>
                <w:color w:val="auto"/>
                <w:sz w:val="16"/>
                <w:szCs w:val="16"/>
                <w:lang w:val="en-US"/>
              </w:rPr>
            </w:pPr>
            <w:del w:id="551" w:author="Philipp Alexander Linden" w:date="2020-07-07T15:16:00Z">
              <w:r w:rsidRPr="00C3071E" w:rsidDel="00B17790">
                <w:rPr>
                  <w:color w:val="auto"/>
                  <w:sz w:val="16"/>
                  <w:szCs w:val="16"/>
                  <w:lang w:val="en-US"/>
                </w:rPr>
                <w:delText>ES_US</w:delText>
              </w:r>
            </w:del>
          </w:p>
        </w:tc>
        <w:tc>
          <w:tcPr>
            <w:tcW w:w="822" w:type="dxa"/>
            <w:shd w:val="clear" w:color="auto" w:fill="FFFFFF" w:themeFill="background1"/>
            <w:vAlign w:val="center"/>
          </w:tcPr>
          <w:p w14:paraId="08BC9579" w14:textId="07292FBD"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52" w:author="Philipp Alexander Linden" w:date="2020-07-07T15:16:00Z"/>
                <w:color w:val="auto"/>
                <w:sz w:val="16"/>
                <w:szCs w:val="16"/>
                <w:lang w:val="en-US"/>
              </w:rPr>
            </w:pPr>
          </w:p>
        </w:tc>
        <w:tc>
          <w:tcPr>
            <w:tcW w:w="823" w:type="dxa"/>
            <w:shd w:val="clear" w:color="auto" w:fill="FFFFFF" w:themeFill="background1"/>
            <w:vAlign w:val="center"/>
          </w:tcPr>
          <w:p w14:paraId="45BF0558" w14:textId="52192CC4" w:rsidR="00F92878" w:rsidRPr="00C3071E" w:rsidDel="00B17790" w:rsidRDefault="00F92878" w:rsidP="00F92878">
            <w:pPr>
              <w:jc w:val="center"/>
              <w:cnfStyle w:val="000000000000" w:firstRow="0" w:lastRow="0" w:firstColumn="0" w:lastColumn="0" w:oddVBand="0" w:evenVBand="0" w:oddHBand="0" w:evenHBand="0" w:firstRowFirstColumn="0" w:firstRowLastColumn="0" w:lastRowFirstColumn="0" w:lastRowLastColumn="0"/>
              <w:rPr>
                <w:del w:id="553" w:author="Philipp Alexander Linden" w:date="2020-07-07T15:16:00Z"/>
                <w:color w:val="auto"/>
                <w:sz w:val="16"/>
                <w:szCs w:val="16"/>
                <w:lang w:val="en-US"/>
              </w:rPr>
            </w:pPr>
          </w:p>
        </w:tc>
      </w:tr>
      <w:tr w:rsidR="00F92878" w:rsidRPr="008233BC" w:rsidDel="00B17790" w14:paraId="1CD166CA" w14:textId="681B31FA" w:rsidTr="00F92878">
        <w:trPr>
          <w:cnfStyle w:val="000000100000" w:firstRow="0" w:lastRow="0" w:firstColumn="0" w:lastColumn="0" w:oddVBand="0" w:evenVBand="0" w:oddHBand="1" w:evenHBand="0" w:firstRowFirstColumn="0" w:firstRowLastColumn="0" w:lastRowFirstColumn="0" w:lastRowLastColumn="0"/>
          <w:trHeight w:val="680"/>
          <w:del w:id="554" w:author="Philipp Alexander Linden" w:date="2020-07-07T15:16:00Z"/>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46EF7CF2" w14:textId="066B53F4" w:rsidR="00F92878" w:rsidDel="00B17790" w:rsidRDefault="00F92878" w:rsidP="00F92878">
            <w:pPr>
              <w:spacing w:line="276" w:lineRule="auto"/>
              <w:rPr>
                <w:del w:id="555" w:author="Philipp Alexander Linden" w:date="2020-07-07T15:16:00Z"/>
                <w:color w:val="auto"/>
                <w:sz w:val="16"/>
                <w:szCs w:val="16"/>
                <w:lang w:val="en-US"/>
              </w:rPr>
            </w:pPr>
            <w:del w:id="556" w:author="Philipp Alexander Linden" w:date="2020-07-07T15:16:00Z">
              <w:r w:rsidDel="00B17790">
                <w:rPr>
                  <w:b w:val="0"/>
                  <w:bCs w:val="0"/>
                  <w:caps w:val="0"/>
                  <w:color w:val="auto"/>
                  <w:sz w:val="16"/>
                  <w:szCs w:val="16"/>
                  <w:lang w:val="en-US"/>
                </w:rPr>
                <w:delText>#</w:delText>
              </w:r>
              <w:r w:rsidRPr="00C3071E" w:rsidDel="00B17790">
                <w:rPr>
                  <w:b w:val="0"/>
                  <w:bCs w:val="0"/>
                  <w:caps w:val="0"/>
                  <w:color w:val="auto"/>
                  <w:sz w:val="16"/>
                  <w:szCs w:val="16"/>
                  <w:lang w:val="en-US"/>
                </w:rPr>
                <w:delText xml:space="preserve"> of ties in </w:delText>
              </w:r>
            </w:del>
          </w:p>
          <w:p w14:paraId="453E1C1E" w14:textId="7F1E9521" w:rsidR="00F92878" w:rsidRPr="00C3071E" w:rsidDel="00B17790" w:rsidRDefault="00F92878" w:rsidP="00F92878">
            <w:pPr>
              <w:spacing w:line="276" w:lineRule="auto"/>
              <w:rPr>
                <w:del w:id="557" w:author="Philipp Alexander Linden" w:date="2020-07-07T15:16:00Z"/>
                <w:color w:val="auto"/>
                <w:sz w:val="16"/>
                <w:szCs w:val="16"/>
                <w:lang w:val="en-US"/>
              </w:rPr>
            </w:pPr>
            <w:del w:id="558" w:author="Philipp Alexander Linden" w:date="2020-07-07T15:16:00Z">
              <w:r w:rsidRPr="00C3071E" w:rsidDel="00B17790">
                <w:rPr>
                  <w:b w:val="0"/>
                  <w:bCs w:val="0"/>
                  <w:caps w:val="0"/>
                  <w:color w:val="auto"/>
                  <w:sz w:val="16"/>
                  <w:szCs w:val="16"/>
                  <w:lang w:val="en-US"/>
                </w:rPr>
                <w:delText>full cluster</w:delText>
              </w:r>
            </w:del>
          </w:p>
        </w:tc>
        <w:tc>
          <w:tcPr>
            <w:tcW w:w="822" w:type="dxa"/>
            <w:tcBorders>
              <w:bottom w:val="single" w:sz="12" w:space="0" w:color="auto"/>
              <w:right w:val="nil"/>
            </w:tcBorders>
            <w:shd w:val="clear" w:color="auto" w:fill="FFFFFF" w:themeFill="background1"/>
            <w:vAlign w:val="center"/>
          </w:tcPr>
          <w:p w14:paraId="5CACE412" w14:textId="26474A9E"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59" w:author="Philipp Alexander Linden" w:date="2020-07-07T15:16:00Z"/>
                <w:color w:val="auto"/>
                <w:sz w:val="16"/>
                <w:szCs w:val="16"/>
                <w:lang w:val="en-US"/>
              </w:rPr>
            </w:pPr>
            <w:del w:id="560" w:author="Philipp Alexander Linden" w:date="2020-07-07T15:16:00Z">
              <w:r w:rsidRPr="00C3071E" w:rsidDel="00B17790">
                <w:rPr>
                  <w:color w:val="auto"/>
                  <w:sz w:val="16"/>
                  <w:szCs w:val="16"/>
                  <w:lang w:val="en-US"/>
                </w:rPr>
                <w:delText>3/3</w:delText>
              </w:r>
            </w:del>
          </w:p>
        </w:tc>
        <w:tc>
          <w:tcPr>
            <w:tcW w:w="822" w:type="dxa"/>
            <w:tcBorders>
              <w:bottom w:val="single" w:sz="12" w:space="0" w:color="auto"/>
            </w:tcBorders>
            <w:shd w:val="clear" w:color="auto" w:fill="FFFFFF" w:themeFill="background1"/>
            <w:vAlign w:val="center"/>
          </w:tcPr>
          <w:p w14:paraId="36F99DA9" w14:textId="48ACBE95"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61" w:author="Philipp Alexander Linden" w:date="2020-07-07T15:16:00Z"/>
                <w:color w:val="auto"/>
                <w:sz w:val="16"/>
                <w:szCs w:val="16"/>
                <w:lang w:val="en-US"/>
              </w:rPr>
            </w:pPr>
            <w:del w:id="562" w:author="Philipp Alexander Linden" w:date="2020-07-07T15:16:00Z">
              <w:r w:rsidRPr="00C3071E" w:rsidDel="00B17790">
                <w:rPr>
                  <w:color w:val="auto"/>
                  <w:sz w:val="16"/>
                  <w:szCs w:val="16"/>
                  <w:lang w:val="en-US"/>
                </w:rPr>
                <w:delText>1/1</w:delText>
              </w:r>
            </w:del>
          </w:p>
        </w:tc>
        <w:tc>
          <w:tcPr>
            <w:tcW w:w="822" w:type="dxa"/>
            <w:tcBorders>
              <w:bottom w:val="single" w:sz="12" w:space="0" w:color="auto"/>
              <w:right w:val="nil"/>
            </w:tcBorders>
            <w:shd w:val="clear" w:color="auto" w:fill="FFFFFF" w:themeFill="background1"/>
            <w:vAlign w:val="center"/>
          </w:tcPr>
          <w:p w14:paraId="5D9BBB58" w14:textId="0A26DBEA"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63" w:author="Philipp Alexander Linden" w:date="2020-07-07T15:16:00Z"/>
                <w:color w:val="auto"/>
                <w:sz w:val="16"/>
                <w:szCs w:val="16"/>
                <w:lang w:val="en-US"/>
              </w:rPr>
            </w:pPr>
            <w:del w:id="564" w:author="Philipp Alexander Linden" w:date="2020-07-07T15:16:00Z">
              <w:r w:rsidRPr="00C3071E" w:rsidDel="00B17790">
                <w:rPr>
                  <w:color w:val="auto"/>
                  <w:sz w:val="16"/>
                  <w:szCs w:val="16"/>
                  <w:lang w:val="en-US"/>
                </w:rPr>
                <w:delText>6/6</w:delText>
              </w:r>
            </w:del>
          </w:p>
        </w:tc>
        <w:tc>
          <w:tcPr>
            <w:tcW w:w="822" w:type="dxa"/>
            <w:tcBorders>
              <w:left w:val="nil"/>
              <w:bottom w:val="single" w:sz="12" w:space="0" w:color="auto"/>
            </w:tcBorders>
            <w:shd w:val="clear" w:color="auto" w:fill="FFFFFF" w:themeFill="background1"/>
            <w:vAlign w:val="center"/>
          </w:tcPr>
          <w:p w14:paraId="7AC992BF" w14:textId="21749A31"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65" w:author="Philipp Alexander Linden" w:date="2020-07-07T15:16:00Z"/>
                <w:color w:val="auto"/>
                <w:sz w:val="16"/>
                <w:szCs w:val="16"/>
                <w:lang w:val="en-US"/>
              </w:rPr>
            </w:pPr>
            <w:del w:id="566" w:author="Philipp Alexander Linden" w:date="2020-07-07T15:16:00Z">
              <w:r w:rsidRPr="00C3071E" w:rsidDel="00B17790">
                <w:rPr>
                  <w:color w:val="auto"/>
                  <w:sz w:val="16"/>
                  <w:szCs w:val="16"/>
                  <w:lang w:val="en-US"/>
                </w:rPr>
                <w:delText>1/1</w:delText>
              </w:r>
            </w:del>
          </w:p>
        </w:tc>
        <w:tc>
          <w:tcPr>
            <w:tcW w:w="823" w:type="dxa"/>
            <w:tcBorders>
              <w:bottom w:val="single" w:sz="12" w:space="0" w:color="auto"/>
            </w:tcBorders>
            <w:shd w:val="clear" w:color="auto" w:fill="FFFFFF" w:themeFill="background1"/>
            <w:vAlign w:val="center"/>
          </w:tcPr>
          <w:p w14:paraId="220FA026" w14:textId="2FAA0BA4"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67" w:author="Philipp Alexander Linden" w:date="2020-07-07T15:16:00Z"/>
                <w:color w:val="auto"/>
                <w:sz w:val="16"/>
                <w:szCs w:val="16"/>
                <w:lang w:val="en-US"/>
              </w:rPr>
            </w:pPr>
            <w:del w:id="568" w:author="Philipp Alexander Linden" w:date="2020-07-07T15:16:00Z">
              <w:r w:rsidRPr="00C3071E" w:rsidDel="00B17790">
                <w:rPr>
                  <w:color w:val="auto"/>
                  <w:sz w:val="16"/>
                  <w:szCs w:val="16"/>
                  <w:lang w:val="en-US"/>
                </w:rPr>
                <w:delText>10/10</w:delText>
              </w:r>
            </w:del>
          </w:p>
        </w:tc>
        <w:tc>
          <w:tcPr>
            <w:tcW w:w="822" w:type="dxa"/>
            <w:tcBorders>
              <w:bottom w:val="single" w:sz="12" w:space="0" w:color="auto"/>
            </w:tcBorders>
            <w:shd w:val="clear" w:color="auto" w:fill="FFFFFF" w:themeFill="background1"/>
            <w:vAlign w:val="center"/>
          </w:tcPr>
          <w:p w14:paraId="4C7FA7E6" w14:textId="3034C5AD"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69" w:author="Philipp Alexander Linden" w:date="2020-07-07T15:16:00Z"/>
                <w:color w:val="auto"/>
                <w:sz w:val="16"/>
                <w:szCs w:val="16"/>
                <w:lang w:val="en-US"/>
              </w:rPr>
            </w:pPr>
            <w:del w:id="570" w:author="Philipp Alexander Linden" w:date="2020-07-07T15:16:00Z">
              <w:r w:rsidRPr="00C3071E" w:rsidDel="00B17790">
                <w:rPr>
                  <w:color w:val="auto"/>
                  <w:sz w:val="16"/>
                  <w:szCs w:val="16"/>
                  <w:lang w:val="en-US"/>
                </w:rPr>
                <w:delText>1/1</w:delText>
              </w:r>
            </w:del>
          </w:p>
        </w:tc>
        <w:tc>
          <w:tcPr>
            <w:tcW w:w="822" w:type="dxa"/>
            <w:tcBorders>
              <w:bottom w:val="single" w:sz="12" w:space="0" w:color="auto"/>
            </w:tcBorders>
            <w:shd w:val="clear" w:color="auto" w:fill="FFFFFF" w:themeFill="background1"/>
            <w:vAlign w:val="center"/>
          </w:tcPr>
          <w:p w14:paraId="5858F114" w14:textId="00F449F8"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71" w:author="Philipp Alexander Linden" w:date="2020-07-07T15:16:00Z"/>
                <w:color w:val="auto"/>
                <w:sz w:val="16"/>
                <w:szCs w:val="16"/>
                <w:lang w:val="en-US"/>
              </w:rPr>
            </w:pPr>
            <w:del w:id="572" w:author="Philipp Alexander Linden" w:date="2020-07-07T15:16:00Z">
              <w:r w:rsidRPr="00C3071E" w:rsidDel="00B17790">
                <w:rPr>
                  <w:color w:val="auto"/>
                  <w:sz w:val="16"/>
                  <w:szCs w:val="16"/>
                  <w:lang w:val="en-US"/>
                </w:rPr>
                <w:delText>9/10</w:delText>
              </w:r>
            </w:del>
          </w:p>
        </w:tc>
        <w:tc>
          <w:tcPr>
            <w:tcW w:w="822" w:type="dxa"/>
            <w:tcBorders>
              <w:bottom w:val="single" w:sz="12" w:space="0" w:color="auto"/>
            </w:tcBorders>
            <w:shd w:val="clear" w:color="auto" w:fill="FFFFFF" w:themeFill="background1"/>
            <w:vAlign w:val="center"/>
          </w:tcPr>
          <w:p w14:paraId="6654C2F4" w14:textId="36C670F5"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73" w:author="Philipp Alexander Linden" w:date="2020-07-07T15:16:00Z"/>
                <w:color w:val="auto"/>
                <w:sz w:val="16"/>
                <w:szCs w:val="16"/>
                <w:lang w:val="en-US"/>
              </w:rPr>
            </w:pPr>
          </w:p>
        </w:tc>
        <w:tc>
          <w:tcPr>
            <w:tcW w:w="823" w:type="dxa"/>
            <w:tcBorders>
              <w:bottom w:val="single" w:sz="12" w:space="0" w:color="auto"/>
            </w:tcBorders>
            <w:shd w:val="clear" w:color="auto" w:fill="FFFFFF" w:themeFill="background1"/>
            <w:vAlign w:val="center"/>
          </w:tcPr>
          <w:p w14:paraId="5CC7F76F" w14:textId="75E833E1" w:rsidR="00F92878" w:rsidRPr="00C3071E" w:rsidDel="00B17790" w:rsidRDefault="00F92878" w:rsidP="00F92878">
            <w:pPr>
              <w:jc w:val="center"/>
              <w:cnfStyle w:val="000000100000" w:firstRow="0" w:lastRow="0" w:firstColumn="0" w:lastColumn="0" w:oddVBand="0" w:evenVBand="0" w:oddHBand="1" w:evenHBand="0" w:firstRowFirstColumn="0" w:firstRowLastColumn="0" w:lastRowFirstColumn="0" w:lastRowLastColumn="0"/>
              <w:rPr>
                <w:del w:id="574" w:author="Philipp Alexander Linden" w:date="2020-07-07T15:16:00Z"/>
                <w:color w:val="auto"/>
                <w:sz w:val="16"/>
                <w:szCs w:val="16"/>
                <w:lang w:val="en-US"/>
              </w:rPr>
            </w:pPr>
          </w:p>
        </w:tc>
      </w:tr>
    </w:tbl>
    <w:p w14:paraId="3AC50A44" w14:textId="0478DD50" w:rsidR="00621B1A" w:rsidDel="00B17790" w:rsidRDefault="00184E5A" w:rsidP="00621B1A">
      <w:pPr>
        <w:numPr>
          <w:ilvl w:val="0"/>
          <w:numId w:val="12"/>
        </w:numPr>
        <w:spacing w:before="240" w:after="160" w:line="360" w:lineRule="auto"/>
        <w:jc w:val="both"/>
        <w:rPr>
          <w:del w:id="575" w:author="Philipp Alexander Linden" w:date="2020-07-07T15:16:00Z"/>
          <w:rFonts w:eastAsiaTheme="minorHAnsi"/>
          <w:iCs/>
          <w:color w:val="auto"/>
          <w:szCs w:val="18"/>
          <w:lang w:val="en-US"/>
        </w:rPr>
      </w:pPr>
      <w:del w:id="576" w:author="Philipp Alexander Linden" w:date="2020-07-07T15:16:00Z">
        <w:r w:rsidRPr="00184E5A" w:rsidDel="00B17790">
          <w:rPr>
            <w:rFonts w:eastAsiaTheme="minorHAnsi"/>
            <w:iCs/>
            <w:color w:val="auto"/>
            <w:szCs w:val="18"/>
            <w:lang w:val="en-US"/>
          </w:rPr>
          <w:delText xml:space="preserve">The first cluster consist of Czech Republic, Latvia, and Poland </w:delText>
        </w:r>
        <w:r w:rsidR="00621B1A" w:rsidDel="00B17790">
          <w:rPr>
            <w:rFonts w:eastAsiaTheme="minorHAnsi"/>
            <w:iCs/>
            <w:color w:val="auto"/>
            <w:szCs w:val="18"/>
            <w:lang w:val="en-US"/>
          </w:rPr>
          <w:delText xml:space="preserve">who </w:delText>
        </w:r>
        <w:r w:rsidRPr="00184E5A" w:rsidDel="00B17790">
          <w:rPr>
            <w:rFonts w:eastAsiaTheme="minorHAnsi"/>
            <w:iCs/>
            <w:color w:val="auto"/>
            <w:szCs w:val="18"/>
            <w:lang w:val="en-US"/>
          </w:rPr>
          <w:delText>form a distinct and highly consistent cluster, with all ties between these cou</w:delText>
        </w:r>
        <w:r w:rsidR="00264EB7" w:rsidDel="00B17790">
          <w:rPr>
            <w:rFonts w:eastAsiaTheme="minorHAnsi"/>
            <w:iCs/>
            <w:color w:val="auto"/>
            <w:szCs w:val="18"/>
            <w:lang w:val="en-US"/>
          </w:rPr>
          <w:delText>ntries &gt; 90%. No other country</w:delText>
        </w:r>
        <w:r w:rsidRPr="00184E5A" w:rsidDel="00B17790">
          <w:rPr>
            <w:rFonts w:eastAsiaTheme="minorHAnsi"/>
            <w:iCs/>
            <w:color w:val="auto"/>
            <w:szCs w:val="18"/>
            <w:lang w:val="en-US"/>
          </w:rPr>
          <w:delText xml:space="preserve"> has a partial membership in this cluster. </w:delText>
        </w:r>
      </w:del>
    </w:p>
    <w:p w14:paraId="4BED8698" w14:textId="4002D57C" w:rsidR="00184E5A" w:rsidRPr="00184E5A" w:rsidDel="00B17790" w:rsidRDefault="00184E5A" w:rsidP="00621B1A">
      <w:pPr>
        <w:numPr>
          <w:ilvl w:val="0"/>
          <w:numId w:val="12"/>
        </w:numPr>
        <w:spacing w:before="240" w:after="160" w:line="360" w:lineRule="auto"/>
        <w:jc w:val="both"/>
        <w:rPr>
          <w:del w:id="577" w:author="Philipp Alexander Linden" w:date="2020-07-07T15:16:00Z"/>
          <w:rFonts w:eastAsiaTheme="minorHAnsi"/>
          <w:iCs/>
          <w:color w:val="auto"/>
          <w:szCs w:val="18"/>
          <w:lang w:val="en-US"/>
        </w:rPr>
      </w:pPr>
      <w:del w:id="578" w:author="Philipp Alexander Linden" w:date="2020-07-07T15:16:00Z">
        <w:r w:rsidRPr="00184E5A" w:rsidDel="00B17790">
          <w:rPr>
            <w:rFonts w:eastAsiaTheme="minorHAnsi"/>
            <w:iCs/>
            <w:color w:val="auto"/>
            <w:szCs w:val="18"/>
            <w:lang w:val="en-US"/>
          </w:rPr>
          <w:delText>Finland</w:delText>
        </w:r>
        <w:r w:rsidR="001C01E8" w:rsidDel="00B17790">
          <w:rPr>
            <w:rFonts w:eastAsiaTheme="minorHAnsi"/>
            <w:iCs/>
            <w:color w:val="auto"/>
            <w:szCs w:val="18"/>
            <w:lang w:val="en-US"/>
          </w:rPr>
          <w:delText xml:space="preserve"> and </w:delText>
        </w:r>
        <w:r w:rsidRPr="00184E5A" w:rsidDel="00B17790">
          <w:rPr>
            <w:rFonts w:eastAsiaTheme="minorHAnsi"/>
            <w:iCs/>
            <w:color w:val="auto"/>
            <w:szCs w:val="18"/>
            <w:lang w:val="en-US"/>
          </w:rPr>
          <w:delText>Germany</w:delText>
        </w:r>
        <w:r w:rsidR="00621B1A" w:rsidDel="00B17790">
          <w:rPr>
            <w:rFonts w:eastAsiaTheme="minorHAnsi"/>
            <w:iCs/>
            <w:color w:val="auto"/>
            <w:szCs w:val="18"/>
            <w:lang w:val="en-US"/>
          </w:rPr>
          <w:delText xml:space="preserve"> </w:delText>
        </w:r>
        <w:r w:rsidRPr="00184E5A" w:rsidDel="00B17790">
          <w:rPr>
            <w:rFonts w:eastAsiaTheme="minorHAnsi"/>
            <w:iCs/>
            <w:color w:val="auto"/>
            <w:szCs w:val="18"/>
            <w:lang w:val="en-US"/>
          </w:rPr>
          <w:delText>form a</w:delText>
        </w:r>
        <w:r w:rsidR="001C01E8" w:rsidDel="00B17790">
          <w:rPr>
            <w:rFonts w:eastAsiaTheme="minorHAnsi"/>
            <w:iCs/>
            <w:color w:val="auto"/>
            <w:szCs w:val="18"/>
            <w:lang w:val="en-US"/>
          </w:rPr>
          <w:delText>nother</w:delText>
        </w:r>
        <w:r w:rsidRPr="00184E5A" w:rsidDel="00B17790">
          <w:rPr>
            <w:rFonts w:eastAsiaTheme="minorHAnsi"/>
            <w:iCs/>
            <w:color w:val="auto"/>
            <w:szCs w:val="18"/>
            <w:lang w:val="en-US"/>
          </w:rPr>
          <w:delText xml:space="preserve"> distinct cluster</w:delText>
        </w:r>
      </w:del>
      <w:del w:id="579" w:author="Philipp Alexander Linden" w:date="2020-07-07T13:59:00Z">
        <w:r w:rsidRPr="00184E5A" w:rsidDel="00313058">
          <w:rPr>
            <w:rFonts w:eastAsiaTheme="minorHAnsi"/>
            <w:iCs/>
            <w:color w:val="auto"/>
            <w:szCs w:val="18"/>
            <w:lang w:val="en-US"/>
          </w:rPr>
          <w:delText>, ending up in the same cluster solution in 94%</w:delText>
        </w:r>
      </w:del>
      <w:commentRangeStart w:id="580"/>
      <w:commentRangeStart w:id="581"/>
      <w:commentRangeEnd w:id="580"/>
      <w:del w:id="582" w:author="Philipp Alexander Linden" w:date="2020-07-07T15:16:00Z">
        <w:r w:rsidR="00264EB7" w:rsidDel="00B17790">
          <w:rPr>
            <w:rStyle w:val="Kommentarzeichen"/>
          </w:rPr>
          <w:commentReference w:id="580"/>
        </w:r>
        <w:commentRangeEnd w:id="581"/>
        <w:r w:rsidR="00313058" w:rsidDel="00B17790">
          <w:rPr>
            <w:rStyle w:val="Kommentarzeichen"/>
          </w:rPr>
          <w:commentReference w:id="581"/>
        </w:r>
        <w:r w:rsidRPr="00184E5A" w:rsidDel="00B17790">
          <w:rPr>
            <w:rFonts w:eastAsiaTheme="minorHAnsi"/>
            <w:iCs/>
            <w:color w:val="auto"/>
            <w:szCs w:val="18"/>
            <w:lang w:val="en-US"/>
          </w:rPr>
          <w:delText xml:space="preserve">. </w:delText>
        </w:r>
        <w:r w:rsidR="00621B1A" w:rsidDel="00B17790">
          <w:rPr>
            <w:rFonts w:eastAsiaTheme="minorHAnsi"/>
            <w:iCs/>
            <w:color w:val="auto"/>
            <w:szCs w:val="18"/>
            <w:lang w:val="en-US"/>
          </w:rPr>
          <w:delText>Both countries</w:delText>
        </w:r>
        <w:r w:rsidRPr="00184E5A" w:rsidDel="00B17790">
          <w:rPr>
            <w:rFonts w:eastAsiaTheme="minorHAnsi"/>
            <w:iCs/>
            <w:color w:val="auto"/>
            <w:szCs w:val="18"/>
            <w:lang w:val="en-US"/>
          </w:rPr>
          <w:delText xml:space="preserve"> do not have </w:delText>
        </w:r>
        <w:r w:rsidR="00621B1A" w:rsidDel="00B17790">
          <w:rPr>
            <w:rFonts w:eastAsiaTheme="minorHAnsi"/>
            <w:iCs/>
            <w:color w:val="auto"/>
            <w:szCs w:val="18"/>
            <w:lang w:val="en-US"/>
          </w:rPr>
          <w:delText xml:space="preserve">any </w:delText>
        </w:r>
        <w:r w:rsidRPr="00184E5A" w:rsidDel="00B17790">
          <w:rPr>
            <w:rFonts w:eastAsiaTheme="minorHAnsi"/>
            <w:iCs/>
            <w:color w:val="auto"/>
            <w:szCs w:val="18"/>
            <w:lang w:val="en-US"/>
          </w:rPr>
          <w:delText>partial membership in other cluster</w:delText>
        </w:r>
        <w:r w:rsidR="00621B1A" w:rsidDel="00B17790">
          <w:rPr>
            <w:rFonts w:eastAsiaTheme="minorHAnsi"/>
            <w:iCs/>
            <w:color w:val="auto"/>
            <w:szCs w:val="18"/>
            <w:lang w:val="en-US"/>
          </w:rPr>
          <w:delText>s</w:delText>
        </w:r>
        <w:r w:rsidRPr="00184E5A" w:rsidDel="00B17790">
          <w:rPr>
            <w:rFonts w:eastAsiaTheme="minorHAnsi"/>
            <w:iCs/>
            <w:color w:val="auto"/>
            <w:szCs w:val="18"/>
            <w:lang w:val="en-US"/>
          </w:rPr>
          <w:delText>.</w:delText>
        </w:r>
      </w:del>
    </w:p>
    <w:p w14:paraId="7BAC1CB3" w14:textId="23D4A692" w:rsidR="001C01E8" w:rsidDel="00B17790" w:rsidRDefault="00184E5A" w:rsidP="00621B1A">
      <w:pPr>
        <w:numPr>
          <w:ilvl w:val="0"/>
          <w:numId w:val="12"/>
        </w:numPr>
        <w:spacing w:before="240" w:after="160" w:line="360" w:lineRule="auto"/>
        <w:jc w:val="both"/>
        <w:rPr>
          <w:del w:id="583" w:author="Philipp Alexander Linden" w:date="2020-07-07T15:16:00Z"/>
          <w:rFonts w:eastAsiaTheme="minorHAnsi"/>
          <w:iCs/>
          <w:color w:val="auto"/>
          <w:szCs w:val="18"/>
          <w:lang w:val="en-US"/>
        </w:rPr>
      </w:pPr>
      <w:del w:id="584" w:author="Philipp Alexander Linden" w:date="2020-07-07T15:16:00Z">
        <w:r w:rsidRPr="00184E5A" w:rsidDel="00B17790">
          <w:rPr>
            <w:rFonts w:eastAsiaTheme="minorHAnsi"/>
            <w:iCs/>
            <w:color w:val="auto"/>
            <w:szCs w:val="18"/>
            <w:lang w:val="en-US"/>
          </w:rPr>
          <w:delText>Denmark, Ireland, Norway</w:delText>
        </w:r>
        <w:r w:rsidR="0077240A" w:rsidDel="00B17790">
          <w:rPr>
            <w:rFonts w:eastAsiaTheme="minorHAnsi"/>
            <w:iCs/>
            <w:color w:val="auto"/>
            <w:szCs w:val="18"/>
            <w:lang w:val="en-US"/>
          </w:rPr>
          <w:delText>,</w:delText>
        </w:r>
        <w:r w:rsidR="001C01E8" w:rsidDel="00B17790">
          <w:rPr>
            <w:rFonts w:eastAsiaTheme="minorHAnsi"/>
            <w:iCs/>
            <w:color w:val="auto"/>
            <w:szCs w:val="18"/>
            <w:lang w:val="en-US"/>
          </w:rPr>
          <w:delText xml:space="preserve"> and </w:delText>
        </w:r>
        <w:r w:rsidRPr="00184E5A" w:rsidDel="00B17790">
          <w:rPr>
            <w:rFonts w:eastAsiaTheme="minorHAnsi"/>
            <w:iCs/>
            <w:color w:val="auto"/>
            <w:szCs w:val="18"/>
            <w:lang w:val="en-US"/>
          </w:rPr>
          <w:delText>Sweden</w:delText>
        </w:r>
        <w:r w:rsidR="001C01E8" w:rsidDel="00B17790">
          <w:rPr>
            <w:rFonts w:eastAsiaTheme="minorHAnsi"/>
            <w:iCs/>
            <w:color w:val="auto"/>
            <w:szCs w:val="18"/>
            <w:lang w:val="en-US"/>
          </w:rPr>
          <w:delText xml:space="preserve"> </w:delText>
        </w:r>
        <w:r w:rsidRPr="00184E5A" w:rsidDel="00B17790">
          <w:rPr>
            <w:rFonts w:eastAsiaTheme="minorHAnsi"/>
            <w:iCs/>
            <w:color w:val="auto"/>
            <w:szCs w:val="18"/>
            <w:lang w:val="en-US"/>
          </w:rPr>
          <w:delText>show a high internal consistency</w:delText>
        </w:r>
        <w:r w:rsidR="001C01E8" w:rsidDel="00B17790">
          <w:rPr>
            <w:rFonts w:eastAsiaTheme="minorHAnsi"/>
            <w:iCs/>
            <w:color w:val="auto"/>
            <w:szCs w:val="18"/>
            <w:lang w:val="en-US"/>
          </w:rPr>
          <w:delText xml:space="preserve">. </w:delText>
        </w:r>
        <w:r w:rsidRPr="00184E5A" w:rsidDel="00B17790">
          <w:rPr>
            <w:rFonts w:eastAsiaTheme="minorHAnsi"/>
            <w:iCs/>
            <w:color w:val="auto"/>
            <w:szCs w:val="18"/>
            <w:lang w:val="en-US"/>
          </w:rPr>
          <w:delText>All countries can be found in the same cluster in all performed cluster analysis.</w:delText>
        </w:r>
      </w:del>
    </w:p>
    <w:p w14:paraId="7AA94CA0" w14:textId="59100721" w:rsidR="00621B1A" w:rsidRPr="001C01E8" w:rsidDel="00B17790" w:rsidRDefault="00184E5A" w:rsidP="001C01E8">
      <w:pPr>
        <w:numPr>
          <w:ilvl w:val="0"/>
          <w:numId w:val="12"/>
        </w:numPr>
        <w:spacing w:before="240" w:after="160" w:line="360" w:lineRule="auto"/>
        <w:jc w:val="both"/>
        <w:rPr>
          <w:del w:id="585" w:author="Philipp Alexander Linden" w:date="2020-07-07T15:16:00Z"/>
          <w:rFonts w:eastAsiaTheme="minorHAnsi"/>
          <w:iCs/>
          <w:color w:val="auto"/>
          <w:szCs w:val="18"/>
          <w:lang w:val="en-US"/>
        </w:rPr>
      </w:pPr>
      <w:del w:id="586" w:author="Philipp Alexander Linden" w:date="2020-07-07T15:16:00Z">
        <w:r w:rsidRPr="00184E5A" w:rsidDel="00B17790">
          <w:rPr>
            <w:rFonts w:eastAsiaTheme="minorHAnsi"/>
            <w:iCs/>
            <w:color w:val="auto"/>
            <w:szCs w:val="18"/>
            <w:lang w:val="en-US"/>
          </w:rPr>
          <w:delText xml:space="preserve">Japan and Korea have </w:delText>
        </w:r>
        <w:r w:rsidR="0077240A" w:rsidDel="00B17790">
          <w:rPr>
            <w:rFonts w:eastAsiaTheme="minorHAnsi"/>
            <w:iCs/>
            <w:color w:val="auto"/>
            <w:szCs w:val="18"/>
            <w:lang w:val="en-US"/>
          </w:rPr>
          <w:delText xml:space="preserve">a </w:delText>
        </w:r>
        <w:r w:rsidR="001C01E8" w:rsidDel="00B17790">
          <w:rPr>
            <w:rFonts w:eastAsiaTheme="minorHAnsi"/>
            <w:iCs/>
            <w:color w:val="auto"/>
            <w:szCs w:val="18"/>
            <w:lang w:val="en-US"/>
          </w:rPr>
          <w:delText>strong tie among them</w:delText>
        </w:r>
        <w:r w:rsidR="005B0787" w:rsidDel="00B17790">
          <w:rPr>
            <w:rFonts w:eastAsiaTheme="minorHAnsi"/>
            <w:iCs/>
            <w:color w:val="auto"/>
            <w:szCs w:val="18"/>
            <w:lang w:val="en-US"/>
          </w:rPr>
          <w:delText xml:space="preserve"> (94%)</w:delText>
        </w:r>
        <w:r w:rsidR="001C01E8" w:rsidDel="00B17790">
          <w:rPr>
            <w:rFonts w:eastAsiaTheme="minorHAnsi"/>
            <w:iCs/>
            <w:color w:val="auto"/>
            <w:szCs w:val="18"/>
            <w:lang w:val="en-US"/>
          </w:rPr>
          <w:delText xml:space="preserve"> and join </w:delText>
        </w:r>
        <w:r w:rsidRPr="00184E5A" w:rsidDel="00B17790">
          <w:rPr>
            <w:rFonts w:eastAsiaTheme="minorHAnsi"/>
            <w:iCs/>
            <w:color w:val="auto"/>
            <w:szCs w:val="18"/>
            <w:lang w:val="en-US"/>
          </w:rPr>
          <w:delText>a</w:delText>
        </w:r>
        <w:r w:rsidR="0077240A" w:rsidDel="00B17790">
          <w:rPr>
            <w:rFonts w:eastAsiaTheme="minorHAnsi"/>
            <w:iCs/>
            <w:color w:val="auto"/>
            <w:szCs w:val="18"/>
            <w:lang w:val="en-US"/>
          </w:rPr>
          <w:delText>s</w:delText>
        </w:r>
        <w:r w:rsidRPr="00184E5A" w:rsidDel="00B17790">
          <w:rPr>
            <w:rFonts w:eastAsiaTheme="minorHAnsi"/>
            <w:iCs/>
            <w:color w:val="auto"/>
            <w:szCs w:val="18"/>
            <w:lang w:val="en-US"/>
          </w:rPr>
          <w:delText xml:space="preserve"> partial members</w:delText>
        </w:r>
        <w:r w:rsidR="001C01E8" w:rsidDel="00B17790">
          <w:rPr>
            <w:rFonts w:eastAsiaTheme="minorHAnsi"/>
            <w:iCs/>
            <w:color w:val="auto"/>
            <w:szCs w:val="18"/>
            <w:lang w:val="en-US"/>
          </w:rPr>
          <w:delText>the</w:delText>
        </w:r>
        <w:r w:rsidR="0077240A" w:rsidDel="00B17790">
          <w:rPr>
            <w:rFonts w:eastAsiaTheme="minorHAnsi"/>
            <w:iCs/>
            <w:color w:val="auto"/>
            <w:szCs w:val="18"/>
            <w:lang w:val="en-US"/>
          </w:rPr>
          <w:delText xml:space="preserve"> previous custer.</w:delText>
        </w:r>
        <w:r w:rsidR="001C01E8" w:rsidDel="00B17790">
          <w:rPr>
            <w:rFonts w:eastAsiaTheme="minorHAnsi"/>
            <w:iCs/>
            <w:color w:val="auto"/>
            <w:szCs w:val="18"/>
            <w:lang w:val="en-US"/>
          </w:rPr>
          <w:delText xml:space="preserve"> </w:delText>
        </w:r>
      </w:del>
    </w:p>
    <w:p w14:paraId="72636E8A" w14:textId="08E5AC7A" w:rsidR="00184E5A" w:rsidRPr="00184E5A" w:rsidDel="00B17790" w:rsidRDefault="00184E5A" w:rsidP="001C01E8">
      <w:pPr>
        <w:numPr>
          <w:ilvl w:val="0"/>
          <w:numId w:val="12"/>
        </w:numPr>
        <w:spacing w:before="240" w:after="160" w:line="360" w:lineRule="auto"/>
        <w:jc w:val="both"/>
        <w:rPr>
          <w:del w:id="587" w:author="Philipp Alexander Linden" w:date="2020-07-07T15:16:00Z"/>
          <w:rFonts w:eastAsiaTheme="minorHAnsi"/>
          <w:iCs/>
          <w:color w:val="auto"/>
          <w:szCs w:val="18"/>
          <w:lang w:val="en-US"/>
        </w:rPr>
      </w:pPr>
      <w:del w:id="588" w:author="Philipp Alexander Linden" w:date="2020-07-07T15:16:00Z">
        <w:r w:rsidRPr="004F1AEA" w:rsidDel="00B17790">
          <w:rPr>
            <w:rFonts w:eastAsiaTheme="minorHAnsi"/>
            <w:iCs/>
            <w:color w:val="auto"/>
            <w:szCs w:val="18"/>
            <w:lang w:val="en-US"/>
          </w:rPr>
          <w:delText>Australia, Belgium, Luxemburg, Netherlands, and Switzerland</w:delText>
        </w:r>
        <w:r w:rsidR="005665F1" w:rsidDel="00B17790">
          <w:rPr>
            <w:rFonts w:eastAsiaTheme="minorHAnsi"/>
            <w:iCs/>
            <w:color w:val="auto"/>
            <w:szCs w:val="18"/>
            <w:lang w:val="en-US"/>
          </w:rPr>
          <w:delText>form a dense cluster, in which</w:delText>
        </w:r>
        <w:r w:rsidRPr="004F1AEA" w:rsidDel="00B17790">
          <w:rPr>
            <w:rFonts w:eastAsiaTheme="minorHAnsi"/>
            <w:iCs/>
            <w:color w:val="auto"/>
            <w:szCs w:val="18"/>
            <w:lang w:val="en-US"/>
          </w:rPr>
          <w:delText xml:space="preserve"> </w:delText>
        </w:r>
        <w:r w:rsidR="005665F1" w:rsidDel="00B17790">
          <w:rPr>
            <w:rFonts w:eastAsiaTheme="minorHAnsi"/>
            <w:iCs/>
            <w:color w:val="auto"/>
            <w:szCs w:val="18"/>
            <w:lang w:val="en-US"/>
          </w:rPr>
          <w:delText>e</w:delText>
        </w:r>
        <w:r w:rsidRPr="00184E5A" w:rsidDel="00B17790">
          <w:rPr>
            <w:rFonts w:eastAsiaTheme="minorHAnsi"/>
            <w:iCs/>
            <w:color w:val="auto"/>
            <w:szCs w:val="18"/>
            <w:lang w:val="en-US"/>
          </w:rPr>
          <w:delText xml:space="preserve">ach country shares strong ties to </w:delText>
        </w:r>
        <w:r w:rsidR="005665F1" w:rsidDel="00B17790">
          <w:rPr>
            <w:rFonts w:eastAsiaTheme="minorHAnsi"/>
            <w:iCs/>
            <w:color w:val="auto"/>
            <w:szCs w:val="18"/>
            <w:lang w:val="en-US"/>
          </w:rPr>
          <w:delText xml:space="preserve">all </w:delText>
        </w:r>
        <w:r w:rsidRPr="00184E5A" w:rsidDel="00B17790">
          <w:rPr>
            <w:rFonts w:eastAsiaTheme="minorHAnsi"/>
            <w:iCs/>
            <w:color w:val="auto"/>
            <w:szCs w:val="18"/>
            <w:lang w:val="en-US"/>
          </w:rPr>
          <w:delText>other country in the cluste</w:delText>
        </w:r>
        <w:r w:rsidR="005B0787" w:rsidDel="00B17790">
          <w:rPr>
            <w:rFonts w:eastAsiaTheme="minorHAnsi"/>
            <w:iCs/>
            <w:color w:val="auto"/>
            <w:szCs w:val="18"/>
            <w:lang w:val="en-US"/>
          </w:rPr>
          <w:delText>r.</w:delText>
        </w:r>
      </w:del>
    </w:p>
    <w:p w14:paraId="31A8455D" w14:textId="4C768F6E" w:rsidR="00184E5A" w:rsidRPr="00184E5A" w:rsidDel="00B17790" w:rsidRDefault="00184E5A" w:rsidP="005B0787">
      <w:pPr>
        <w:numPr>
          <w:ilvl w:val="0"/>
          <w:numId w:val="12"/>
        </w:numPr>
        <w:spacing w:before="240" w:after="160" w:line="360" w:lineRule="auto"/>
        <w:jc w:val="both"/>
        <w:rPr>
          <w:del w:id="589" w:author="Philipp Alexander Linden" w:date="2020-07-07T15:16:00Z"/>
          <w:rFonts w:eastAsiaTheme="minorHAnsi"/>
          <w:iCs/>
          <w:color w:val="auto"/>
          <w:szCs w:val="18"/>
          <w:lang w:val="en-US"/>
        </w:rPr>
      </w:pPr>
      <w:del w:id="590" w:author="Philipp Alexander Linden" w:date="2020-07-07T15:16:00Z">
        <w:r w:rsidRPr="00184E5A" w:rsidDel="00B17790">
          <w:rPr>
            <w:rFonts w:eastAsiaTheme="minorHAnsi"/>
            <w:iCs/>
            <w:color w:val="auto"/>
            <w:szCs w:val="18"/>
            <w:lang w:val="en-US"/>
          </w:rPr>
          <w:delText xml:space="preserve">Slovenia and Slovakia have a strong tie, yet less strong than the other clusters of two by 72%. The countries </w:delText>
        </w:r>
        <w:r w:rsidR="00686E2D" w:rsidDel="00B17790">
          <w:rPr>
            <w:rFonts w:eastAsiaTheme="minorHAnsi"/>
            <w:iCs/>
            <w:color w:val="auto"/>
            <w:szCs w:val="18"/>
            <w:lang w:val="en-US"/>
          </w:rPr>
          <w:delText xml:space="preserve">have strong and weak ties to cluster 5 and cluster 7. </w:delText>
        </w:r>
      </w:del>
    </w:p>
    <w:p w14:paraId="5C026BBF" w14:textId="3D44C5DC" w:rsidR="00184E5A" w:rsidRPr="00184E5A" w:rsidDel="00B17790" w:rsidRDefault="00184E5A" w:rsidP="00184E5A">
      <w:pPr>
        <w:numPr>
          <w:ilvl w:val="0"/>
          <w:numId w:val="12"/>
        </w:numPr>
        <w:spacing w:before="240" w:after="160" w:line="360" w:lineRule="auto"/>
        <w:jc w:val="both"/>
        <w:rPr>
          <w:del w:id="591" w:author="Philipp Alexander Linden" w:date="2020-07-07T15:16:00Z"/>
          <w:rFonts w:eastAsiaTheme="minorHAnsi"/>
          <w:iCs/>
          <w:color w:val="auto"/>
          <w:szCs w:val="18"/>
          <w:lang w:val="en-US"/>
        </w:rPr>
      </w:pPr>
      <w:commentRangeStart w:id="592"/>
      <w:commentRangeStart w:id="593"/>
      <w:del w:id="594" w:author="Philipp Alexander Linden" w:date="2020-07-07T15:16:00Z">
        <w:r w:rsidRPr="00184E5A" w:rsidDel="00B17790">
          <w:rPr>
            <w:rFonts w:eastAsiaTheme="minorHAnsi"/>
            <w:iCs/>
            <w:color w:val="auto"/>
            <w:szCs w:val="18"/>
            <w:lang w:val="en-US"/>
          </w:rPr>
          <w:lastRenderedPageBreak/>
          <w:delText>France, Israel, Spain, the United Kingdom, and the United States constitute a</w:delText>
        </w:r>
        <w:r w:rsidR="005B0787" w:rsidDel="00B17790">
          <w:rPr>
            <w:rFonts w:eastAsiaTheme="minorHAnsi"/>
            <w:iCs/>
            <w:color w:val="auto"/>
            <w:szCs w:val="18"/>
            <w:lang w:val="en-US"/>
          </w:rPr>
          <w:delText>nother</w:delText>
        </w:r>
        <w:r w:rsidRPr="00184E5A" w:rsidDel="00B17790">
          <w:rPr>
            <w:rFonts w:eastAsiaTheme="minorHAnsi"/>
            <w:iCs/>
            <w:color w:val="auto"/>
            <w:szCs w:val="18"/>
            <w:lang w:val="en-US"/>
          </w:rPr>
          <w:delText>cluster, in which the tie between the US and France is the only weak one in the cluster.</w:delText>
        </w:r>
        <w:commentRangeEnd w:id="592"/>
        <w:r w:rsidR="00686E2D" w:rsidDel="00B17790">
          <w:rPr>
            <w:rStyle w:val="Kommentarzeichen"/>
          </w:rPr>
          <w:commentReference w:id="592"/>
        </w:r>
        <w:commentRangeEnd w:id="593"/>
        <w:r w:rsidR="00313058" w:rsidDel="00B17790">
          <w:rPr>
            <w:rStyle w:val="Kommentarzeichen"/>
          </w:rPr>
          <w:commentReference w:id="593"/>
        </w:r>
      </w:del>
    </w:p>
    <w:p w14:paraId="366188B7" w14:textId="2B353655" w:rsidR="00184E5A" w:rsidRPr="00184E5A" w:rsidDel="00B17790" w:rsidRDefault="00184E5A" w:rsidP="00184E5A">
      <w:pPr>
        <w:numPr>
          <w:ilvl w:val="0"/>
          <w:numId w:val="12"/>
        </w:numPr>
        <w:spacing w:before="240" w:after="160" w:line="360" w:lineRule="auto"/>
        <w:jc w:val="both"/>
        <w:rPr>
          <w:del w:id="595" w:author="Philipp Alexander Linden" w:date="2020-07-07T15:16:00Z"/>
          <w:rFonts w:eastAsiaTheme="minorHAnsi"/>
          <w:iCs/>
          <w:color w:val="auto"/>
          <w:szCs w:val="18"/>
          <w:lang w:val="en-US"/>
        </w:rPr>
      </w:pPr>
      <w:del w:id="596" w:author="Philipp Alexander Linden" w:date="2020-07-07T15:16:00Z">
        <w:r w:rsidRPr="00184E5A" w:rsidDel="00B17790">
          <w:rPr>
            <w:rFonts w:eastAsiaTheme="minorHAnsi"/>
            <w:iCs/>
            <w:color w:val="auto"/>
            <w:szCs w:val="18"/>
            <w:lang w:val="en-US"/>
          </w:rPr>
          <w:delText>Estonia and 9) New Zealand are sole clusters</w:delText>
        </w:r>
        <w:r w:rsidR="003222D5" w:rsidDel="00B17790">
          <w:rPr>
            <w:rFonts w:eastAsiaTheme="minorHAnsi"/>
            <w:iCs/>
            <w:color w:val="auto"/>
            <w:szCs w:val="18"/>
            <w:lang w:val="en-US"/>
          </w:rPr>
          <w:delText>, including only one country</w:delText>
        </w:r>
        <w:r w:rsidRPr="00184E5A" w:rsidDel="00B17790">
          <w:rPr>
            <w:rFonts w:eastAsiaTheme="minorHAnsi"/>
            <w:iCs/>
            <w:color w:val="auto"/>
            <w:szCs w:val="18"/>
            <w:lang w:val="en-US"/>
          </w:rPr>
          <w:delText xml:space="preserve">. Estonia </w:delText>
        </w:r>
        <w:r w:rsidR="003222D5" w:rsidDel="00B17790">
          <w:rPr>
            <w:rFonts w:eastAsiaTheme="minorHAnsi"/>
            <w:iCs/>
            <w:color w:val="auto"/>
            <w:szCs w:val="18"/>
            <w:lang w:val="en-US"/>
          </w:rPr>
          <w:delText>has two weak ties to</w:delText>
        </w:r>
        <w:r w:rsidRPr="00184E5A" w:rsidDel="00B17790">
          <w:rPr>
            <w:rFonts w:eastAsiaTheme="minorHAnsi"/>
            <w:iCs/>
            <w:color w:val="auto"/>
            <w:szCs w:val="18"/>
            <w:lang w:val="en-US"/>
          </w:rPr>
          <w:delText xml:space="preserve"> France and the US</w:delText>
        </w:r>
      </w:del>
      <w:commentRangeStart w:id="597"/>
      <w:del w:id="598" w:author="Philipp Alexander Linden" w:date="2020-07-07T13:48:00Z">
        <w:r w:rsidR="003222D5" w:rsidDel="001A517D">
          <w:rPr>
            <w:rStyle w:val="Funotenzeichen"/>
            <w:rFonts w:eastAsiaTheme="minorHAnsi"/>
            <w:iCs/>
            <w:color w:val="auto"/>
            <w:szCs w:val="18"/>
            <w:lang w:val="en-US"/>
          </w:rPr>
          <w:footnoteReference w:id="1"/>
        </w:r>
      </w:del>
      <w:commentRangeEnd w:id="597"/>
      <w:del w:id="623" w:author="Philipp Alexander Linden" w:date="2020-07-07T15:16:00Z">
        <w:r w:rsidR="004F1AEA" w:rsidDel="00B17790">
          <w:rPr>
            <w:rStyle w:val="Kommentarzeichen"/>
          </w:rPr>
          <w:commentReference w:id="597"/>
        </w:r>
        <w:r w:rsidRPr="00184E5A" w:rsidDel="00B17790">
          <w:rPr>
            <w:rFonts w:eastAsiaTheme="minorHAnsi"/>
            <w:iCs/>
            <w:color w:val="auto"/>
            <w:szCs w:val="18"/>
            <w:lang w:val="en-US"/>
          </w:rPr>
          <w:delText xml:space="preserve"> and is hence </w:delText>
        </w:r>
        <w:r w:rsidR="003222D5" w:rsidDel="00B17790">
          <w:rPr>
            <w:rFonts w:eastAsiaTheme="minorHAnsi"/>
            <w:iCs/>
            <w:color w:val="auto"/>
            <w:szCs w:val="18"/>
            <w:lang w:val="en-US"/>
          </w:rPr>
          <w:delText xml:space="preserve">considered </w:delText>
        </w:r>
        <w:r w:rsidRPr="00184E5A" w:rsidDel="00B17790">
          <w:rPr>
            <w:rFonts w:eastAsiaTheme="minorHAnsi"/>
            <w:iCs/>
            <w:color w:val="auto"/>
            <w:szCs w:val="18"/>
            <w:lang w:val="en-US"/>
          </w:rPr>
          <w:delText>a partial cluster member of cluster four. New Zealand has three weak ties to cluster four and is hence considered a partial member</w:delText>
        </w:r>
        <w:r w:rsidR="003222D5" w:rsidDel="00B17790">
          <w:rPr>
            <w:rFonts w:eastAsiaTheme="minorHAnsi"/>
            <w:iCs/>
            <w:color w:val="auto"/>
            <w:szCs w:val="18"/>
            <w:lang w:val="en-US"/>
          </w:rPr>
          <w:delText xml:space="preserve"> in this cluster, too</w:delText>
        </w:r>
        <w:r w:rsidRPr="00184E5A" w:rsidDel="00B17790">
          <w:rPr>
            <w:rFonts w:eastAsiaTheme="minorHAnsi"/>
            <w:iCs/>
            <w:color w:val="auto"/>
            <w:szCs w:val="18"/>
            <w:lang w:val="en-US"/>
          </w:rPr>
          <w:delText>.</w:delText>
        </w:r>
      </w:del>
    </w:p>
    <w:p w14:paraId="75834E96" w14:textId="7FEE79CE" w:rsidR="00184E5A" w:rsidRDefault="00C252F3" w:rsidP="00C252F3">
      <w:pPr>
        <w:pStyle w:val="02Flietext"/>
        <w:rPr>
          <w:lang w:val="en-US"/>
        </w:rPr>
      </w:pPr>
      <w:del w:id="624" w:author="Philipp Alexander Linden" w:date="2020-07-07T15:25:00Z">
        <w:r w:rsidRPr="00C252F3" w:rsidDel="00B87403">
          <w:rPr>
            <w:lang w:val="en-US"/>
          </w:rPr>
          <w:delText xml:space="preserve">Although nine clusters were clearly distinguished from a methodological point of view, such a solution with clusters covering only one or two countries may not be </w:delText>
        </w:r>
        <w:r w:rsidR="000E5CF2" w:rsidDel="00B87403">
          <w:rPr>
            <w:lang w:val="en-US"/>
          </w:rPr>
          <w:delText>suitable</w:delText>
        </w:r>
        <w:r w:rsidR="000E5CF2" w:rsidRPr="00C252F3" w:rsidDel="00B87403">
          <w:rPr>
            <w:lang w:val="en-US"/>
          </w:rPr>
          <w:delText xml:space="preserve"> </w:delText>
        </w:r>
        <w:r w:rsidRPr="00C252F3" w:rsidDel="00B87403">
          <w:rPr>
            <w:lang w:val="en-US"/>
          </w:rPr>
          <w:delText>for most purposes.</w:delText>
        </w:r>
        <w:r w:rsidR="004F1AEA" w:rsidDel="00B87403">
          <w:rPr>
            <w:lang w:val="en-US"/>
          </w:rPr>
          <w:delText xml:space="preserve"> However, o</w:delText>
        </w:r>
        <w:r w:rsidDel="00B87403">
          <w:rPr>
            <w:lang w:val="en-US"/>
          </w:rPr>
          <w:delText xml:space="preserve">ur flexible typology is able to go beyond this interpretation. </w:delText>
        </w:r>
        <w:r w:rsidR="00F9233D" w:rsidDel="00B87403">
          <w:rPr>
            <w:lang w:val="en-US"/>
          </w:rPr>
          <w:delText>The</w:delText>
        </w:r>
        <w:r w:rsidR="00465EA0" w:rsidRPr="00DA59EE" w:rsidDel="00B87403">
          <w:rPr>
            <w:lang w:val="en-US"/>
          </w:rPr>
          <w:delText xml:space="preserve"> clusters can be condensed based on their partial memberships.</w:delText>
        </w:r>
      </w:del>
      <w:del w:id="625" w:author="Philipp Alexander Linden" w:date="2020-07-07T15:17:00Z">
        <w:r w:rsidR="00465EA0" w:rsidRPr="00DA59EE" w:rsidDel="00B17790">
          <w:rPr>
            <w:lang w:val="en-US"/>
          </w:rPr>
          <w:delText xml:space="preserve"> </w:delText>
        </w:r>
      </w:del>
      <w:del w:id="626" w:author="Philipp Alexander Linden" w:date="2020-07-07T15:25:00Z">
        <w:r w:rsidR="00F9233D" w:rsidDel="00B87403">
          <w:rPr>
            <w:lang w:val="en-US"/>
          </w:rPr>
          <w:delText xml:space="preserve"> Four distinct cluster emerge</w:delText>
        </w:r>
        <w:r w:rsidR="00901F8F" w:rsidDel="00B87403">
          <w:rPr>
            <w:lang w:val="en-US"/>
          </w:rPr>
          <w:delText>, which have no tie ≥ 50%.</w:delText>
        </w:r>
        <w:r w:rsidDel="00B87403">
          <w:rPr>
            <w:lang w:val="en-US"/>
          </w:rPr>
          <w:delText xml:space="preserve"> </w:delText>
        </w:r>
      </w:del>
      <w:del w:id="627" w:author="Philipp Alexander Linden" w:date="2020-07-07T15:17:00Z">
        <w:r w:rsidR="00465EA0" w:rsidRPr="00DA59EE" w:rsidDel="00B17790">
          <w:rPr>
            <w:lang w:val="en-US"/>
          </w:rPr>
          <w:delText xml:space="preserve">Figure 1 </w:delText>
        </w:r>
        <w:r w:rsidR="00901F8F" w:rsidDel="00B17790">
          <w:rPr>
            <w:lang w:val="en-US"/>
          </w:rPr>
          <w:delText>depicts these</w:delText>
        </w:r>
        <w:r w:rsidR="00901F8F" w:rsidRPr="00DA59EE" w:rsidDel="00B17790">
          <w:rPr>
            <w:lang w:val="en-US"/>
          </w:rPr>
          <w:delText xml:space="preserve"> </w:delText>
        </w:r>
        <w:r w:rsidR="00465EA0" w:rsidRPr="00DA59EE" w:rsidDel="00B17790">
          <w:rPr>
            <w:lang w:val="en-US"/>
          </w:rPr>
          <w:delText>four distinct groups</w:delText>
        </w:r>
        <w:r w:rsidR="00901F8F" w:rsidDel="00B17790">
          <w:rPr>
            <w:lang w:val="en-US"/>
          </w:rPr>
          <w:delText xml:space="preserve"> </w:delText>
        </w:r>
        <w:r w:rsidR="00901F8F" w:rsidRPr="00DA59EE" w:rsidDel="00B17790">
          <w:rPr>
            <w:lang w:val="en-US"/>
          </w:rPr>
          <w:delText>graphically</w:delText>
        </w:r>
        <w:r w:rsidR="00901F8F" w:rsidDel="00B17790">
          <w:rPr>
            <w:lang w:val="en-US"/>
          </w:rPr>
          <w:delText>.</w:delText>
        </w:r>
      </w:del>
      <w:ins w:id="628" w:author="Philipp Alexander Linden" w:date="2020-07-07T15:30:00Z">
        <w:r w:rsidR="003920CC" w:rsidRPr="003920CC">
          <w:rPr>
            <w:lang w:val="en-US"/>
            <w:rPrChange w:id="629" w:author="Philipp Alexander Linden" w:date="2020-07-07T15:30:00Z">
              <w:rPr/>
            </w:rPrChange>
          </w:rPr>
          <w:t xml:space="preserve"> </w:t>
        </w:r>
        <w:r w:rsidR="003920CC" w:rsidRPr="003920CC">
          <w:rPr>
            <w:lang w:val="en-US"/>
          </w:rPr>
          <w:t xml:space="preserve">With the graphic representation it is also noticeable that </w:t>
        </w:r>
      </w:ins>
      <w:del w:id="630" w:author="Philipp Alexander Linden" w:date="2020-07-07T13:45:00Z">
        <w:r w:rsidR="00901F8F" w:rsidDel="004F1AEA">
          <w:rPr>
            <w:lang w:val="en-US"/>
          </w:rPr>
          <w:delText>However,</w:delText>
        </w:r>
        <w:r w:rsidDel="004F1AEA">
          <w:rPr>
            <w:lang w:val="en-US"/>
          </w:rPr>
          <w:delText xml:space="preserve"> </w:delText>
        </w:r>
      </w:del>
      <w:r>
        <w:rPr>
          <w:lang w:val="en-US"/>
        </w:rPr>
        <w:t>t</w:t>
      </w:r>
      <w:r w:rsidR="000E5CF2">
        <w:rPr>
          <w:lang w:val="en-US"/>
        </w:rPr>
        <w:t>w</w:t>
      </w:r>
      <w:r>
        <w:rPr>
          <w:lang w:val="en-US"/>
        </w:rPr>
        <w:t>o clusters (bottom right and</w:t>
      </w:r>
      <w:r w:rsidR="00901F8F">
        <w:rPr>
          <w:lang w:val="en-US"/>
        </w:rPr>
        <w:t xml:space="preserve"> bottom</w:t>
      </w:r>
      <w:r>
        <w:rPr>
          <w:lang w:val="en-US"/>
        </w:rPr>
        <w:t xml:space="preserve"> left</w:t>
      </w:r>
      <w:r w:rsidR="00901F8F">
        <w:rPr>
          <w:lang w:val="en-US"/>
        </w:rPr>
        <w:t xml:space="preserve"> in Figure 1</w:t>
      </w:r>
      <w:r>
        <w:rPr>
          <w:lang w:val="en-US"/>
        </w:rPr>
        <w:t>) could be split up in two sub-clusters each</w:t>
      </w:r>
      <w:r w:rsidR="00901F8F">
        <w:rPr>
          <w:lang w:val="en-US"/>
        </w:rPr>
        <w:t>, based on their tie strength.</w:t>
      </w:r>
      <w:ins w:id="631" w:author="Philipp Alexander Linden" w:date="2020-07-07T15:31:00Z">
        <w:r w:rsidR="003920CC">
          <w:rPr>
            <w:lang w:val="en-US"/>
          </w:rPr>
          <w:t xml:space="preserve"> </w:t>
        </w:r>
      </w:ins>
      <w:ins w:id="632" w:author="Philipp Alexander Linden" w:date="2020-07-07T15:38:00Z">
        <w:r w:rsidR="003920CC" w:rsidRPr="003920CC">
          <w:rPr>
            <w:lang w:val="en-US"/>
          </w:rPr>
          <w:t xml:space="preserve">In this way, the </w:t>
        </w:r>
        <w:r w:rsidR="00E9387A">
          <w:rPr>
            <w:lang w:val="en-US"/>
          </w:rPr>
          <w:t xml:space="preserve">lower right-hand corner </w:t>
        </w:r>
        <w:r w:rsidR="003920CC" w:rsidRPr="003920CC">
          <w:rPr>
            <w:lang w:val="en-US"/>
          </w:rPr>
          <w:t>cluster is now divided into a Nordic and Asian sub-cluster</w:t>
        </w:r>
        <w:r w:rsidR="00E9387A">
          <w:rPr>
            <w:lang w:val="en-US"/>
          </w:rPr>
          <w:t>.</w:t>
        </w:r>
        <w:r w:rsidR="003920CC" w:rsidRPr="003920CC">
          <w:rPr>
            <w:lang w:val="en-US"/>
          </w:rPr>
          <w:t xml:space="preserve"> The cluster at the bottom left is </w:t>
        </w:r>
        <w:r w:rsidR="00E9387A">
          <w:rPr>
            <w:lang w:val="en-US"/>
          </w:rPr>
          <w:t xml:space="preserve">furthermore </w:t>
        </w:r>
        <w:r w:rsidR="003920CC" w:rsidRPr="003920CC">
          <w:rPr>
            <w:lang w:val="en-US"/>
          </w:rPr>
          <w:t xml:space="preserve">divided into a core vs. peripheral European sub-cluster. Slovakia and Slovenia (formerly Cluster 6) are assigned to the former, whereas Estonia (8) and New Zeeland (9) are assigned to the </w:t>
        </w:r>
        <w:proofErr w:type="spellStart"/>
        <w:r w:rsidR="003920CC" w:rsidRPr="003920CC">
          <w:rPr>
            <w:lang w:val="en-US"/>
          </w:rPr>
          <w:t>latter.</w:t>
        </w:r>
      </w:ins>
      <w:del w:id="633" w:author="Philipp Alexander Linden" w:date="2020-07-07T15:31:00Z">
        <w:r w:rsidDel="003920CC">
          <w:rPr>
            <w:lang w:val="en-US"/>
          </w:rPr>
          <w:delText xml:space="preserve"> </w:delText>
        </w:r>
      </w:del>
      <w:r>
        <w:rPr>
          <w:lang w:val="en-US"/>
        </w:rPr>
        <w:t>Thus</w:t>
      </w:r>
      <w:proofErr w:type="spellEnd"/>
      <w:r>
        <w:rPr>
          <w:lang w:val="en-US"/>
        </w:rPr>
        <w:t xml:space="preserve">, </w:t>
      </w:r>
      <w:ins w:id="634" w:author="Philipp Alexander Linden" w:date="2020-07-07T15:39:00Z">
        <w:r w:rsidR="00E9387A">
          <w:rPr>
            <w:lang w:val="en-US"/>
          </w:rPr>
          <w:t xml:space="preserve">we propose a </w:t>
        </w:r>
      </w:ins>
      <w:del w:id="635" w:author="Philipp Alexander Linden" w:date="2020-07-07T15:39:00Z">
        <w:r w:rsidDel="00E9387A">
          <w:rPr>
            <w:lang w:val="en-US"/>
          </w:rPr>
          <w:delText xml:space="preserve">our LTC typology </w:delText>
        </w:r>
      </w:del>
      <w:ins w:id="636" w:author="Philipp Alexander Linden" w:date="2020-07-07T15:20:00Z">
        <w:r w:rsidR="00B17790">
          <w:rPr>
            <w:lang w:val="en-US"/>
          </w:rPr>
          <w:t xml:space="preserve"> 4+4 typology</w:t>
        </w:r>
      </w:ins>
      <w:ins w:id="637" w:author="Philipp Alexander Linden" w:date="2020-07-07T15:39:00Z">
        <w:r w:rsidR="00E9387A">
          <w:rPr>
            <w:lang w:val="en-US"/>
          </w:rPr>
          <w:t xml:space="preserve"> of LTC systems</w:t>
        </w:r>
      </w:ins>
      <w:del w:id="638" w:author="Philipp Alexander Linden" w:date="2020-07-07T15:20:00Z">
        <w:r w:rsidR="005C01C0" w:rsidDel="00B17790">
          <w:rPr>
            <w:lang w:val="en-US"/>
          </w:rPr>
          <w:delText>identifies</w:delText>
        </w:r>
        <w:r w:rsidDel="00B17790">
          <w:rPr>
            <w:lang w:val="en-US"/>
          </w:rPr>
          <w:delText xml:space="preserve"> </w:delText>
        </w:r>
      </w:del>
      <w:del w:id="639" w:author="Philipp Alexander Linden" w:date="2020-07-07T15:19:00Z">
        <w:r w:rsidR="0016482E" w:rsidDel="00B17790">
          <w:rPr>
            <w:lang w:val="en-US"/>
          </w:rPr>
          <w:delText>4+</w:delText>
        </w:r>
        <w:r w:rsidDel="00B17790">
          <w:rPr>
            <w:lang w:val="en-US"/>
          </w:rPr>
          <w:delText>2 clusters</w:delText>
        </w:r>
      </w:del>
      <w:r>
        <w:rPr>
          <w:lang w:val="en-US"/>
        </w:rPr>
        <w:t>:</w:t>
      </w:r>
    </w:p>
    <w:p w14:paraId="60CD1537" w14:textId="43237202" w:rsidR="003D3174" w:rsidRPr="003D3174" w:rsidDel="00BD2FE1" w:rsidRDefault="003D3174" w:rsidP="003D3174">
      <w:pPr>
        <w:spacing w:after="160" w:line="360" w:lineRule="auto"/>
        <w:jc w:val="center"/>
        <w:rPr>
          <w:del w:id="640" w:author="Philipp Alexander Linden" w:date="2020-07-08T12:10:00Z"/>
          <w:rFonts w:eastAsiaTheme="minorHAnsi"/>
          <w:iCs/>
          <w:color w:val="auto"/>
          <w:szCs w:val="18"/>
          <w:lang w:val="en-US"/>
        </w:rPr>
      </w:pPr>
      <w:del w:id="641" w:author="Philipp Alexander Linden" w:date="2020-07-08T12:10:00Z">
        <w:r w:rsidRPr="00E028AA" w:rsidDel="00BD2FE1">
          <w:rPr>
            <w:rFonts w:eastAsiaTheme="minorHAnsi"/>
            <w:iCs/>
            <w:color w:val="auto"/>
            <w:szCs w:val="18"/>
            <w:highlight w:val="yellow"/>
            <w:lang w:val="en-US"/>
          </w:rPr>
          <w:delText xml:space="preserve">--- TABLE </w:delText>
        </w:r>
        <w:r w:rsidR="007D6C6B" w:rsidDel="00BD2FE1">
          <w:rPr>
            <w:rFonts w:eastAsiaTheme="minorHAnsi"/>
            <w:iCs/>
            <w:color w:val="auto"/>
            <w:szCs w:val="18"/>
            <w:highlight w:val="yellow"/>
            <w:lang w:val="en-US"/>
          </w:rPr>
          <w:delText>3</w:delText>
        </w:r>
        <w:r w:rsidRPr="00E028AA" w:rsidDel="00BD2FE1">
          <w:rPr>
            <w:rFonts w:eastAsiaTheme="minorHAnsi"/>
            <w:iCs/>
            <w:color w:val="auto"/>
            <w:szCs w:val="18"/>
            <w:highlight w:val="yellow"/>
            <w:lang w:val="en-US"/>
          </w:rPr>
          <w:delText xml:space="preserve"> ABOUT HERE ---</w:delText>
        </w:r>
      </w:del>
    </w:p>
    <w:p w14:paraId="2B03EEF9" w14:textId="2132CDC8" w:rsidR="002D1426" w:rsidRPr="006A56FF" w:rsidDel="0006533C" w:rsidRDefault="002D1426" w:rsidP="002D1426">
      <w:pPr>
        <w:pStyle w:val="Beschriftung"/>
        <w:keepNext/>
        <w:spacing w:before="240" w:after="240"/>
        <w:jc w:val="left"/>
        <w:rPr>
          <w:del w:id="642" w:author="Philipp Alexander Linden" w:date="2020-07-07T15:40:00Z"/>
          <w:i/>
          <w:sz w:val="22"/>
          <w:szCs w:val="22"/>
          <w:lang w:val="en-US"/>
        </w:rPr>
      </w:pPr>
      <w:del w:id="643" w:author="Philipp Alexander Linden" w:date="2020-07-07T15:40:00Z">
        <w:r w:rsidRPr="006A56FF" w:rsidDel="0006533C">
          <w:rPr>
            <w:sz w:val="22"/>
            <w:szCs w:val="22"/>
            <w:lang w:val="en-US"/>
          </w:rPr>
          <w:lastRenderedPageBreak/>
          <w:delText xml:space="preserve">Table </w:delText>
        </w:r>
        <w:r w:rsidRPr="006A56FF" w:rsidDel="0006533C">
          <w:rPr>
            <w:i/>
            <w:sz w:val="22"/>
            <w:lang w:val="en-US"/>
          </w:rPr>
          <w:fldChar w:fldCharType="begin"/>
        </w:r>
        <w:r w:rsidRPr="006A56FF" w:rsidDel="0006533C">
          <w:rPr>
            <w:sz w:val="22"/>
            <w:szCs w:val="22"/>
            <w:lang w:val="en-US"/>
          </w:rPr>
          <w:delInstrText xml:space="preserve"> SEQ Table \* ARABIC </w:delInstrText>
        </w:r>
        <w:r w:rsidRPr="006A56FF" w:rsidDel="0006533C">
          <w:rPr>
            <w:i/>
            <w:sz w:val="22"/>
            <w:lang w:val="en-US"/>
          </w:rPr>
          <w:fldChar w:fldCharType="separate"/>
        </w:r>
        <w:r w:rsidR="00A77345" w:rsidDel="0006533C">
          <w:rPr>
            <w:noProof/>
            <w:sz w:val="22"/>
            <w:szCs w:val="22"/>
            <w:lang w:val="en-US"/>
          </w:rPr>
          <w:delText>3</w:delText>
        </w:r>
        <w:r w:rsidRPr="006A56FF" w:rsidDel="0006533C">
          <w:rPr>
            <w:i/>
            <w:sz w:val="22"/>
            <w:lang w:val="en-US"/>
          </w:rPr>
          <w:fldChar w:fldCharType="end"/>
        </w:r>
        <w:r w:rsidRPr="006A56FF" w:rsidDel="0006533C">
          <w:rPr>
            <w:sz w:val="22"/>
            <w:szCs w:val="22"/>
            <w:lang w:val="en-US"/>
          </w:rPr>
          <w:delText xml:space="preserve">: </w:delText>
        </w:r>
        <w:r w:rsidRPr="006A56FF" w:rsidDel="0006533C">
          <w:rPr>
            <w:iCs/>
            <w:sz w:val="22"/>
            <w:szCs w:val="22"/>
            <w:lang w:val="en-US"/>
          </w:rPr>
          <w:delText>Means of</w:delText>
        </w:r>
        <w:r w:rsidRPr="006A56FF" w:rsidDel="0006533C">
          <w:rPr>
            <w:sz w:val="22"/>
            <w:szCs w:val="22"/>
            <w:lang w:val="en-US"/>
          </w:rPr>
          <w:delText xml:space="preserve"> quantitative indicators in LTC typology over </w:delText>
        </w:r>
        <w:r w:rsidDel="0006533C">
          <w:rPr>
            <w:sz w:val="22"/>
            <w:szCs w:val="22"/>
            <w:lang w:val="en-US"/>
          </w:rPr>
          <w:delText xml:space="preserve">(N=4) </w:delText>
        </w:r>
        <w:commentRangeStart w:id="644"/>
        <w:r w:rsidRPr="006A56FF" w:rsidDel="0006533C">
          <w:rPr>
            <w:sz w:val="22"/>
            <w:szCs w:val="22"/>
            <w:lang w:val="en-US"/>
          </w:rPr>
          <w:delText>clusters</w:delText>
        </w:r>
        <w:commentRangeEnd w:id="644"/>
        <w:r w:rsidDel="0006533C">
          <w:rPr>
            <w:rStyle w:val="Kommentarzeichen"/>
            <w:color w:val="000000"/>
          </w:rPr>
          <w:commentReference w:id="644"/>
        </w:r>
        <w:r w:rsidDel="0006533C">
          <w:rPr>
            <w:sz w:val="22"/>
            <w:szCs w:val="22"/>
            <w:lang w:val="en-US"/>
          </w:rPr>
          <w:delText xml:space="preserve"> with (N=4) subclusters</w:delText>
        </w:r>
      </w:del>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BA24A7" w:rsidRPr="008233BC" w:rsidDel="0006533C" w14:paraId="13B9C654" w14:textId="23E1D2A8" w:rsidTr="009F78A3">
        <w:trPr>
          <w:cnfStyle w:val="100000000000" w:firstRow="1" w:lastRow="0" w:firstColumn="0" w:lastColumn="0" w:oddVBand="0" w:evenVBand="0" w:oddHBand="0" w:evenHBand="0" w:firstRowFirstColumn="0" w:firstRowLastColumn="0" w:lastRowFirstColumn="0" w:lastRowLastColumn="0"/>
          <w:trHeight w:val="283"/>
          <w:del w:id="645" w:author="Philipp Alexander Linden" w:date="2020-07-07T15:40:00Z"/>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3644FE73" w14:textId="350D2848" w:rsidR="00BA24A7" w:rsidRPr="00D67B4C" w:rsidDel="0006533C" w:rsidRDefault="00BA24A7" w:rsidP="009F78A3">
            <w:pPr>
              <w:spacing w:before="240" w:after="240" w:line="276" w:lineRule="auto"/>
              <w:rPr>
                <w:del w:id="646" w:author="Philipp Alexander Linden" w:date="2020-07-07T15:40:00Z"/>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0FE24943" w14:textId="6BCE6E96" w:rsidR="00BA24A7" w:rsidRPr="00D67B4C" w:rsidDel="0006533C" w:rsidRDefault="00BA24A7" w:rsidP="009F78A3">
            <w:pPr>
              <w:spacing w:before="240" w:after="240"/>
              <w:jc w:val="center"/>
              <w:cnfStyle w:val="100000000000" w:firstRow="1" w:lastRow="0" w:firstColumn="0" w:lastColumn="0" w:oddVBand="0" w:evenVBand="0" w:oddHBand="0" w:evenHBand="0" w:firstRowFirstColumn="0" w:firstRowLastColumn="0" w:lastRowFirstColumn="0" w:lastRowLastColumn="0"/>
              <w:rPr>
                <w:del w:id="647" w:author="Philipp Alexander Linden" w:date="2020-07-07T15:40:00Z"/>
                <w:b w:val="0"/>
                <w:bCs w:val="0"/>
                <w:caps w:val="0"/>
                <w:sz w:val="16"/>
                <w:szCs w:val="16"/>
                <w:lang w:val="en-US"/>
              </w:rPr>
            </w:pPr>
            <w:del w:id="648" w:author="Philipp Alexander Linden" w:date="2020-07-07T15:40:00Z">
              <w:r w:rsidDel="0006533C">
                <w:rPr>
                  <w:b w:val="0"/>
                  <w:bCs w:val="0"/>
                  <w:caps w:val="0"/>
                  <w:sz w:val="16"/>
                  <w:szCs w:val="16"/>
                  <w:lang w:val="en-US"/>
                </w:rPr>
                <w:delText>Low</w:delText>
              </w:r>
              <w:r w:rsidR="00505D30" w:rsidDel="0006533C">
                <w:rPr>
                  <w:b w:val="0"/>
                  <w:bCs w:val="0"/>
                  <w:caps w:val="0"/>
                  <w:sz w:val="16"/>
                  <w:szCs w:val="16"/>
                  <w:lang w:val="en-US"/>
                </w:rPr>
                <w:delText xml:space="preserve"> </w:delText>
              </w:r>
              <w:r w:rsidDel="0006533C">
                <w:rPr>
                  <w:b w:val="0"/>
                  <w:bCs w:val="0"/>
                  <w:caps w:val="0"/>
                  <w:sz w:val="16"/>
                  <w:szCs w:val="16"/>
                  <w:lang w:val="en-US"/>
                </w:rPr>
                <w:delText>performance</w:delText>
              </w:r>
              <w:r w:rsidR="00505D30" w:rsidDel="0006533C">
                <w:rPr>
                  <w:b w:val="0"/>
                  <w:bCs w:val="0"/>
                  <w:caps w:val="0"/>
                  <w:sz w:val="16"/>
                  <w:szCs w:val="16"/>
                  <w:lang w:val="en-US"/>
                </w:rPr>
                <w:delText>, l</w:delText>
              </w:r>
              <w:r w:rsidDel="0006533C">
                <w:rPr>
                  <w:b w:val="0"/>
                  <w:bCs w:val="0"/>
                  <w:caps w:val="0"/>
                  <w:sz w:val="16"/>
                  <w:szCs w:val="16"/>
                  <w:lang w:val="en-US"/>
                </w:rPr>
                <w:delText>ow</w:delText>
              </w:r>
              <w:r w:rsidR="00505D30" w:rsidDel="0006533C">
                <w:rPr>
                  <w:b w:val="0"/>
                  <w:bCs w:val="0"/>
                  <w:caps w:val="0"/>
                  <w:sz w:val="16"/>
                  <w:szCs w:val="16"/>
                  <w:lang w:val="en-US"/>
                </w:rPr>
                <w:delText xml:space="preserve"> </w:delText>
              </w:r>
              <w:r w:rsidDel="0006533C">
                <w:rPr>
                  <w:b w:val="0"/>
                  <w:bCs w:val="0"/>
                  <w:caps w:val="0"/>
                  <w:sz w:val="16"/>
                  <w:szCs w:val="16"/>
                  <w:lang w:val="en-US"/>
                </w:rPr>
                <w:delText>supply</w:delText>
              </w:r>
            </w:del>
          </w:p>
        </w:tc>
        <w:tc>
          <w:tcPr>
            <w:tcW w:w="993" w:type="dxa"/>
            <w:tcBorders>
              <w:top w:val="single" w:sz="12" w:space="0" w:color="auto"/>
              <w:bottom w:val="single" w:sz="12" w:space="0" w:color="auto"/>
            </w:tcBorders>
            <w:shd w:val="clear" w:color="auto" w:fill="FFFFFF" w:themeFill="background1"/>
            <w:vAlign w:val="center"/>
          </w:tcPr>
          <w:p w14:paraId="77214DC1" w14:textId="59B06B90" w:rsidR="00BA24A7" w:rsidRPr="00D67B4C" w:rsidDel="0006533C" w:rsidRDefault="00BA24A7" w:rsidP="009F78A3">
            <w:pPr>
              <w:spacing w:before="240" w:after="240"/>
              <w:jc w:val="center"/>
              <w:cnfStyle w:val="100000000000" w:firstRow="1" w:lastRow="0" w:firstColumn="0" w:lastColumn="0" w:oddVBand="0" w:evenVBand="0" w:oddHBand="0" w:evenHBand="0" w:firstRowFirstColumn="0" w:firstRowLastColumn="0" w:lastRowFirstColumn="0" w:lastRowLastColumn="0"/>
              <w:rPr>
                <w:del w:id="649" w:author="Philipp Alexander Linden" w:date="2020-07-07T15:40:00Z"/>
                <w:b w:val="0"/>
                <w:bCs w:val="0"/>
                <w:caps w:val="0"/>
                <w:sz w:val="16"/>
                <w:szCs w:val="16"/>
                <w:lang w:val="en-US"/>
              </w:rPr>
            </w:pPr>
            <w:del w:id="650" w:author="Philipp Alexander Linden" w:date="2020-07-07T15:40:00Z">
              <w:r w:rsidDel="0006533C">
                <w:rPr>
                  <w:b w:val="0"/>
                  <w:bCs w:val="0"/>
                  <w:caps w:val="0"/>
                  <w:sz w:val="16"/>
                  <w:szCs w:val="16"/>
                  <w:lang w:val="en-US"/>
                </w:rPr>
                <w:delText>Access-orientated private</w:delText>
              </w:r>
            </w:del>
          </w:p>
        </w:tc>
        <w:tc>
          <w:tcPr>
            <w:tcW w:w="1134" w:type="dxa"/>
            <w:tcBorders>
              <w:top w:val="single" w:sz="12" w:space="0" w:color="auto"/>
              <w:bottom w:val="single" w:sz="12" w:space="0" w:color="auto"/>
            </w:tcBorders>
            <w:shd w:val="clear" w:color="auto" w:fill="FFFFFF" w:themeFill="background1"/>
            <w:vAlign w:val="center"/>
          </w:tcPr>
          <w:p w14:paraId="53B0CAB7" w14:textId="170ECD6E" w:rsidR="00BA24A7" w:rsidRPr="00D67B4C" w:rsidDel="0006533C" w:rsidRDefault="00BA24A7" w:rsidP="009F78A3">
            <w:pPr>
              <w:spacing w:before="240" w:after="240"/>
              <w:jc w:val="center"/>
              <w:cnfStyle w:val="100000000000" w:firstRow="1" w:lastRow="0" w:firstColumn="0" w:lastColumn="0" w:oddVBand="0" w:evenVBand="0" w:oddHBand="0" w:evenHBand="0" w:firstRowFirstColumn="0" w:firstRowLastColumn="0" w:lastRowFirstColumn="0" w:lastRowLastColumn="0"/>
              <w:rPr>
                <w:del w:id="651" w:author="Philipp Alexander Linden" w:date="2020-07-07T15:40:00Z"/>
                <w:b w:val="0"/>
                <w:bCs w:val="0"/>
                <w:caps w:val="0"/>
                <w:sz w:val="16"/>
                <w:szCs w:val="16"/>
                <w:lang w:val="en-US"/>
              </w:rPr>
            </w:pPr>
            <w:del w:id="652" w:author="Philipp Alexander Linden" w:date="2020-07-07T15:40:00Z">
              <w:r w:rsidDel="0006533C">
                <w:rPr>
                  <w:b w:val="0"/>
                  <w:bCs w:val="0"/>
                  <w:caps w:val="0"/>
                  <w:sz w:val="16"/>
                  <w:szCs w:val="16"/>
                  <w:lang w:val="en-US"/>
                </w:rPr>
                <w:delText>High performance public orientated</w:delText>
              </w:r>
            </w:del>
          </w:p>
        </w:tc>
        <w:tc>
          <w:tcPr>
            <w:tcW w:w="850" w:type="dxa"/>
            <w:tcBorders>
              <w:top w:val="single" w:sz="12" w:space="0" w:color="auto"/>
              <w:bottom w:val="single" w:sz="12" w:space="0" w:color="auto"/>
            </w:tcBorders>
            <w:shd w:val="clear" w:color="auto" w:fill="FFFFFF" w:themeFill="background1"/>
            <w:vAlign w:val="center"/>
          </w:tcPr>
          <w:p w14:paraId="405DB402" w14:textId="24846FEF" w:rsidR="00BA24A7" w:rsidRPr="000D6FB8" w:rsidDel="0006533C" w:rsidRDefault="00BA24A7" w:rsidP="000D6FB8">
            <w:pPr>
              <w:spacing w:before="240" w:after="240"/>
              <w:jc w:val="center"/>
              <w:cnfStyle w:val="100000000000" w:firstRow="1" w:lastRow="0" w:firstColumn="0" w:lastColumn="0" w:oddVBand="0" w:evenVBand="0" w:oddHBand="0" w:evenHBand="0" w:firstRowFirstColumn="0" w:firstRowLastColumn="0" w:lastRowFirstColumn="0" w:lastRowLastColumn="0"/>
              <w:rPr>
                <w:del w:id="653" w:author="Philipp Alexander Linden" w:date="2020-07-07T15:40:00Z"/>
                <w:sz w:val="16"/>
                <w:szCs w:val="16"/>
                <w:lang w:val="en-US"/>
              </w:rPr>
            </w:pPr>
            <w:del w:id="654" w:author="Philipp Alexander Linden" w:date="2020-07-07T15:40:00Z">
              <w:r w:rsidDel="0006533C">
                <w:rPr>
                  <w:b w:val="0"/>
                  <w:bCs w:val="0"/>
                  <w:caps w:val="0"/>
                  <w:sz w:val="16"/>
                  <w:szCs w:val="16"/>
                  <w:lang w:val="en-US"/>
                </w:rPr>
                <w:delText>High supply</w:delText>
              </w:r>
            </w:del>
          </w:p>
        </w:tc>
        <w:tc>
          <w:tcPr>
            <w:tcW w:w="709" w:type="dxa"/>
            <w:tcBorders>
              <w:top w:val="single" w:sz="12" w:space="0" w:color="auto"/>
              <w:bottom w:val="single" w:sz="12" w:space="0" w:color="auto"/>
            </w:tcBorders>
            <w:shd w:val="clear" w:color="auto" w:fill="FFFFFF" w:themeFill="background1"/>
            <w:vAlign w:val="center"/>
          </w:tcPr>
          <w:p w14:paraId="65CF8F49" w14:textId="76EA40D8" w:rsidR="00BA24A7" w:rsidDel="0006533C" w:rsidRDefault="00BA24A7" w:rsidP="009F78A3">
            <w:pPr>
              <w:spacing w:before="240" w:after="240"/>
              <w:jc w:val="center"/>
              <w:cnfStyle w:val="100000000000" w:firstRow="1" w:lastRow="0" w:firstColumn="0" w:lastColumn="0" w:oddVBand="0" w:evenVBand="0" w:oddHBand="0" w:evenHBand="0" w:firstRowFirstColumn="0" w:firstRowLastColumn="0" w:lastRowFirstColumn="0" w:lastRowLastColumn="0"/>
              <w:rPr>
                <w:del w:id="655" w:author="Philipp Alexander Linden" w:date="2020-07-07T15:40:00Z"/>
                <w:b w:val="0"/>
                <w:bCs w:val="0"/>
                <w:caps w:val="0"/>
                <w:sz w:val="16"/>
                <w:szCs w:val="16"/>
                <w:lang w:val="en-US"/>
              </w:rPr>
            </w:pPr>
            <w:del w:id="656" w:author="Philipp Alexander Linden" w:date="2020-07-07T15:40:00Z">
              <w:r w:rsidDel="0006533C">
                <w:rPr>
                  <w:b w:val="0"/>
                  <w:bCs w:val="0"/>
                  <w:caps w:val="0"/>
                  <w:sz w:val="16"/>
                  <w:szCs w:val="16"/>
                  <w:lang w:val="en-US"/>
                </w:rPr>
                <w:delText>Low supply</w:delText>
              </w:r>
            </w:del>
          </w:p>
        </w:tc>
        <w:tc>
          <w:tcPr>
            <w:tcW w:w="1134" w:type="dxa"/>
            <w:tcBorders>
              <w:top w:val="single" w:sz="12" w:space="0" w:color="auto"/>
              <w:bottom w:val="single" w:sz="12" w:space="0" w:color="auto"/>
            </w:tcBorders>
            <w:shd w:val="clear" w:color="auto" w:fill="FFFFFF" w:themeFill="background1"/>
            <w:vAlign w:val="center"/>
          </w:tcPr>
          <w:p w14:paraId="66B8C633" w14:textId="41BCEC88" w:rsidR="00BA24A7" w:rsidDel="0006533C" w:rsidRDefault="00BA24A7" w:rsidP="009F78A3">
            <w:pPr>
              <w:spacing w:before="240" w:after="240"/>
              <w:jc w:val="center"/>
              <w:cnfStyle w:val="100000000000" w:firstRow="1" w:lastRow="0" w:firstColumn="0" w:lastColumn="0" w:oddVBand="0" w:evenVBand="0" w:oddHBand="0" w:evenHBand="0" w:firstRowFirstColumn="0" w:firstRowLastColumn="0" w:lastRowFirstColumn="0" w:lastRowLastColumn="0"/>
              <w:rPr>
                <w:del w:id="657" w:author="Philipp Alexander Linden" w:date="2020-07-07T15:40:00Z"/>
                <w:b w:val="0"/>
                <w:bCs w:val="0"/>
                <w:caps w:val="0"/>
                <w:sz w:val="16"/>
                <w:szCs w:val="16"/>
                <w:lang w:val="en-US"/>
              </w:rPr>
            </w:pPr>
            <w:del w:id="658" w:author="Philipp Alexander Linden" w:date="2020-07-07T15:40:00Z">
              <w:r w:rsidDel="0006533C">
                <w:rPr>
                  <w:b w:val="0"/>
                  <w:bCs w:val="0"/>
                  <w:caps w:val="0"/>
                  <w:sz w:val="16"/>
                  <w:szCs w:val="16"/>
                  <w:lang w:val="en-US"/>
                </w:rPr>
                <w:delText>High performance private orientated</w:delText>
              </w:r>
            </w:del>
          </w:p>
        </w:tc>
        <w:tc>
          <w:tcPr>
            <w:tcW w:w="850" w:type="dxa"/>
            <w:tcBorders>
              <w:top w:val="single" w:sz="12" w:space="0" w:color="auto"/>
              <w:bottom w:val="single" w:sz="12" w:space="0" w:color="auto"/>
            </w:tcBorders>
            <w:shd w:val="clear" w:color="auto" w:fill="FFFFFF" w:themeFill="background1"/>
            <w:vAlign w:val="center"/>
          </w:tcPr>
          <w:p w14:paraId="599874D5" w14:textId="0E56F643" w:rsidR="00BA24A7" w:rsidDel="0006533C" w:rsidRDefault="00BA24A7" w:rsidP="009F78A3">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del w:id="659" w:author="Philipp Alexander Linden" w:date="2020-07-07T15:40:00Z"/>
                <w:b w:val="0"/>
                <w:bCs w:val="0"/>
                <w:caps w:val="0"/>
                <w:sz w:val="16"/>
                <w:szCs w:val="16"/>
                <w:lang w:val="en-US"/>
              </w:rPr>
            </w:pPr>
            <w:del w:id="660" w:author="Philipp Alexander Linden" w:date="2020-07-07T15:40:00Z">
              <w:r w:rsidDel="0006533C">
                <w:rPr>
                  <w:b w:val="0"/>
                  <w:bCs w:val="0"/>
                  <w:caps w:val="0"/>
                  <w:sz w:val="16"/>
                  <w:szCs w:val="16"/>
                  <w:lang w:val="en-US"/>
                </w:rPr>
                <w:delText>High supply</w:delText>
              </w:r>
            </w:del>
          </w:p>
        </w:tc>
        <w:tc>
          <w:tcPr>
            <w:tcW w:w="851" w:type="dxa"/>
            <w:tcBorders>
              <w:top w:val="single" w:sz="12" w:space="0" w:color="auto"/>
              <w:bottom w:val="single" w:sz="12" w:space="0" w:color="auto"/>
            </w:tcBorders>
            <w:shd w:val="clear" w:color="auto" w:fill="FFFFFF" w:themeFill="background1"/>
            <w:vAlign w:val="center"/>
          </w:tcPr>
          <w:p w14:paraId="48C6F535" w14:textId="554A711A" w:rsidR="00BA24A7" w:rsidDel="0006533C" w:rsidRDefault="00BA24A7" w:rsidP="009F78A3">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del w:id="661" w:author="Philipp Alexander Linden" w:date="2020-07-07T15:40:00Z"/>
                <w:b w:val="0"/>
                <w:bCs w:val="0"/>
                <w:caps w:val="0"/>
                <w:sz w:val="16"/>
                <w:szCs w:val="16"/>
                <w:lang w:val="en-US"/>
              </w:rPr>
            </w:pPr>
            <w:del w:id="662" w:author="Philipp Alexander Linden" w:date="2020-07-07T15:40:00Z">
              <w:r w:rsidDel="0006533C">
                <w:rPr>
                  <w:b w:val="0"/>
                  <w:bCs w:val="0"/>
                  <w:caps w:val="0"/>
                  <w:sz w:val="16"/>
                  <w:szCs w:val="16"/>
                  <w:lang w:val="en-US"/>
                </w:rPr>
                <w:delText>Low supply</w:delText>
              </w:r>
            </w:del>
          </w:p>
        </w:tc>
      </w:tr>
      <w:tr w:rsidR="002D1426" w:rsidRPr="008233BC" w:rsidDel="0006533C" w14:paraId="59C38BE6" w14:textId="6505A986" w:rsidTr="009F78A3">
        <w:trPr>
          <w:cnfStyle w:val="000000100000" w:firstRow="0" w:lastRow="0" w:firstColumn="0" w:lastColumn="0" w:oddVBand="0" w:evenVBand="0" w:oddHBand="1" w:evenHBand="0" w:firstRowFirstColumn="0" w:firstRowLastColumn="0" w:lastRowFirstColumn="0" w:lastRowLastColumn="0"/>
          <w:trHeight w:val="283"/>
          <w:del w:id="663"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392DC3B2" w14:textId="55B0E243" w:rsidR="002D1426" w:rsidRPr="00D67B4C" w:rsidDel="0006533C" w:rsidRDefault="002D1426" w:rsidP="009F78A3">
            <w:pPr>
              <w:spacing w:before="240" w:after="240" w:line="276" w:lineRule="auto"/>
              <w:rPr>
                <w:del w:id="664" w:author="Philipp Alexander Linden" w:date="2020-07-07T15:40:00Z"/>
                <w:b w:val="0"/>
                <w:bCs w:val="0"/>
                <w:caps w:val="0"/>
                <w:sz w:val="16"/>
                <w:szCs w:val="16"/>
                <w:lang w:val="en-US"/>
              </w:rPr>
            </w:pPr>
            <w:bookmarkStart w:id="665" w:name="_Hlk44080107"/>
            <w:del w:id="666" w:author="Philipp Alexander Linden" w:date="2020-07-07T15:40:00Z">
              <w:r w:rsidRPr="00D67B4C" w:rsidDel="0006533C">
                <w:rPr>
                  <w:b w:val="0"/>
                  <w:bCs w:val="0"/>
                  <w:caps w:val="0"/>
                  <w:sz w:val="16"/>
                  <w:szCs w:val="16"/>
                  <w:lang w:val="en-US"/>
                </w:rPr>
                <w:delText>Cluster comp</w:delText>
              </w:r>
              <w:r w:rsidR="00BA24A7" w:rsidDel="0006533C">
                <w:rPr>
                  <w:b w:val="0"/>
                  <w:bCs w:val="0"/>
                  <w:caps w:val="0"/>
                  <w:sz w:val="16"/>
                  <w:szCs w:val="16"/>
                  <w:lang w:val="en-US"/>
                </w:rPr>
                <w:delText>.</w:delText>
              </w:r>
            </w:del>
          </w:p>
        </w:tc>
        <w:tc>
          <w:tcPr>
            <w:tcW w:w="1134" w:type="dxa"/>
            <w:tcBorders>
              <w:top w:val="single" w:sz="12" w:space="0" w:color="auto"/>
              <w:bottom w:val="single" w:sz="4" w:space="0" w:color="auto"/>
            </w:tcBorders>
            <w:shd w:val="clear" w:color="auto" w:fill="FFFFFF" w:themeFill="background1"/>
            <w:vAlign w:val="center"/>
          </w:tcPr>
          <w:p w14:paraId="2BB95D81" w14:textId="53FDE7A2" w:rsidR="002D1426" w:rsidRPr="00D67B4C" w:rsidDel="0006533C" w:rsidRDefault="002D1426"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67" w:author="Philipp Alexander Linden" w:date="2020-07-07T15:40:00Z"/>
                <w:sz w:val="16"/>
                <w:szCs w:val="16"/>
                <w:lang w:val="en-US"/>
              </w:rPr>
            </w:pPr>
            <w:del w:id="668" w:author="Philipp Alexander Linden" w:date="2020-07-07T15:40:00Z">
              <w:r w:rsidDel="0006533C">
                <w:rPr>
                  <w:sz w:val="16"/>
                  <w:szCs w:val="16"/>
                  <w:lang w:val="en-US"/>
                </w:rPr>
                <w:delText>CZ, LV, PL</w:delText>
              </w:r>
            </w:del>
          </w:p>
        </w:tc>
        <w:tc>
          <w:tcPr>
            <w:tcW w:w="993" w:type="dxa"/>
            <w:tcBorders>
              <w:top w:val="single" w:sz="12" w:space="0" w:color="auto"/>
              <w:bottom w:val="single" w:sz="4" w:space="0" w:color="auto"/>
            </w:tcBorders>
            <w:shd w:val="clear" w:color="auto" w:fill="FFFFFF" w:themeFill="background1"/>
            <w:vAlign w:val="center"/>
          </w:tcPr>
          <w:p w14:paraId="0144EF8A" w14:textId="3B37C0BB" w:rsidR="002D1426" w:rsidRPr="00D67B4C" w:rsidDel="0006533C" w:rsidRDefault="002D1426"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69" w:author="Philipp Alexander Linden" w:date="2020-07-07T15:40:00Z"/>
                <w:sz w:val="16"/>
                <w:szCs w:val="16"/>
                <w:lang w:val="en-US"/>
              </w:rPr>
            </w:pPr>
            <w:del w:id="670" w:author="Philipp Alexander Linden" w:date="2020-07-07T15:40:00Z">
              <w:r w:rsidDel="0006533C">
                <w:rPr>
                  <w:sz w:val="16"/>
                  <w:szCs w:val="16"/>
                  <w:lang w:val="en-US"/>
                </w:rPr>
                <w:delText>DE, FI</w:delText>
              </w:r>
            </w:del>
          </w:p>
        </w:tc>
        <w:tc>
          <w:tcPr>
            <w:tcW w:w="1134" w:type="dxa"/>
            <w:tcBorders>
              <w:top w:val="single" w:sz="12" w:space="0" w:color="auto"/>
              <w:bottom w:val="single" w:sz="4" w:space="0" w:color="auto"/>
            </w:tcBorders>
            <w:shd w:val="clear" w:color="auto" w:fill="FFFFFF" w:themeFill="background1"/>
            <w:vAlign w:val="center"/>
          </w:tcPr>
          <w:p w14:paraId="4CA63429" w14:textId="6ED4A0EE" w:rsidR="002D1426" w:rsidRPr="00D67B4C" w:rsidDel="0006533C" w:rsidRDefault="002D1426"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71" w:author="Philipp Alexander Linden" w:date="2020-07-07T15:40:00Z"/>
                <w:sz w:val="16"/>
                <w:szCs w:val="16"/>
                <w:lang w:val="en-US"/>
              </w:rPr>
            </w:pPr>
            <w:del w:id="672" w:author="Philipp Alexander Linden" w:date="2020-07-07T15:40:00Z">
              <w:r w:rsidDel="0006533C">
                <w:rPr>
                  <w:sz w:val="16"/>
                  <w:szCs w:val="16"/>
                  <w:lang w:val="en-US"/>
                </w:rPr>
                <w:delText>DK, IE, NO, SE, KR, JP</w:delText>
              </w:r>
            </w:del>
          </w:p>
        </w:tc>
        <w:tc>
          <w:tcPr>
            <w:tcW w:w="850" w:type="dxa"/>
            <w:tcBorders>
              <w:top w:val="single" w:sz="12" w:space="0" w:color="auto"/>
              <w:bottom w:val="single" w:sz="4" w:space="0" w:color="auto"/>
            </w:tcBorders>
            <w:shd w:val="clear" w:color="auto" w:fill="FFFFFF" w:themeFill="background1"/>
            <w:vAlign w:val="center"/>
          </w:tcPr>
          <w:p w14:paraId="1F2BD720" w14:textId="133BB7DB" w:rsidR="002D1426" w:rsidRPr="00D67B4C" w:rsidDel="0006533C" w:rsidRDefault="002D1426"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73" w:author="Philipp Alexander Linden" w:date="2020-07-07T15:40:00Z"/>
                <w:sz w:val="16"/>
                <w:szCs w:val="16"/>
                <w:lang w:val="en-US"/>
              </w:rPr>
            </w:pPr>
            <w:del w:id="674" w:author="Philipp Alexander Linden" w:date="2020-07-07T15:40:00Z">
              <w:r w:rsidDel="0006533C">
                <w:rPr>
                  <w:sz w:val="16"/>
                  <w:szCs w:val="16"/>
                  <w:lang w:val="en-US"/>
                </w:rPr>
                <w:delText>DK, IE, NO, SE</w:delText>
              </w:r>
            </w:del>
          </w:p>
        </w:tc>
        <w:tc>
          <w:tcPr>
            <w:tcW w:w="709" w:type="dxa"/>
            <w:tcBorders>
              <w:top w:val="single" w:sz="12" w:space="0" w:color="auto"/>
              <w:bottom w:val="single" w:sz="4" w:space="0" w:color="auto"/>
            </w:tcBorders>
            <w:shd w:val="clear" w:color="auto" w:fill="FFFFFF" w:themeFill="background1"/>
            <w:vAlign w:val="center"/>
          </w:tcPr>
          <w:p w14:paraId="6FE8977A" w14:textId="73FA3A75" w:rsidR="002D1426" w:rsidRPr="00D67B4C" w:rsidDel="0006533C" w:rsidRDefault="002D1426"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75" w:author="Philipp Alexander Linden" w:date="2020-07-07T15:40:00Z"/>
                <w:sz w:val="16"/>
                <w:szCs w:val="16"/>
                <w:lang w:val="en-US"/>
              </w:rPr>
            </w:pPr>
            <w:del w:id="676" w:author="Philipp Alexander Linden" w:date="2020-07-07T15:40:00Z">
              <w:r w:rsidDel="0006533C">
                <w:rPr>
                  <w:sz w:val="16"/>
                  <w:szCs w:val="16"/>
                  <w:lang w:val="en-US"/>
                </w:rPr>
                <w:delText>JP, KR</w:delText>
              </w:r>
            </w:del>
          </w:p>
        </w:tc>
        <w:tc>
          <w:tcPr>
            <w:tcW w:w="1134" w:type="dxa"/>
            <w:tcBorders>
              <w:top w:val="single" w:sz="12" w:space="0" w:color="auto"/>
              <w:bottom w:val="single" w:sz="4" w:space="0" w:color="auto"/>
            </w:tcBorders>
            <w:shd w:val="clear" w:color="auto" w:fill="FFFFFF" w:themeFill="background1"/>
            <w:vAlign w:val="center"/>
          </w:tcPr>
          <w:p w14:paraId="49080DA5" w14:textId="1CD894DA" w:rsidR="002D1426" w:rsidRPr="008233BC" w:rsidDel="0006533C" w:rsidRDefault="002D1426"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77" w:author="Philipp Alexander Linden" w:date="2020-07-07T15:40:00Z"/>
                <w:sz w:val="16"/>
                <w:szCs w:val="16"/>
                <w:lang w:val="en-US"/>
                <w:rPrChange w:id="678" w:author="Philipp Alexander Linden" w:date="2020-07-08T12:03:00Z">
                  <w:rPr>
                    <w:del w:id="679" w:author="Philipp Alexander Linden" w:date="2020-07-07T15:40:00Z"/>
                    <w:sz w:val="16"/>
                    <w:szCs w:val="16"/>
                  </w:rPr>
                </w:rPrChange>
              </w:rPr>
            </w:pPr>
            <w:del w:id="680" w:author="Philipp Alexander Linden" w:date="2020-07-07T15:40:00Z">
              <w:r w:rsidRPr="008233BC" w:rsidDel="0006533C">
                <w:rPr>
                  <w:sz w:val="16"/>
                  <w:szCs w:val="16"/>
                  <w:lang w:val="en-US"/>
                  <w:rPrChange w:id="681" w:author="Philipp Alexander Linden" w:date="2020-07-08T12:03:00Z">
                    <w:rPr>
                      <w:sz w:val="16"/>
                      <w:szCs w:val="16"/>
                    </w:rPr>
                  </w:rPrChange>
                </w:rPr>
                <w:delText>AU, BE, CH, EE, ES, IL, LU, FR, NL, NZ, SK, SI, UK, US</w:delText>
              </w:r>
            </w:del>
          </w:p>
        </w:tc>
        <w:tc>
          <w:tcPr>
            <w:tcW w:w="850" w:type="dxa"/>
            <w:tcBorders>
              <w:top w:val="single" w:sz="12" w:space="0" w:color="auto"/>
              <w:bottom w:val="single" w:sz="4" w:space="0" w:color="auto"/>
            </w:tcBorders>
            <w:shd w:val="clear" w:color="auto" w:fill="FFFFFF" w:themeFill="background1"/>
            <w:vAlign w:val="center"/>
          </w:tcPr>
          <w:p w14:paraId="55004330" w14:textId="49E9C295" w:rsidR="002D1426" w:rsidRPr="00832038" w:rsidDel="0006533C" w:rsidRDefault="002D1426" w:rsidP="008312D3">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82" w:author="Philipp Alexander Linden" w:date="2020-07-07T15:40:00Z"/>
                <w:sz w:val="16"/>
                <w:szCs w:val="16"/>
                <w:lang w:val="en-US"/>
              </w:rPr>
            </w:pPr>
            <w:del w:id="683" w:author="Philipp Alexander Linden" w:date="2020-07-07T15:40:00Z">
              <w:r w:rsidRPr="00832038" w:rsidDel="0006533C">
                <w:rPr>
                  <w:sz w:val="16"/>
                  <w:szCs w:val="16"/>
                  <w:lang w:val="en-US"/>
                </w:rPr>
                <w:delText>AU, BE, CH, LU, NL, S</w:delText>
              </w:r>
              <w:r w:rsidDel="0006533C">
                <w:rPr>
                  <w:sz w:val="16"/>
                  <w:szCs w:val="16"/>
                  <w:lang w:val="en-US"/>
                </w:rPr>
                <w:delText>K, SI</w:delText>
              </w:r>
            </w:del>
          </w:p>
        </w:tc>
        <w:tc>
          <w:tcPr>
            <w:tcW w:w="851" w:type="dxa"/>
            <w:tcBorders>
              <w:top w:val="single" w:sz="12" w:space="0" w:color="auto"/>
              <w:bottom w:val="single" w:sz="4" w:space="0" w:color="auto"/>
            </w:tcBorders>
            <w:shd w:val="clear" w:color="auto" w:fill="FFFFFF" w:themeFill="background1"/>
            <w:vAlign w:val="center"/>
          </w:tcPr>
          <w:p w14:paraId="061E76E3" w14:textId="24CCEF51" w:rsidR="002D1426" w:rsidRPr="008233BC" w:rsidDel="0006533C" w:rsidRDefault="002D1426" w:rsidP="008312D3">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del w:id="684" w:author="Philipp Alexander Linden" w:date="2020-07-07T15:40:00Z"/>
                <w:sz w:val="16"/>
                <w:szCs w:val="16"/>
                <w:lang w:val="en-US"/>
                <w:rPrChange w:id="685" w:author="Philipp Alexander Linden" w:date="2020-07-08T12:03:00Z">
                  <w:rPr>
                    <w:del w:id="686" w:author="Philipp Alexander Linden" w:date="2020-07-07T15:40:00Z"/>
                    <w:sz w:val="16"/>
                    <w:szCs w:val="16"/>
                  </w:rPr>
                </w:rPrChange>
              </w:rPr>
            </w:pPr>
            <w:del w:id="687" w:author="Philipp Alexander Linden" w:date="2020-07-07T15:40:00Z">
              <w:r w:rsidRPr="008233BC" w:rsidDel="0006533C">
                <w:rPr>
                  <w:sz w:val="16"/>
                  <w:szCs w:val="16"/>
                  <w:lang w:val="en-US"/>
                  <w:rPrChange w:id="688" w:author="Philipp Alexander Linden" w:date="2020-07-08T12:03:00Z">
                    <w:rPr>
                      <w:sz w:val="16"/>
                      <w:szCs w:val="16"/>
                    </w:rPr>
                  </w:rPrChange>
                </w:rPr>
                <w:delText xml:space="preserve">EE, ES, FR, IL,NZ, UK, US </w:delText>
              </w:r>
            </w:del>
          </w:p>
        </w:tc>
      </w:tr>
      <w:tr w:rsidR="002D1426" w:rsidRPr="008233BC" w:rsidDel="0006533C" w14:paraId="1E66F6DD" w14:textId="557C10CA" w:rsidTr="009F78A3">
        <w:trPr>
          <w:trHeight w:val="283"/>
          <w:del w:id="689"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3DDAE18E" w14:textId="188BC085" w:rsidR="002D1426" w:rsidRPr="00D67B4C" w:rsidDel="0006533C" w:rsidRDefault="002D1426" w:rsidP="00D734EB">
            <w:pPr>
              <w:spacing w:line="276" w:lineRule="auto"/>
              <w:rPr>
                <w:del w:id="690" w:author="Philipp Alexander Linden" w:date="2020-07-07T15:40:00Z"/>
                <w:b w:val="0"/>
                <w:bCs w:val="0"/>
                <w:caps w:val="0"/>
                <w:sz w:val="16"/>
                <w:szCs w:val="16"/>
                <w:lang w:val="en-US"/>
              </w:rPr>
            </w:pPr>
            <w:del w:id="691" w:author="Philipp Alexander Linden" w:date="2020-07-07T15:40:00Z">
              <w:r w:rsidRPr="00D67B4C" w:rsidDel="0006533C">
                <w:rPr>
                  <w:b w:val="0"/>
                  <w:bCs w:val="0"/>
                  <w:caps w:val="0"/>
                  <w:sz w:val="16"/>
                  <w:szCs w:val="16"/>
                  <w:lang w:val="en-US"/>
                </w:rPr>
                <w:delText xml:space="preserve">Cluster </w:delText>
              </w:r>
              <w:r w:rsidR="00F84F7F" w:rsidDel="0006533C">
                <w:rPr>
                  <w:b w:val="0"/>
                  <w:bCs w:val="0"/>
                  <w:caps w:val="0"/>
                  <w:sz w:val="16"/>
                  <w:szCs w:val="16"/>
                  <w:lang w:val="en-US"/>
                </w:rPr>
                <w:delText>s</w:delText>
              </w:r>
              <w:r w:rsidRPr="00D67B4C" w:rsidDel="0006533C">
                <w:rPr>
                  <w:b w:val="0"/>
                  <w:bCs w:val="0"/>
                  <w:caps w:val="0"/>
                  <w:sz w:val="16"/>
                  <w:szCs w:val="16"/>
                  <w:lang w:val="en-US"/>
                </w:rPr>
                <w:delText>ize</w:delText>
              </w:r>
            </w:del>
          </w:p>
        </w:tc>
        <w:tc>
          <w:tcPr>
            <w:tcW w:w="1134" w:type="dxa"/>
            <w:tcBorders>
              <w:top w:val="single" w:sz="4" w:space="0" w:color="auto"/>
              <w:bottom w:val="single" w:sz="4" w:space="0" w:color="auto"/>
            </w:tcBorders>
            <w:shd w:val="clear" w:color="auto" w:fill="FFFFFF" w:themeFill="background1"/>
            <w:vAlign w:val="center"/>
          </w:tcPr>
          <w:p w14:paraId="110BC6C0" w14:textId="034DF8ED"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692" w:author="Philipp Alexander Linden" w:date="2020-07-07T15:40:00Z"/>
                <w:sz w:val="16"/>
                <w:szCs w:val="16"/>
                <w:lang w:val="en-US"/>
              </w:rPr>
            </w:pPr>
            <w:del w:id="693" w:author="Philipp Alexander Linden" w:date="2020-07-07T15:40:00Z">
              <w:r w:rsidDel="0006533C">
                <w:rPr>
                  <w:sz w:val="16"/>
                  <w:szCs w:val="16"/>
                  <w:lang w:val="en-US"/>
                </w:rPr>
                <w:delText>3</w:delText>
              </w:r>
            </w:del>
          </w:p>
        </w:tc>
        <w:tc>
          <w:tcPr>
            <w:tcW w:w="993" w:type="dxa"/>
            <w:tcBorders>
              <w:top w:val="single" w:sz="4" w:space="0" w:color="auto"/>
              <w:bottom w:val="single" w:sz="4" w:space="0" w:color="auto"/>
            </w:tcBorders>
            <w:shd w:val="clear" w:color="auto" w:fill="FFFFFF" w:themeFill="background1"/>
            <w:vAlign w:val="center"/>
          </w:tcPr>
          <w:p w14:paraId="0BD47624" w14:textId="5514E115"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694" w:author="Philipp Alexander Linden" w:date="2020-07-07T15:40:00Z"/>
                <w:sz w:val="16"/>
                <w:szCs w:val="16"/>
                <w:lang w:val="en-US"/>
              </w:rPr>
            </w:pPr>
            <w:del w:id="695" w:author="Philipp Alexander Linden" w:date="2020-07-07T15:40:00Z">
              <w:r w:rsidDel="0006533C">
                <w:rPr>
                  <w:sz w:val="16"/>
                  <w:szCs w:val="16"/>
                  <w:lang w:val="en-US"/>
                </w:rPr>
                <w:delText>2</w:delText>
              </w:r>
            </w:del>
          </w:p>
        </w:tc>
        <w:tc>
          <w:tcPr>
            <w:tcW w:w="1134" w:type="dxa"/>
            <w:tcBorders>
              <w:top w:val="single" w:sz="4" w:space="0" w:color="auto"/>
              <w:bottom w:val="single" w:sz="4" w:space="0" w:color="auto"/>
            </w:tcBorders>
            <w:shd w:val="clear" w:color="auto" w:fill="FFFFFF" w:themeFill="background1"/>
            <w:vAlign w:val="center"/>
          </w:tcPr>
          <w:p w14:paraId="70C4F401" w14:textId="68EABB00"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696" w:author="Philipp Alexander Linden" w:date="2020-07-07T15:40:00Z"/>
                <w:sz w:val="16"/>
                <w:szCs w:val="16"/>
                <w:lang w:val="en-US"/>
              </w:rPr>
            </w:pPr>
            <w:del w:id="697" w:author="Philipp Alexander Linden" w:date="2020-07-07T15:40:00Z">
              <w:r w:rsidDel="0006533C">
                <w:rPr>
                  <w:sz w:val="16"/>
                  <w:szCs w:val="16"/>
                  <w:lang w:val="en-US"/>
                </w:rPr>
                <w:delText>6</w:delText>
              </w:r>
            </w:del>
          </w:p>
        </w:tc>
        <w:tc>
          <w:tcPr>
            <w:tcW w:w="850" w:type="dxa"/>
            <w:tcBorders>
              <w:top w:val="single" w:sz="4" w:space="0" w:color="auto"/>
              <w:bottom w:val="single" w:sz="4" w:space="0" w:color="auto"/>
            </w:tcBorders>
            <w:shd w:val="clear" w:color="auto" w:fill="FFFFFF" w:themeFill="background1"/>
            <w:vAlign w:val="center"/>
          </w:tcPr>
          <w:p w14:paraId="4ED1BBA7" w14:textId="0D4EF965"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698" w:author="Philipp Alexander Linden" w:date="2020-07-07T15:40:00Z"/>
                <w:sz w:val="16"/>
                <w:szCs w:val="16"/>
                <w:lang w:val="en-US"/>
              </w:rPr>
            </w:pPr>
            <w:del w:id="699" w:author="Philipp Alexander Linden" w:date="2020-07-07T15:40:00Z">
              <w:r w:rsidDel="0006533C">
                <w:rPr>
                  <w:sz w:val="16"/>
                  <w:szCs w:val="16"/>
                  <w:lang w:val="en-US"/>
                </w:rPr>
                <w:delText>4</w:delText>
              </w:r>
            </w:del>
          </w:p>
        </w:tc>
        <w:tc>
          <w:tcPr>
            <w:tcW w:w="709" w:type="dxa"/>
            <w:tcBorders>
              <w:top w:val="single" w:sz="4" w:space="0" w:color="auto"/>
              <w:bottom w:val="single" w:sz="4" w:space="0" w:color="auto"/>
            </w:tcBorders>
            <w:shd w:val="clear" w:color="auto" w:fill="FFFFFF" w:themeFill="background1"/>
            <w:vAlign w:val="center"/>
          </w:tcPr>
          <w:p w14:paraId="5F18E815" w14:textId="1EAAB835"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00" w:author="Philipp Alexander Linden" w:date="2020-07-07T15:40:00Z"/>
                <w:sz w:val="16"/>
                <w:szCs w:val="16"/>
                <w:lang w:val="en-US"/>
              </w:rPr>
            </w:pPr>
            <w:del w:id="701" w:author="Philipp Alexander Linden" w:date="2020-07-07T15:40:00Z">
              <w:r w:rsidRPr="00D67B4C" w:rsidDel="0006533C">
                <w:rPr>
                  <w:sz w:val="16"/>
                  <w:szCs w:val="16"/>
                  <w:lang w:val="en-US"/>
                </w:rPr>
                <w:delText>2</w:delText>
              </w:r>
            </w:del>
          </w:p>
        </w:tc>
        <w:tc>
          <w:tcPr>
            <w:tcW w:w="1134" w:type="dxa"/>
            <w:tcBorders>
              <w:top w:val="single" w:sz="4" w:space="0" w:color="auto"/>
              <w:bottom w:val="single" w:sz="4" w:space="0" w:color="auto"/>
            </w:tcBorders>
            <w:shd w:val="clear" w:color="auto" w:fill="FFFFFF" w:themeFill="background1"/>
            <w:vAlign w:val="center"/>
          </w:tcPr>
          <w:p w14:paraId="598C557A" w14:textId="6B63BB41"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02" w:author="Philipp Alexander Linden" w:date="2020-07-07T15:40:00Z"/>
                <w:sz w:val="16"/>
                <w:szCs w:val="16"/>
                <w:lang w:val="en-US"/>
              </w:rPr>
            </w:pPr>
            <w:del w:id="703" w:author="Philipp Alexander Linden" w:date="2020-07-07T15:40:00Z">
              <w:r w:rsidDel="0006533C">
                <w:rPr>
                  <w:sz w:val="16"/>
                  <w:szCs w:val="16"/>
                  <w:lang w:val="en-US"/>
                </w:rPr>
                <w:delText>14</w:delText>
              </w:r>
            </w:del>
          </w:p>
        </w:tc>
        <w:tc>
          <w:tcPr>
            <w:tcW w:w="850" w:type="dxa"/>
            <w:tcBorders>
              <w:top w:val="single" w:sz="4" w:space="0" w:color="auto"/>
              <w:bottom w:val="single" w:sz="4" w:space="0" w:color="auto"/>
            </w:tcBorders>
            <w:shd w:val="clear" w:color="auto" w:fill="FFFFFF" w:themeFill="background1"/>
            <w:vAlign w:val="center"/>
          </w:tcPr>
          <w:p w14:paraId="77B82014" w14:textId="46D18297"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04" w:author="Philipp Alexander Linden" w:date="2020-07-07T15:40:00Z"/>
                <w:sz w:val="16"/>
                <w:szCs w:val="16"/>
                <w:lang w:val="en-US"/>
              </w:rPr>
            </w:pPr>
            <w:del w:id="705" w:author="Philipp Alexander Linden" w:date="2020-07-07T15:40:00Z">
              <w:r w:rsidDel="0006533C">
                <w:rPr>
                  <w:sz w:val="16"/>
                  <w:szCs w:val="16"/>
                  <w:lang w:val="en-US"/>
                </w:rPr>
                <w:delText>7</w:delText>
              </w:r>
            </w:del>
          </w:p>
        </w:tc>
        <w:tc>
          <w:tcPr>
            <w:tcW w:w="851" w:type="dxa"/>
            <w:tcBorders>
              <w:top w:val="single" w:sz="4" w:space="0" w:color="auto"/>
              <w:bottom w:val="single" w:sz="4" w:space="0" w:color="auto"/>
            </w:tcBorders>
            <w:shd w:val="clear" w:color="auto" w:fill="FFFFFF" w:themeFill="background1"/>
            <w:vAlign w:val="center"/>
          </w:tcPr>
          <w:p w14:paraId="6DB39BA5" w14:textId="01A296B3"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06" w:author="Philipp Alexander Linden" w:date="2020-07-07T15:40:00Z"/>
                <w:sz w:val="16"/>
                <w:szCs w:val="16"/>
                <w:lang w:val="en-US"/>
              </w:rPr>
            </w:pPr>
            <w:del w:id="707" w:author="Philipp Alexander Linden" w:date="2020-07-07T15:40:00Z">
              <w:r w:rsidDel="0006533C">
                <w:rPr>
                  <w:sz w:val="16"/>
                  <w:szCs w:val="16"/>
                  <w:lang w:val="en-US"/>
                </w:rPr>
                <w:delText>7</w:delText>
              </w:r>
            </w:del>
          </w:p>
        </w:tc>
      </w:tr>
      <w:tr w:rsidR="002D1426" w:rsidRPr="008233BC" w:rsidDel="0006533C" w14:paraId="716300A5" w14:textId="46D44EE7" w:rsidTr="009F78A3">
        <w:trPr>
          <w:cnfStyle w:val="000000100000" w:firstRow="0" w:lastRow="0" w:firstColumn="0" w:lastColumn="0" w:oddVBand="0" w:evenVBand="0" w:oddHBand="1" w:evenHBand="0" w:firstRowFirstColumn="0" w:firstRowLastColumn="0" w:lastRowFirstColumn="0" w:lastRowLastColumn="0"/>
          <w:trHeight w:val="283"/>
          <w:del w:id="708"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6F1941BE" w14:textId="09E234B2" w:rsidR="002D1426" w:rsidRPr="00D67B4C" w:rsidDel="0006533C" w:rsidRDefault="002D1426" w:rsidP="00D734EB">
            <w:pPr>
              <w:spacing w:line="276" w:lineRule="auto"/>
              <w:rPr>
                <w:del w:id="709" w:author="Philipp Alexander Linden" w:date="2020-07-07T15:40:00Z"/>
                <w:b w:val="0"/>
                <w:bCs w:val="0"/>
                <w:caps w:val="0"/>
                <w:sz w:val="16"/>
                <w:szCs w:val="16"/>
                <w:lang w:val="en-US"/>
              </w:rPr>
            </w:pPr>
            <w:del w:id="710" w:author="Philipp Alexander Linden" w:date="2020-07-07T15:40:00Z">
              <w:r w:rsidRPr="00D67B4C" w:rsidDel="0006533C">
                <w:rPr>
                  <w:b w:val="0"/>
                  <w:bCs w:val="0"/>
                  <w:caps w:val="0"/>
                  <w:sz w:val="16"/>
                  <w:szCs w:val="16"/>
                  <w:lang w:val="en-US"/>
                </w:rPr>
                <w:delText>EXPND</w:delText>
              </w:r>
            </w:del>
          </w:p>
        </w:tc>
        <w:tc>
          <w:tcPr>
            <w:tcW w:w="1134" w:type="dxa"/>
            <w:tcBorders>
              <w:top w:val="single" w:sz="4" w:space="0" w:color="auto"/>
            </w:tcBorders>
            <w:shd w:val="clear" w:color="auto" w:fill="FFFFFF" w:themeFill="background1"/>
            <w:vAlign w:val="center"/>
          </w:tcPr>
          <w:p w14:paraId="36FBFE79" w14:textId="602324CD" w:rsidR="002D1426" w:rsidRPr="008233B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11" w:author="Philipp Alexander Linden" w:date="2020-07-07T15:40:00Z"/>
                <w:sz w:val="16"/>
                <w:szCs w:val="16"/>
                <w:lang w:val="en-US"/>
                <w:rPrChange w:id="712" w:author="Philipp Alexander Linden" w:date="2020-07-08T12:03:00Z">
                  <w:rPr>
                    <w:del w:id="713" w:author="Philipp Alexander Linden" w:date="2020-07-07T15:40:00Z"/>
                    <w:sz w:val="16"/>
                    <w:szCs w:val="16"/>
                  </w:rPr>
                </w:rPrChange>
              </w:rPr>
            </w:pPr>
            <w:del w:id="714" w:author="Philipp Alexander Linden" w:date="2020-07-07T15:40:00Z">
              <w:r w:rsidDel="0006533C">
                <w:rPr>
                  <w:sz w:val="16"/>
                  <w:szCs w:val="16"/>
                  <w:lang w:val="en-US"/>
                </w:rPr>
                <w:delText>161.82</w:delText>
              </w:r>
            </w:del>
          </w:p>
        </w:tc>
        <w:tc>
          <w:tcPr>
            <w:tcW w:w="993" w:type="dxa"/>
            <w:tcBorders>
              <w:top w:val="single" w:sz="4" w:space="0" w:color="auto"/>
            </w:tcBorders>
            <w:shd w:val="clear" w:color="auto" w:fill="FFFFFF" w:themeFill="background1"/>
            <w:vAlign w:val="center"/>
          </w:tcPr>
          <w:p w14:paraId="7C5E49E3" w14:textId="3B0919A2"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15" w:author="Philipp Alexander Linden" w:date="2020-07-07T15:40:00Z"/>
                <w:sz w:val="16"/>
                <w:szCs w:val="16"/>
                <w:lang w:val="en-US"/>
              </w:rPr>
            </w:pPr>
            <w:del w:id="716" w:author="Philipp Alexander Linden" w:date="2020-07-07T15:40:00Z">
              <w:r w:rsidDel="0006533C">
                <w:rPr>
                  <w:sz w:val="16"/>
                  <w:szCs w:val="16"/>
                  <w:lang w:val="en-US"/>
                </w:rPr>
                <w:delText>811.33</w:delText>
              </w:r>
            </w:del>
          </w:p>
        </w:tc>
        <w:tc>
          <w:tcPr>
            <w:tcW w:w="1134" w:type="dxa"/>
            <w:tcBorders>
              <w:top w:val="single" w:sz="4" w:space="0" w:color="auto"/>
            </w:tcBorders>
            <w:shd w:val="clear" w:color="auto" w:fill="FFFFFF" w:themeFill="background1"/>
            <w:vAlign w:val="center"/>
          </w:tcPr>
          <w:p w14:paraId="484572D0" w14:textId="2F998008"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17" w:author="Philipp Alexander Linden" w:date="2020-07-07T15:40:00Z"/>
                <w:sz w:val="16"/>
                <w:szCs w:val="16"/>
                <w:lang w:val="en-US"/>
              </w:rPr>
            </w:pPr>
            <w:del w:id="718" w:author="Philipp Alexander Linden" w:date="2020-07-07T15:40:00Z">
              <w:r w:rsidDel="0006533C">
                <w:rPr>
                  <w:sz w:val="16"/>
                  <w:szCs w:val="16"/>
                  <w:lang w:val="en-US"/>
                </w:rPr>
                <w:delText>1114.09</w:delText>
              </w:r>
            </w:del>
          </w:p>
        </w:tc>
        <w:tc>
          <w:tcPr>
            <w:tcW w:w="850" w:type="dxa"/>
            <w:tcBorders>
              <w:top w:val="single" w:sz="4" w:space="0" w:color="auto"/>
            </w:tcBorders>
            <w:shd w:val="clear" w:color="auto" w:fill="FFFFFF" w:themeFill="background1"/>
            <w:vAlign w:val="center"/>
          </w:tcPr>
          <w:p w14:paraId="2B527E64" w14:textId="34C9F2D3"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19" w:author="Philipp Alexander Linden" w:date="2020-07-07T15:40:00Z"/>
                <w:sz w:val="16"/>
                <w:szCs w:val="16"/>
                <w:lang w:val="en-US"/>
              </w:rPr>
            </w:pPr>
            <w:del w:id="720" w:author="Philipp Alexander Linden" w:date="2020-07-07T15:40:00Z">
              <w:r w:rsidDel="0006533C">
                <w:rPr>
                  <w:sz w:val="16"/>
                  <w:szCs w:val="16"/>
                  <w:lang w:val="en-US"/>
                </w:rPr>
                <w:delText>1369.15</w:delText>
              </w:r>
            </w:del>
          </w:p>
        </w:tc>
        <w:tc>
          <w:tcPr>
            <w:tcW w:w="709" w:type="dxa"/>
            <w:tcBorders>
              <w:top w:val="single" w:sz="4" w:space="0" w:color="auto"/>
            </w:tcBorders>
            <w:shd w:val="clear" w:color="auto" w:fill="FFFFFF" w:themeFill="background1"/>
            <w:vAlign w:val="center"/>
          </w:tcPr>
          <w:p w14:paraId="16C77A3A" w14:textId="289BB820"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21" w:author="Philipp Alexander Linden" w:date="2020-07-07T15:40:00Z"/>
                <w:sz w:val="16"/>
                <w:szCs w:val="16"/>
                <w:lang w:val="en-US"/>
              </w:rPr>
            </w:pPr>
            <w:del w:id="722" w:author="Philipp Alexander Linden" w:date="2020-07-07T15:40:00Z">
              <w:r w:rsidDel="0006533C">
                <w:rPr>
                  <w:sz w:val="16"/>
                  <w:szCs w:val="16"/>
                  <w:lang w:val="en-US"/>
                </w:rPr>
                <w:delText>603.97</w:delText>
              </w:r>
            </w:del>
          </w:p>
        </w:tc>
        <w:tc>
          <w:tcPr>
            <w:tcW w:w="1134" w:type="dxa"/>
            <w:tcBorders>
              <w:top w:val="single" w:sz="4" w:space="0" w:color="auto"/>
            </w:tcBorders>
            <w:shd w:val="clear" w:color="auto" w:fill="FFFFFF" w:themeFill="background1"/>
            <w:vAlign w:val="center"/>
          </w:tcPr>
          <w:p w14:paraId="7DA8C9E0" w14:textId="2CE53526"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23" w:author="Philipp Alexander Linden" w:date="2020-07-07T15:40:00Z"/>
                <w:sz w:val="16"/>
                <w:szCs w:val="16"/>
                <w:lang w:val="en-US"/>
              </w:rPr>
            </w:pPr>
            <w:del w:id="724" w:author="Philipp Alexander Linden" w:date="2020-07-07T15:40:00Z">
              <w:r w:rsidDel="0006533C">
                <w:rPr>
                  <w:sz w:val="16"/>
                  <w:szCs w:val="16"/>
                  <w:lang w:val="en-US"/>
                </w:rPr>
                <w:delText>639.61</w:delText>
              </w:r>
            </w:del>
          </w:p>
        </w:tc>
        <w:tc>
          <w:tcPr>
            <w:tcW w:w="850" w:type="dxa"/>
            <w:tcBorders>
              <w:top w:val="single" w:sz="4" w:space="0" w:color="auto"/>
            </w:tcBorders>
            <w:shd w:val="clear" w:color="auto" w:fill="FFFFFF" w:themeFill="background1"/>
            <w:vAlign w:val="center"/>
          </w:tcPr>
          <w:p w14:paraId="4F55892A" w14:textId="34342C45"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25" w:author="Philipp Alexander Linden" w:date="2020-07-07T15:40:00Z"/>
                <w:sz w:val="16"/>
                <w:szCs w:val="16"/>
                <w:lang w:val="en-US"/>
              </w:rPr>
            </w:pPr>
            <w:del w:id="726" w:author="Philipp Alexander Linden" w:date="2020-07-07T15:40:00Z">
              <w:r w:rsidDel="0006533C">
                <w:rPr>
                  <w:sz w:val="16"/>
                  <w:szCs w:val="16"/>
                  <w:lang w:val="en-US"/>
                </w:rPr>
                <w:delText>819.81</w:delText>
              </w:r>
            </w:del>
          </w:p>
        </w:tc>
        <w:tc>
          <w:tcPr>
            <w:tcW w:w="851" w:type="dxa"/>
            <w:tcBorders>
              <w:top w:val="single" w:sz="4" w:space="0" w:color="auto"/>
            </w:tcBorders>
            <w:shd w:val="clear" w:color="auto" w:fill="FFFFFF" w:themeFill="background1"/>
            <w:vAlign w:val="center"/>
          </w:tcPr>
          <w:p w14:paraId="1F7BF497" w14:textId="385F9B44"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27" w:author="Philipp Alexander Linden" w:date="2020-07-07T15:40:00Z"/>
                <w:sz w:val="16"/>
                <w:szCs w:val="16"/>
                <w:lang w:val="en-US"/>
              </w:rPr>
            </w:pPr>
            <w:del w:id="728" w:author="Philipp Alexander Linden" w:date="2020-07-07T15:40:00Z">
              <w:r w:rsidDel="0006533C">
                <w:rPr>
                  <w:sz w:val="16"/>
                  <w:szCs w:val="16"/>
                  <w:lang w:val="en-US"/>
                </w:rPr>
                <w:delText>459.42</w:delText>
              </w:r>
            </w:del>
          </w:p>
        </w:tc>
      </w:tr>
      <w:tr w:rsidR="002D1426" w:rsidRPr="008233BC" w:rsidDel="0006533C" w14:paraId="6EBCD678" w14:textId="40E50E3F" w:rsidTr="009F78A3">
        <w:trPr>
          <w:trHeight w:val="283"/>
          <w:del w:id="729"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7E1CB831" w14:textId="1350BD8A" w:rsidR="002D1426" w:rsidRPr="00D67B4C" w:rsidDel="0006533C" w:rsidRDefault="002D1426" w:rsidP="00D734EB">
            <w:pPr>
              <w:spacing w:line="276" w:lineRule="auto"/>
              <w:rPr>
                <w:del w:id="730" w:author="Philipp Alexander Linden" w:date="2020-07-07T15:40:00Z"/>
                <w:b w:val="0"/>
                <w:bCs w:val="0"/>
                <w:caps w:val="0"/>
                <w:sz w:val="16"/>
                <w:szCs w:val="16"/>
                <w:lang w:val="en-US"/>
              </w:rPr>
            </w:pPr>
            <w:del w:id="731" w:author="Philipp Alexander Linden" w:date="2020-07-07T15:40:00Z">
              <w:r w:rsidDel="0006533C">
                <w:rPr>
                  <w:b w:val="0"/>
                  <w:bCs w:val="0"/>
                  <w:caps w:val="0"/>
                  <w:sz w:val="16"/>
                  <w:szCs w:val="16"/>
                  <w:lang w:val="en-US"/>
                </w:rPr>
                <w:delText>BEDS</w:delText>
              </w:r>
            </w:del>
          </w:p>
        </w:tc>
        <w:tc>
          <w:tcPr>
            <w:tcW w:w="1134" w:type="dxa"/>
            <w:shd w:val="clear" w:color="auto" w:fill="FFFFFF" w:themeFill="background1"/>
            <w:vAlign w:val="center"/>
          </w:tcPr>
          <w:p w14:paraId="2ED3328D" w14:textId="3560DFC8"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32" w:author="Philipp Alexander Linden" w:date="2020-07-07T15:40:00Z"/>
                <w:sz w:val="16"/>
                <w:szCs w:val="16"/>
                <w:lang w:val="en-US"/>
              </w:rPr>
            </w:pPr>
            <w:del w:id="733" w:author="Philipp Alexander Linden" w:date="2020-07-07T15:40:00Z">
              <w:r w:rsidDel="0006533C">
                <w:rPr>
                  <w:sz w:val="16"/>
                  <w:szCs w:val="16"/>
                  <w:lang w:val="en-US"/>
                </w:rPr>
                <w:delText>21.76</w:delText>
              </w:r>
            </w:del>
          </w:p>
        </w:tc>
        <w:tc>
          <w:tcPr>
            <w:tcW w:w="993" w:type="dxa"/>
            <w:shd w:val="clear" w:color="auto" w:fill="FFFFFF" w:themeFill="background1"/>
            <w:vAlign w:val="center"/>
          </w:tcPr>
          <w:p w14:paraId="774723B6" w14:textId="230520E4"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34" w:author="Philipp Alexander Linden" w:date="2020-07-07T15:40:00Z"/>
                <w:sz w:val="16"/>
                <w:szCs w:val="16"/>
                <w:lang w:val="en-US"/>
              </w:rPr>
            </w:pPr>
            <w:del w:id="735" w:author="Philipp Alexander Linden" w:date="2020-07-07T15:40:00Z">
              <w:r w:rsidDel="0006533C">
                <w:rPr>
                  <w:sz w:val="16"/>
                  <w:szCs w:val="16"/>
                  <w:lang w:val="en-US"/>
                </w:rPr>
                <w:delText>56.33</w:delText>
              </w:r>
            </w:del>
          </w:p>
        </w:tc>
        <w:tc>
          <w:tcPr>
            <w:tcW w:w="1134" w:type="dxa"/>
            <w:shd w:val="clear" w:color="auto" w:fill="FFFFFF" w:themeFill="background1"/>
            <w:vAlign w:val="center"/>
          </w:tcPr>
          <w:p w14:paraId="7F31EACF" w14:textId="17EFE58E"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36" w:author="Philipp Alexander Linden" w:date="2020-07-07T15:40:00Z"/>
                <w:sz w:val="16"/>
                <w:szCs w:val="16"/>
                <w:lang w:val="en-US"/>
              </w:rPr>
            </w:pPr>
            <w:del w:id="737" w:author="Philipp Alexander Linden" w:date="2020-07-07T15:40:00Z">
              <w:r w:rsidDel="0006533C">
                <w:rPr>
                  <w:sz w:val="16"/>
                  <w:szCs w:val="16"/>
                  <w:lang w:val="en-US"/>
                </w:rPr>
                <w:delText>43.57</w:delText>
              </w:r>
            </w:del>
          </w:p>
        </w:tc>
        <w:tc>
          <w:tcPr>
            <w:tcW w:w="850" w:type="dxa"/>
            <w:shd w:val="clear" w:color="auto" w:fill="FFFFFF" w:themeFill="background1"/>
            <w:vAlign w:val="center"/>
          </w:tcPr>
          <w:p w14:paraId="390A0468" w14:textId="5AF7CA63"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38" w:author="Philipp Alexander Linden" w:date="2020-07-07T15:40:00Z"/>
                <w:sz w:val="16"/>
                <w:szCs w:val="16"/>
                <w:lang w:val="en-US"/>
              </w:rPr>
            </w:pPr>
            <w:del w:id="739" w:author="Philipp Alexander Linden" w:date="2020-07-07T15:40:00Z">
              <w:r w:rsidDel="0006533C">
                <w:rPr>
                  <w:sz w:val="16"/>
                  <w:szCs w:val="16"/>
                  <w:lang w:val="en-US"/>
                </w:rPr>
                <w:delText>53.21</w:delText>
              </w:r>
            </w:del>
          </w:p>
        </w:tc>
        <w:tc>
          <w:tcPr>
            <w:tcW w:w="709" w:type="dxa"/>
            <w:shd w:val="clear" w:color="auto" w:fill="FFFFFF" w:themeFill="background1"/>
            <w:vAlign w:val="center"/>
          </w:tcPr>
          <w:p w14:paraId="5057D156" w14:textId="256200CD"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40" w:author="Philipp Alexander Linden" w:date="2020-07-07T15:40:00Z"/>
                <w:sz w:val="16"/>
                <w:szCs w:val="16"/>
                <w:lang w:val="en-US"/>
              </w:rPr>
            </w:pPr>
            <w:del w:id="741" w:author="Philipp Alexander Linden" w:date="2020-07-07T15:40:00Z">
              <w:r w:rsidDel="0006533C">
                <w:rPr>
                  <w:sz w:val="16"/>
                  <w:szCs w:val="16"/>
                  <w:lang w:val="en-US"/>
                </w:rPr>
                <w:delText>24.28</w:delText>
              </w:r>
            </w:del>
          </w:p>
        </w:tc>
        <w:tc>
          <w:tcPr>
            <w:tcW w:w="1134" w:type="dxa"/>
            <w:shd w:val="clear" w:color="auto" w:fill="FFFFFF" w:themeFill="background1"/>
            <w:vAlign w:val="center"/>
          </w:tcPr>
          <w:p w14:paraId="5406BBFD" w14:textId="209A11A4"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42" w:author="Philipp Alexander Linden" w:date="2020-07-07T15:40:00Z"/>
                <w:sz w:val="16"/>
                <w:szCs w:val="16"/>
                <w:lang w:val="en-US"/>
              </w:rPr>
            </w:pPr>
            <w:del w:id="743" w:author="Philipp Alexander Linden" w:date="2020-07-07T15:40:00Z">
              <w:r w:rsidDel="0006533C">
                <w:rPr>
                  <w:sz w:val="16"/>
                  <w:szCs w:val="16"/>
                  <w:lang w:val="en-US"/>
                </w:rPr>
                <w:delText>53.85</w:delText>
              </w:r>
            </w:del>
          </w:p>
        </w:tc>
        <w:tc>
          <w:tcPr>
            <w:tcW w:w="850" w:type="dxa"/>
            <w:shd w:val="clear" w:color="auto" w:fill="FFFFFF" w:themeFill="background1"/>
            <w:vAlign w:val="center"/>
          </w:tcPr>
          <w:p w14:paraId="2166BA65" w14:textId="081DBDF3"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44" w:author="Philipp Alexander Linden" w:date="2020-07-07T15:40:00Z"/>
                <w:sz w:val="16"/>
                <w:szCs w:val="16"/>
                <w:lang w:val="en-US"/>
              </w:rPr>
            </w:pPr>
            <w:del w:id="745" w:author="Philipp Alexander Linden" w:date="2020-07-07T15:40:00Z">
              <w:r w:rsidDel="0006533C">
                <w:rPr>
                  <w:sz w:val="16"/>
                  <w:szCs w:val="16"/>
                  <w:lang w:val="en-US"/>
                </w:rPr>
                <w:delText>64.28</w:delText>
              </w:r>
            </w:del>
          </w:p>
        </w:tc>
        <w:tc>
          <w:tcPr>
            <w:tcW w:w="851" w:type="dxa"/>
            <w:shd w:val="clear" w:color="auto" w:fill="FFFFFF" w:themeFill="background1"/>
            <w:vAlign w:val="center"/>
          </w:tcPr>
          <w:p w14:paraId="7D09743A" w14:textId="1D542A3C"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46" w:author="Philipp Alexander Linden" w:date="2020-07-07T15:40:00Z"/>
                <w:sz w:val="16"/>
                <w:szCs w:val="16"/>
                <w:lang w:val="en-US"/>
              </w:rPr>
            </w:pPr>
            <w:del w:id="747" w:author="Philipp Alexander Linden" w:date="2020-07-07T15:40:00Z">
              <w:r w:rsidDel="0006533C">
                <w:rPr>
                  <w:sz w:val="16"/>
                  <w:szCs w:val="16"/>
                  <w:lang w:val="en-US"/>
                </w:rPr>
                <w:delText>43.43</w:delText>
              </w:r>
            </w:del>
          </w:p>
        </w:tc>
      </w:tr>
      <w:tr w:rsidR="002D1426" w:rsidRPr="008233BC" w:rsidDel="0006533C" w14:paraId="3E1363B4" w14:textId="4AC112A3" w:rsidTr="009F78A3">
        <w:trPr>
          <w:cnfStyle w:val="000000100000" w:firstRow="0" w:lastRow="0" w:firstColumn="0" w:lastColumn="0" w:oddVBand="0" w:evenVBand="0" w:oddHBand="1" w:evenHBand="0" w:firstRowFirstColumn="0" w:firstRowLastColumn="0" w:lastRowFirstColumn="0" w:lastRowLastColumn="0"/>
          <w:trHeight w:val="283"/>
          <w:del w:id="748"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D7CAE1B" w14:textId="66B774F6" w:rsidR="002D1426" w:rsidRPr="00D67B4C" w:rsidDel="0006533C" w:rsidRDefault="002D1426" w:rsidP="00D734EB">
            <w:pPr>
              <w:spacing w:line="276" w:lineRule="auto"/>
              <w:rPr>
                <w:del w:id="749" w:author="Philipp Alexander Linden" w:date="2020-07-07T15:40:00Z"/>
                <w:b w:val="0"/>
                <w:bCs w:val="0"/>
                <w:caps w:val="0"/>
                <w:sz w:val="16"/>
                <w:szCs w:val="16"/>
                <w:lang w:val="en-US"/>
              </w:rPr>
            </w:pPr>
            <w:del w:id="750" w:author="Philipp Alexander Linden" w:date="2020-07-07T15:40:00Z">
              <w:r w:rsidRPr="00D67B4C" w:rsidDel="0006533C">
                <w:rPr>
                  <w:b w:val="0"/>
                  <w:bCs w:val="0"/>
                  <w:caps w:val="0"/>
                  <w:sz w:val="16"/>
                  <w:szCs w:val="16"/>
                  <w:lang w:val="en-US"/>
                </w:rPr>
                <w:delText>RCPT</w:delText>
              </w:r>
              <w:r w:rsidDel="0006533C">
                <w:rPr>
                  <w:b w:val="0"/>
                  <w:bCs w:val="0"/>
                  <w:caps w:val="0"/>
                  <w:sz w:val="16"/>
                  <w:szCs w:val="16"/>
                  <w:lang w:val="en-US"/>
                </w:rPr>
                <w:delText>IN</w:delText>
              </w:r>
            </w:del>
          </w:p>
        </w:tc>
        <w:tc>
          <w:tcPr>
            <w:tcW w:w="1134" w:type="dxa"/>
            <w:shd w:val="clear" w:color="auto" w:fill="FFFFFF" w:themeFill="background1"/>
            <w:vAlign w:val="center"/>
          </w:tcPr>
          <w:p w14:paraId="13302D09" w14:textId="035AAB22"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51" w:author="Philipp Alexander Linden" w:date="2020-07-07T15:40:00Z"/>
                <w:sz w:val="16"/>
                <w:szCs w:val="16"/>
                <w:lang w:val="en-US"/>
              </w:rPr>
            </w:pPr>
            <w:del w:id="752" w:author="Philipp Alexander Linden" w:date="2020-07-07T15:40:00Z">
              <w:r w:rsidDel="0006533C">
                <w:rPr>
                  <w:sz w:val="16"/>
                  <w:szCs w:val="16"/>
                  <w:lang w:val="en-US"/>
                </w:rPr>
                <w:delText>1.18</w:delText>
              </w:r>
            </w:del>
          </w:p>
        </w:tc>
        <w:tc>
          <w:tcPr>
            <w:tcW w:w="993" w:type="dxa"/>
            <w:shd w:val="clear" w:color="auto" w:fill="FFFFFF" w:themeFill="background1"/>
            <w:vAlign w:val="center"/>
          </w:tcPr>
          <w:p w14:paraId="3A3C62F9" w14:textId="3AD5E877"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53" w:author="Philipp Alexander Linden" w:date="2020-07-07T15:40:00Z"/>
                <w:sz w:val="16"/>
                <w:szCs w:val="16"/>
                <w:lang w:val="en-US"/>
              </w:rPr>
            </w:pPr>
            <w:del w:id="754" w:author="Philipp Alexander Linden" w:date="2020-07-07T15:40:00Z">
              <w:r w:rsidDel="0006533C">
                <w:rPr>
                  <w:sz w:val="16"/>
                  <w:szCs w:val="16"/>
                  <w:lang w:val="en-US"/>
                </w:rPr>
                <w:delText>4.4</w:delText>
              </w:r>
            </w:del>
          </w:p>
        </w:tc>
        <w:tc>
          <w:tcPr>
            <w:tcW w:w="1134" w:type="dxa"/>
            <w:shd w:val="clear" w:color="auto" w:fill="FFFFFF" w:themeFill="background1"/>
            <w:vAlign w:val="center"/>
          </w:tcPr>
          <w:p w14:paraId="39ADC6D8" w14:textId="39F43901"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55" w:author="Philipp Alexander Linden" w:date="2020-07-07T15:40:00Z"/>
                <w:sz w:val="16"/>
                <w:szCs w:val="16"/>
                <w:lang w:val="en-US"/>
              </w:rPr>
            </w:pPr>
            <w:del w:id="756" w:author="Philipp Alexander Linden" w:date="2020-07-07T15:40:00Z">
              <w:r w:rsidDel="0006533C">
                <w:rPr>
                  <w:sz w:val="16"/>
                  <w:szCs w:val="16"/>
                  <w:lang w:val="en-US"/>
                </w:rPr>
                <w:delText>3.65</w:delText>
              </w:r>
            </w:del>
          </w:p>
        </w:tc>
        <w:tc>
          <w:tcPr>
            <w:tcW w:w="850" w:type="dxa"/>
            <w:shd w:val="clear" w:color="auto" w:fill="FFFFFF" w:themeFill="background1"/>
            <w:vAlign w:val="center"/>
          </w:tcPr>
          <w:p w14:paraId="5AB224E2" w14:textId="31AC28B0"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57" w:author="Philipp Alexander Linden" w:date="2020-07-07T15:40:00Z"/>
                <w:sz w:val="16"/>
                <w:szCs w:val="16"/>
                <w:lang w:val="en-US"/>
              </w:rPr>
            </w:pPr>
            <w:del w:id="758" w:author="Philipp Alexander Linden" w:date="2020-07-07T15:40:00Z">
              <w:r w:rsidDel="0006533C">
                <w:rPr>
                  <w:sz w:val="16"/>
                  <w:szCs w:val="16"/>
                  <w:lang w:val="en-US"/>
                </w:rPr>
                <w:delText>4.16</w:delText>
              </w:r>
            </w:del>
          </w:p>
        </w:tc>
        <w:tc>
          <w:tcPr>
            <w:tcW w:w="709" w:type="dxa"/>
            <w:shd w:val="clear" w:color="auto" w:fill="FFFFFF" w:themeFill="background1"/>
            <w:vAlign w:val="center"/>
          </w:tcPr>
          <w:p w14:paraId="7F3DD8D3" w14:textId="3821742E"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59" w:author="Philipp Alexander Linden" w:date="2020-07-07T15:40:00Z"/>
                <w:sz w:val="16"/>
                <w:szCs w:val="16"/>
                <w:lang w:val="en-US"/>
              </w:rPr>
            </w:pPr>
            <w:del w:id="760" w:author="Philipp Alexander Linden" w:date="2020-07-07T15:40:00Z">
              <w:r w:rsidDel="0006533C">
                <w:rPr>
                  <w:sz w:val="16"/>
                  <w:szCs w:val="16"/>
                  <w:lang w:val="en-US"/>
                </w:rPr>
                <w:delText>2.63</w:delText>
              </w:r>
            </w:del>
          </w:p>
        </w:tc>
        <w:tc>
          <w:tcPr>
            <w:tcW w:w="1134" w:type="dxa"/>
            <w:shd w:val="clear" w:color="auto" w:fill="FFFFFF" w:themeFill="background1"/>
            <w:vAlign w:val="center"/>
          </w:tcPr>
          <w:p w14:paraId="02B417FC" w14:textId="2DB26C31"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61" w:author="Philipp Alexander Linden" w:date="2020-07-07T15:40:00Z"/>
                <w:sz w:val="16"/>
                <w:szCs w:val="16"/>
                <w:lang w:val="en-US"/>
              </w:rPr>
            </w:pPr>
            <w:del w:id="762" w:author="Philipp Alexander Linden" w:date="2020-07-07T15:40:00Z">
              <w:r w:rsidDel="0006533C">
                <w:rPr>
                  <w:sz w:val="16"/>
                  <w:szCs w:val="16"/>
                  <w:lang w:val="en-US"/>
                </w:rPr>
                <w:delText>4.49</w:delText>
              </w:r>
            </w:del>
          </w:p>
        </w:tc>
        <w:tc>
          <w:tcPr>
            <w:tcW w:w="850" w:type="dxa"/>
            <w:shd w:val="clear" w:color="auto" w:fill="FFFFFF" w:themeFill="background1"/>
            <w:vAlign w:val="center"/>
          </w:tcPr>
          <w:p w14:paraId="5208BF71" w14:textId="1F7CFF49"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63" w:author="Philipp Alexander Linden" w:date="2020-07-07T15:40:00Z"/>
                <w:sz w:val="16"/>
                <w:szCs w:val="16"/>
                <w:lang w:val="en-US"/>
              </w:rPr>
            </w:pPr>
            <w:del w:id="764" w:author="Philipp Alexander Linden" w:date="2020-07-07T15:40:00Z">
              <w:r w:rsidDel="0006533C">
                <w:rPr>
                  <w:sz w:val="16"/>
                  <w:szCs w:val="16"/>
                  <w:lang w:val="en-US"/>
                </w:rPr>
                <w:delText>5.51</w:delText>
              </w:r>
            </w:del>
          </w:p>
        </w:tc>
        <w:tc>
          <w:tcPr>
            <w:tcW w:w="851" w:type="dxa"/>
            <w:shd w:val="clear" w:color="auto" w:fill="FFFFFF" w:themeFill="background1"/>
            <w:vAlign w:val="center"/>
          </w:tcPr>
          <w:p w14:paraId="34A521ED" w14:textId="3C41FE2F"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65" w:author="Philipp Alexander Linden" w:date="2020-07-07T15:40:00Z"/>
                <w:sz w:val="16"/>
                <w:szCs w:val="16"/>
                <w:lang w:val="en-US"/>
              </w:rPr>
            </w:pPr>
            <w:del w:id="766" w:author="Philipp Alexander Linden" w:date="2020-07-07T15:40:00Z">
              <w:r w:rsidDel="0006533C">
                <w:rPr>
                  <w:sz w:val="16"/>
                  <w:szCs w:val="16"/>
                  <w:lang w:val="en-US"/>
                </w:rPr>
                <w:delText>3.46</w:delText>
              </w:r>
            </w:del>
          </w:p>
        </w:tc>
      </w:tr>
      <w:tr w:rsidR="002D1426" w:rsidRPr="008233BC" w:rsidDel="0006533C" w14:paraId="317DEC5D" w14:textId="58B0241E" w:rsidTr="009F78A3">
        <w:trPr>
          <w:trHeight w:val="283"/>
          <w:del w:id="767"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08E4CBBB" w14:textId="29A5FC07" w:rsidR="002D1426" w:rsidRPr="00D67B4C" w:rsidDel="0006533C" w:rsidRDefault="002D1426" w:rsidP="00D734EB">
            <w:pPr>
              <w:spacing w:line="276" w:lineRule="auto"/>
              <w:rPr>
                <w:del w:id="768" w:author="Philipp Alexander Linden" w:date="2020-07-07T15:40:00Z"/>
                <w:b w:val="0"/>
                <w:bCs w:val="0"/>
                <w:caps w:val="0"/>
                <w:sz w:val="16"/>
                <w:szCs w:val="16"/>
                <w:lang w:val="en-US"/>
              </w:rPr>
            </w:pPr>
            <w:del w:id="769" w:author="Philipp Alexander Linden" w:date="2020-07-07T15:40:00Z">
              <w:r w:rsidRPr="00D67B4C" w:rsidDel="0006533C">
                <w:rPr>
                  <w:b w:val="0"/>
                  <w:bCs w:val="0"/>
                  <w:caps w:val="0"/>
                  <w:sz w:val="16"/>
                  <w:szCs w:val="16"/>
                  <w:lang w:val="en-US"/>
                </w:rPr>
                <w:delText>PEXPND</w:delText>
              </w:r>
            </w:del>
          </w:p>
        </w:tc>
        <w:tc>
          <w:tcPr>
            <w:tcW w:w="1134" w:type="dxa"/>
            <w:shd w:val="clear" w:color="auto" w:fill="FFFFFF" w:themeFill="background1"/>
            <w:vAlign w:val="center"/>
          </w:tcPr>
          <w:p w14:paraId="4C688885" w14:textId="3EFECA0E"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70" w:author="Philipp Alexander Linden" w:date="2020-07-07T15:40:00Z"/>
                <w:sz w:val="16"/>
                <w:szCs w:val="16"/>
                <w:lang w:val="en-US"/>
              </w:rPr>
            </w:pPr>
            <w:del w:id="771" w:author="Philipp Alexander Linden" w:date="2020-07-07T15:40:00Z">
              <w:r w:rsidDel="0006533C">
                <w:rPr>
                  <w:sz w:val="16"/>
                  <w:szCs w:val="16"/>
                  <w:lang w:val="en-US"/>
                </w:rPr>
                <w:delText>5.77</w:delText>
              </w:r>
            </w:del>
          </w:p>
        </w:tc>
        <w:tc>
          <w:tcPr>
            <w:tcW w:w="993" w:type="dxa"/>
            <w:shd w:val="clear" w:color="auto" w:fill="FFFFFF" w:themeFill="background1"/>
            <w:vAlign w:val="center"/>
          </w:tcPr>
          <w:p w14:paraId="614A2A02" w14:textId="6C297741"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72" w:author="Philipp Alexander Linden" w:date="2020-07-07T15:40:00Z"/>
                <w:sz w:val="16"/>
                <w:szCs w:val="16"/>
                <w:lang w:val="en-US"/>
              </w:rPr>
            </w:pPr>
            <w:del w:id="773" w:author="Philipp Alexander Linden" w:date="2020-07-07T15:40:00Z">
              <w:r w:rsidDel="0006533C">
                <w:rPr>
                  <w:sz w:val="16"/>
                  <w:szCs w:val="16"/>
                  <w:lang w:val="en-US"/>
                </w:rPr>
                <w:delText>23.94</w:delText>
              </w:r>
            </w:del>
          </w:p>
        </w:tc>
        <w:tc>
          <w:tcPr>
            <w:tcW w:w="1134" w:type="dxa"/>
            <w:shd w:val="clear" w:color="auto" w:fill="FFFFFF" w:themeFill="background1"/>
            <w:vAlign w:val="center"/>
          </w:tcPr>
          <w:p w14:paraId="753A8ACE" w14:textId="21E99E13"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74" w:author="Philipp Alexander Linden" w:date="2020-07-07T15:40:00Z"/>
                <w:sz w:val="16"/>
                <w:szCs w:val="16"/>
                <w:lang w:val="en-US"/>
              </w:rPr>
            </w:pPr>
            <w:del w:id="775" w:author="Philipp Alexander Linden" w:date="2020-07-07T15:40:00Z">
              <w:r w:rsidDel="0006533C">
                <w:rPr>
                  <w:sz w:val="16"/>
                  <w:szCs w:val="16"/>
                  <w:lang w:val="en-US"/>
                </w:rPr>
                <w:delText>13.05</w:delText>
              </w:r>
            </w:del>
          </w:p>
        </w:tc>
        <w:tc>
          <w:tcPr>
            <w:tcW w:w="850" w:type="dxa"/>
            <w:shd w:val="clear" w:color="auto" w:fill="FFFFFF" w:themeFill="background1"/>
            <w:vAlign w:val="center"/>
          </w:tcPr>
          <w:p w14:paraId="61EBF93E" w14:textId="3EE373A3"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76" w:author="Philipp Alexander Linden" w:date="2020-07-07T15:40:00Z"/>
                <w:sz w:val="16"/>
                <w:szCs w:val="16"/>
                <w:lang w:val="en-US"/>
              </w:rPr>
            </w:pPr>
            <w:del w:id="777" w:author="Philipp Alexander Linden" w:date="2020-07-07T15:40:00Z">
              <w:r w:rsidDel="0006533C">
                <w:rPr>
                  <w:sz w:val="16"/>
                  <w:szCs w:val="16"/>
                  <w:lang w:val="en-US"/>
                </w:rPr>
                <w:delText>10.49</w:delText>
              </w:r>
            </w:del>
          </w:p>
        </w:tc>
        <w:tc>
          <w:tcPr>
            <w:tcW w:w="709" w:type="dxa"/>
            <w:shd w:val="clear" w:color="auto" w:fill="FFFFFF" w:themeFill="background1"/>
            <w:vAlign w:val="center"/>
          </w:tcPr>
          <w:p w14:paraId="34C5BBD5" w14:textId="19F91CC0"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78" w:author="Philipp Alexander Linden" w:date="2020-07-07T15:40:00Z"/>
                <w:sz w:val="16"/>
                <w:szCs w:val="16"/>
                <w:lang w:val="en-US"/>
              </w:rPr>
            </w:pPr>
            <w:del w:id="779" w:author="Philipp Alexander Linden" w:date="2020-07-07T15:40:00Z">
              <w:r w:rsidDel="0006533C">
                <w:rPr>
                  <w:sz w:val="16"/>
                  <w:szCs w:val="16"/>
                  <w:lang w:val="en-US"/>
                </w:rPr>
                <w:delText>18.17</w:delText>
              </w:r>
            </w:del>
          </w:p>
        </w:tc>
        <w:tc>
          <w:tcPr>
            <w:tcW w:w="1134" w:type="dxa"/>
            <w:shd w:val="clear" w:color="auto" w:fill="FFFFFF" w:themeFill="background1"/>
            <w:vAlign w:val="center"/>
          </w:tcPr>
          <w:p w14:paraId="20C39AF8" w14:textId="57282829"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80" w:author="Philipp Alexander Linden" w:date="2020-07-07T15:40:00Z"/>
                <w:sz w:val="16"/>
                <w:szCs w:val="16"/>
                <w:lang w:val="en-US"/>
              </w:rPr>
            </w:pPr>
            <w:del w:id="781" w:author="Philipp Alexander Linden" w:date="2020-07-07T15:40:00Z">
              <w:r w:rsidDel="0006533C">
                <w:rPr>
                  <w:sz w:val="16"/>
                  <w:szCs w:val="16"/>
                  <w:lang w:val="en-US"/>
                </w:rPr>
                <w:delText>18.03</w:delText>
              </w:r>
            </w:del>
          </w:p>
        </w:tc>
        <w:tc>
          <w:tcPr>
            <w:tcW w:w="850" w:type="dxa"/>
            <w:shd w:val="clear" w:color="auto" w:fill="FFFFFF" w:themeFill="background1"/>
            <w:vAlign w:val="center"/>
          </w:tcPr>
          <w:p w14:paraId="0B1CE59A" w14:textId="2D995A11"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82" w:author="Philipp Alexander Linden" w:date="2020-07-07T15:40:00Z"/>
                <w:sz w:val="16"/>
                <w:szCs w:val="16"/>
                <w:lang w:val="en-US"/>
              </w:rPr>
            </w:pPr>
            <w:del w:id="783" w:author="Philipp Alexander Linden" w:date="2020-07-07T15:40:00Z">
              <w:r w:rsidDel="0006533C">
                <w:rPr>
                  <w:sz w:val="16"/>
                  <w:szCs w:val="16"/>
                  <w:lang w:val="en-US"/>
                </w:rPr>
                <w:delText>11.81</w:delText>
              </w:r>
            </w:del>
          </w:p>
        </w:tc>
        <w:tc>
          <w:tcPr>
            <w:tcW w:w="851" w:type="dxa"/>
            <w:shd w:val="clear" w:color="auto" w:fill="FFFFFF" w:themeFill="background1"/>
            <w:vAlign w:val="center"/>
          </w:tcPr>
          <w:p w14:paraId="6EA0FFB0" w14:textId="3FE53F09"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784" w:author="Philipp Alexander Linden" w:date="2020-07-07T15:40:00Z"/>
                <w:sz w:val="16"/>
                <w:szCs w:val="16"/>
                <w:lang w:val="en-US"/>
              </w:rPr>
            </w:pPr>
            <w:del w:id="785" w:author="Philipp Alexander Linden" w:date="2020-07-07T15:40:00Z">
              <w:r w:rsidDel="0006533C">
                <w:rPr>
                  <w:sz w:val="16"/>
                  <w:szCs w:val="16"/>
                  <w:lang w:val="en-US"/>
                </w:rPr>
                <w:delText>24.25</w:delText>
              </w:r>
            </w:del>
          </w:p>
        </w:tc>
      </w:tr>
      <w:tr w:rsidR="002D1426" w:rsidRPr="008233BC" w:rsidDel="0006533C" w14:paraId="768FDB35" w14:textId="59949FCF" w:rsidTr="009F78A3">
        <w:trPr>
          <w:cnfStyle w:val="000000100000" w:firstRow="0" w:lastRow="0" w:firstColumn="0" w:lastColumn="0" w:oddVBand="0" w:evenVBand="0" w:oddHBand="1" w:evenHBand="0" w:firstRowFirstColumn="0" w:firstRowLastColumn="0" w:lastRowFirstColumn="0" w:lastRowLastColumn="0"/>
          <w:trHeight w:val="283"/>
          <w:del w:id="786"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46E17524" w14:textId="14B62011" w:rsidR="002D1426" w:rsidRPr="00D67B4C" w:rsidDel="0006533C" w:rsidRDefault="002D1426" w:rsidP="00D734EB">
            <w:pPr>
              <w:spacing w:line="276" w:lineRule="auto"/>
              <w:rPr>
                <w:del w:id="787" w:author="Philipp Alexander Linden" w:date="2020-07-07T15:40:00Z"/>
                <w:b w:val="0"/>
                <w:bCs w:val="0"/>
                <w:caps w:val="0"/>
                <w:sz w:val="16"/>
                <w:szCs w:val="16"/>
                <w:lang w:val="en-US"/>
              </w:rPr>
            </w:pPr>
            <w:del w:id="788" w:author="Philipp Alexander Linden" w:date="2020-07-07T15:40:00Z">
              <w:r w:rsidRPr="00D67B4C" w:rsidDel="0006533C">
                <w:rPr>
                  <w:b w:val="0"/>
                  <w:bCs w:val="0"/>
                  <w:caps w:val="0"/>
                  <w:sz w:val="16"/>
                  <w:szCs w:val="16"/>
                  <w:lang w:val="en-US"/>
                </w:rPr>
                <w:delText>CA</w:delText>
              </w:r>
              <w:r w:rsidDel="0006533C">
                <w:rPr>
                  <w:b w:val="0"/>
                  <w:bCs w:val="0"/>
                  <w:caps w:val="0"/>
                  <w:sz w:val="16"/>
                  <w:szCs w:val="16"/>
                  <w:lang w:val="en-US"/>
                </w:rPr>
                <w:delText>SH</w:delText>
              </w:r>
            </w:del>
          </w:p>
        </w:tc>
        <w:tc>
          <w:tcPr>
            <w:tcW w:w="1134" w:type="dxa"/>
            <w:shd w:val="clear" w:color="auto" w:fill="FFFFFF" w:themeFill="background1"/>
            <w:vAlign w:val="center"/>
          </w:tcPr>
          <w:p w14:paraId="5257B93F" w14:textId="4E57DC6E"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89" w:author="Philipp Alexander Linden" w:date="2020-07-07T15:40:00Z"/>
                <w:sz w:val="16"/>
                <w:szCs w:val="16"/>
                <w:lang w:val="en-US"/>
              </w:rPr>
            </w:pPr>
            <w:del w:id="790" w:author="Philipp Alexander Linden" w:date="2020-07-07T15:40:00Z">
              <w:r w:rsidDel="0006533C">
                <w:rPr>
                  <w:sz w:val="16"/>
                  <w:szCs w:val="16"/>
                  <w:lang w:val="en-US"/>
                </w:rPr>
                <w:delText>1.67</w:delText>
              </w:r>
            </w:del>
          </w:p>
        </w:tc>
        <w:tc>
          <w:tcPr>
            <w:tcW w:w="993" w:type="dxa"/>
            <w:shd w:val="clear" w:color="auto" w:fill="FFFFFF" w:themeFill="background1"/>
            <w:vAlign w:val="center"/>
          </w:tcPr>
          <w:p w14:paraId="0A6A978E" w14:textId="55A7F252"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91" w:author="Philipp Alexander Linden" w:date="2020-07-07T15:40:00Z"/>
                <w:sz w:val="16"/>
                <w:szCs w:val="16"/>
                <w:lang w:val="en-US"/>
              </w:rPr>
            </w:pPr>
            <w:del w:id="792" w:author="Philipp Alexander Linden" w:date="2020-07-07T15:40:00Z">
              <w:r w:rsidDel="0006533C">
                <w:rPr>
                  <w:sz w:val="16"/>
                  <w:szCs w:val="16"/>
                  <w:lang w:val="en-US"/>
                </w:rPr>
                <w:delText>2</w:delText>
              </w:r>
            </w:del>
          </w:p>
        </w:tc>
        <w:tc>
          <w:tcPr>
            <w:tcW w:w="1134" w:type="dxa"/>
            <w:shd w:val="clear" w:color="auto" w:fill="FFFFFF" w:themeFill="background1"/>
            <w:vAlign w:val="center"/>
          </w:tcPr>
          <w:p w14:paraId="3644EB1E" w14:textId="7EFC1D3F"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93" w:author="Philipp Alexander Linden" w:date="2020-07-07T15:40:00Z"/>
                <w:sz w:val="16"/>
                <w:szCs w:val="16"/>
                <w:lang w:val="en-US"/>
              </w:rPr>
            </w:pPr>
            <w:del w:id="794" w:author="Philipp Alexander Linden" w:date="2020-07-07T15:40:00Z">
              <w:r w:rsidDel="0006533C">
                <w:rPr>
                  <w:sz w:val="16"/>
                  <w:szCs w:val="16"/>
                  <w:lang w:val="en-US"/>
                </w:rPr>
                <w:delText>0.17</w:delText>
              </w:r>
            </w:del>
          </w:p>
        </w:tc>
        <w:tc>
          <w:tcPr>
            <w:tcW w:w="850" w:type="dxa"/>
            <w:shd w:val="clear" w:color="auto" w:fill="FFFFFF" w:themeFill="background1"/>
            <w:vAlign w:val="center"/>
          </w:tcPr>
          <w:p w14:paraId="0CFCB126" w14:textId="3E817FBA"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95" w:author="Philipp Alexander Linden" w:date="2020-07-07T15:40:00Z"/>
                <w:sz w:val="16"/>
                <w:szCs w:val="16"/>
                <w:lang w:val="en-US"/>
              </w:rPr>
            </w:pPr>
            <w:del w:id="796" w:author="Philipp Alexander Linden" w:date="2020-07-07T15:40:00Z">
              <w:r w:rsidDel="0006533C">
                <w:rPr>
                  <w:sz w:val="16"/>
                  <w:szCs w:val="16"/>
                  <w:lang w:val="en-US"/>
                </w:rPr>
                <w:delText>0.25</w:delText>
              </w:r>
            </w:del>
          </w:p>
        </w:tc>
        <w:tc>
          <w:tcPr>
            <w:tcW w:w="709" w:type="dxa"/>
            <w:shd w:val="clear" w:color="auto" w:fill="FFFFFF" w:themeFill="background1"/>
            <w:vAlign w:val="center"/>
          </w:tcPr>
          <w:p w14:paraId="5524AAB6" w14:textId="740F96D7"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97" w:author="Philipp Alexander Linden" w:date="2020-07-07T15:40:00Z"/>
                <w:sz w:val="16"/>
                <w:szCs w:val="16"/>
                <w:lang w:val="en-US"/>
              </w:rPr>
            </w:pPr>
            <w:del w:id="798" w:author="Philipp Alexander Linden" w:date="2020-07-07T15:40:00Z">
              <w:r w:rsidDel="0006533C">
                <w:rPr>
                  <w:sz w:val="16"/>
                  <w:szCs w:val="16"/>
                  <w:lang w:val="en-US"/>
                </w:rPr>
                <w:delText>0</w:delText>
              </w:r>
            </w:del>
          </w:p>
        </w:tc>
        <w:tc>
          <w:tcPr>
            <w:tcW w:w="1134" w:type="dxa"/>
            <w:shd w:val="clear" w:color="auto" w:fill="FFFFFF" w:themeFill="background1"/>
            <w:vAlign w:val="center"/>
          </w:tcPr>
          <w:p w14:paraId="7AB5F2E3" w14:textId="3A0AC651"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799" w:author="Philipp Alexander Linden" w:date="2020-07-07T15:40:00Z"/>
                <w:sz w:val="16"/>
                <w:szCs w:val="16"/>
                <w:lang w:val="en-US"/>
              </w:rPr>
            </w:pPr>
            <w:del w:id="800" w:author="Philipp Alexander Linden" w:date="2020-07-07T15:40:00Z">
              <w:r w:rsidDel="0006533C">
                <w:rPr>
                  <w:sz w:val="16"/>
                  <w:szCs w:val="16"/>
                  <w:lang w:val="en-US"/>
                </w:rPr>
                <w:delText>1.21</w:delText>
              </w:r>
            </w:del>
          </w:p>
        </w:tc>
        <w:tc>
          <w:tcPr>
            <w:tcW w:w="850" w:type="dxa"/>
            <w:shd w:val="clear" w:color="auto" w:fill="FFFFFF" w:themeFill="background1"/>
            <w:vAlign w:val="center"/>
          </w:tcPr>
          <w:p w14:paraId="3133E873" w14:textId="669C210F"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01" w:author="Philipp Alexander Linden" w:date="2020-07-07T15:40:00Z"/>
                <w:sz w:val="16"/>
                <w:szCs w:val="16"/>
                <w:lang w:val="en-US"/>
              </w:rPr>
            </w:pPr>
            <w:del w:id="802" w:author="Philipp Alexander Linden" w:date="2020-07-07T15:40:00Z">
              <w:r w:rsidDel="0006533C">
                <w:rPr>
                  <w:sz w:val="16"/>
                  <w:szCs w:val="16"/>
                  <w:lang w:val="en-US"/>
                </w:rPr>
                <w:delText>1.57</w:delText>
              </w:r>
            </w:del>
          </w:p>
        </w:tc>
        <w:tc>
          <w:tcPr>
            <w:tcW w:w="851" w:type="dxa"/>
            <w:shd w:val="clear" w:color="auto" w:fill="FFFFFF" w:themeFill="background1"/>
            <w:vAlign w:val="center"/>
          </w:tcPr>
          <w:p w14:paraId="2F695287" w14:textId="23003241"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03" w:author="Philipp Alexander Linden" w:date="2020-07-07T15:40:00Z"/>
                <w:sz w:val="16"/>
                <w:szCs w:val="16"/>
                <w:lang w:val="en-US"/>
              </w:rPr>
            </w:pPr>
            <w:del w:id="804" w:author="Philipp Alexander Linden" w:date="2020-07-07T15:40:00Z">
              <w:r w:rsidDel="0006533C">
                <w:rPr>
                  <w:sz w:val="16"/>
                  <w:szCs w:val="16"/>
                  <w:lang w:val="en-US"/>
                </w:rPr>
                <w:delText>0.86</w:delText>
              </w:r>
            </w:del>
          </w:p>
        </w:tc>
      </w:tr>
      <w:tr w:rsidR="002D1426" w:rsidRPr="008233BC" w:rsidDel="0006533C" w14:paraId="193CA742" w14:textId="4CD530A5" w:rsidTr="009F78A3">
        <w:trPr>
          <w:trHeight w:val="283"/>
          <w:del w:id="805"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07D97C1D" w14:textId="2E7F5C0C" w:rsidR="002D1426" w:rsidRPr="00D67B4C" w:rsidDel="0006533C" w:rsidRDefault="002D1426" w:rsidP="00D734EB">
            <w:pPr>
              <w:spacing w:line="276" w:lineRule="auto"/>
              <w:rPr>
                <w:del w:id="806" w:author="Philipp Alexander Linden" w:date="2020-07-07T15:40:00Z"/>
                <w:b w:val="0"/>
                <w:bCs w:val="0"/>
                <w:caps w:val="0"/>
                <w:sz w:val="16"/>
                <w:szCs w:val="16"/>
                <w:lang w:val="en-US"/>
              </w:rPr>
            </w:pPr>
            <w:del w:id="807" w:author="Philipp Alexander Linden" w:date="2020-07-07T15:40:00Z">
              <w:r w:rsidRPr="00D67B4C" w:rsidDel="0006533C">
                <w:rPr>
                  <w:b w:val="0"/>
                  <w:bCs w:val="0"/>
                  <w:caps w:val="0"/>
                  <w:sz w:val="16"/>
                  <w:szCs w:val="16"/>
                  <w:lang w:val="en-US"/>
                </w:rPr>
                <w:delText>LEX 65+</w:delText>
              </w:r>
            </w:del>
          </w:p>
        </w:tc>
        <w:tc>
          <w:tcPr>
            <w:tcW w:w="1134" w:type="dxa"/>
            <w:shd w:val="clear" w:color="auto" w:fill="FFFFFF" w:themeFill="background1"/>
            <w:vAlign w:val="center"/>
          </w:tcPr>
          <w:p w14:paraId="3D7B21C1" w14:textId="45022DB9"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08" w:author="Philipp Alexander Linden" w:date="2020-07-07T15:40:00Z"/>
                <w:sz w:val="16"/>
                <w:szCs w:val="16"/>
                <w:lang w:val="en-US"/>
              </w:rPr>
            </w:pPr>
            <w:del w:id="809" w:author="Philipp Alexander Linden" w:date="2020-07-07T15:40:00Z">
              <w:r w:rsidDel="0006533C">
                <w:rPr>
                  <w:sz w:val="16"/>
                  <w:szCs w:val="16"/>
                  <w:lang w:val="en-US"/>
                </w:rPr>
                <w:delText>17.49</w:delText>
              </w:r>
            </w:del>
          </w:p>
        </w:tc>
        <w:tc>
          <w:tcPr>
            <w:tcW w:w="993" w:type="dxa"/>
            <w:shd w:val="clear" w:color="auto" w:fill="FFFFFF" w:themeFill="background1"/>
            <w:vAlign w:val="center"/>
          </w:tcPr>
          <w:p w14:paraId="37CAABF3" w14:textId="5A672739"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10" w:author="Philipp Alexander Linden" w:date="2020-07-07T15:40:00Z"/>
                <w:sz w:val="16"/>
                <w:szCs w:val="16"/>
                <w:lang w:val="en-US"/>
              </w:rPr>
            </w:pPr>
            <w:del w:id="811" w:author="Philipp Alexander Linden" w:date="2020-07-07T15:40:00Z">
              <w:r w:rsidDel="0006533C">
                <w:rPr>
                  <w:sz w:val="16"/>
                  <w:szCs w:val="16"/>
                  <w:lang w:val="en-US"/>
                </w:rPr>
                <w:delText>19.84</w:delText>
              </w:r>
            </w:del>
          </w:p>
        </w:tc>
        <w:tc>
          <w:tcPr>
            <w:tcW w:w="1134" w:type="dxa"/>
            <w:shd w:val="clear" w:color="auto" w:fill="FFFFFF" w:themeFill="background1"/>
            <w:vAlign w:val="center"/>
          </w:tcPr>
          <w:p w14:paraId="75336403" w14:textId="5A374327"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12" w:author="Philipp Alexander Linden" w:date="2020-07-07T15:40:00Z"/>
                <w:sz w:val="16"/>
                <w:szCs w:val="16"/>
                <w:lang w:val="en-US"/>
              </w:rPr>
            </w:pPr>
            <w:del w:id="813" w:author="Philipp Alexander Linden" w:date="2020-07-07T15:40:00Z">
              <w:r w:rsidDel="0006533C">
                <w:rPr>
                  <w:sz w:val="16"/>
                  <w:szCs w:val="16"/>
                  <w:lang w:val="en-US"/>
                </w:rPr>
                <w:delText>20.31</w:delText>
              </w:r>
            </w:del>
          </w:p>
        </w:tc>
        <w:tc>
          <w:tcPr>
            <w:tcW w:w="850" w:type="dxa"/>
            <w:shd w:val="clear" w:color="auto" w:fill="FFFFFF" w:themeFill="background1"/>
            <w:vAlign w:val="center"/>
          </w:tcPr>
          <w:p w14:paraId="4F90C605" w14:textId="5618A3A8"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14" w:author="Philipp Alexander Linden" w:date="2020-07-07T15:40:00Z"/>
                <w:sz w:val="16"/>
                <w:szCs w:val="16"/>
                <w:lang w:val="en-US"/>
              </w:rPr>
            </w:pPr>
            <w:del w:id="815" w:author="Philipp Alexander Linden" w:date="2020-07-07T15:40:00Z">
              <w:r w:rsidDel="0006533C">
                <w:rPr>
                  <w:sz w:val="16"/>
                  <w:szCs w:val="16"/>
                  <w:lang w:val="en-US"/>
                </w:rPr>
                <w:delText>19.93</w:delText>
              </w:r>
            </w:del>
          </w:p>
        </w:tc>
        <w:tc>
          <w:tcPr>
            <w:tcW w:w="709" w:type="dxa"/>
            <w:shd w:val="clear" w:color="auto" w:fill="FFFFFF" w:themeFill="background1"/>
            <w:vAlign w:val="center"/>
          </w:tcPr>
          <w:p w14:paraId="00097C45" w14:textId="04BC583D"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16" w:author="Philipp Alexander Linden" w:date="2020-07-07T15:40:00Z"/>
                <w:sz w:val="16"/>
                <w:szCs w:val="16"/>
                <w:lang w:val="en-US"/>
              </w:rPr>
            </w:pPr>
            <w:del w:id="817" w:author="Philipp Alexander Linden" w:date="2020-07-07T15:40:00Z">
              <w:r w:rsidDel="0006533C">
                <w:rPr>
                  <w:sz w:val="16"/>
                  <w:szCs w:val="16"/>
                  <w:lang w:val="en-US"/>
                </w:rPr>
                <w:delText>21.06</w:delText>
              </w:r>
            </w:del>
          </w:p>
        </w:tc>
        <w:tc>
          <w:tcPr>
            <w:tcW w:w="1134" w:type="dxa"/>
            <w:shd w:val="clear" w:color="auto" w:fill="FFFFFF" w:themeFill="background1"/>
            <w:vAlign w:val="center"/>
          </w:tcPr>
          <w:p w14:paraId="06F11D5D" w14:textId="1BC93E0C"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18" w:author="Philipp Alexander Linden" w:date="2020-07-07T15:40:00Z"/>
                <w:sz w:val="16"/>
                <w:szCs w:val="16"/>
                <w:lang w:val="en-US"/>
              </w:rPr>
            </w:pPr>
            <w:del w:id="819" w:author="Philipp Alexander Linden" w:date="2020-07-07T15:40:00Z">
              <w:r w:rsidDel="0006533C">
                <w:rPr>
                  <w:sz w:val="16"/>
                  <w:szCs w:val="16"/>
                  <w:lang w:val="en-US"/>
                </w:rPr>
                <w:delText>20.02</w:delText>
              </w:r>
            </w:del>
          </w:p>
        </w:tc>
        <w:tc>
          <w:tcPr>
            <w:tcW w:w="850" w:type="dxa"/>
            <w:shd w:val="clear" w:color="auto" w:fill="FFFFFF" w:themeFill="background1"/>
            <w:vAlign w:val="center"/>
          </w:tcPr>
          <w:p w14:paraId="6B003866" w14:textId="3C912EB9"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20" w:author="Philipp Alexander Linden" w:date="2020-07-07T15:40:00Z"/>
                <w:sz w:val="16"/>
                <w:szCs w:val="16"/>
                <w:lang w:val="en-US"/>
              </w:rPr>
            </w:pPr>
            <w:del w:id="821" w:author="Philipp Alexander Linden" w:date="2020-07-07T15:40:00Z">
              <w:r w:rsidDel="0006533C">
                <w:rPr>
                  <w:sz w:val="16"/>
                  <w:szCs w:val="16"/>
                  <w:lang w:val="en-US"/>
                </w:rPr>
                <w:delText>19.90</w:delText>
              </w:r>
            </w:del>
          </w:p>
        </w:tc>
        <w:tc>
          <w:tcPr>
            <w:tcW w:w="851" w:type="dxa"/>
            <w:shd w:val="clear" w:color="auto" w:fill="FFFFFF" w:themeFill="background1"/>
            <w:vAlign w:val="center"/>
          </w:tcPr>
          <w:p w14:paraId="028090B8" w14:textId="0F1251B4"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22" w:author="Philipp Alexander Linden" w:date="2020-07-07T15:40:00Z"/>
                <w:sz w:val="16"/>
                <w:szCs w:val="16"/>
                <w:lang w:val="en-US"/>
              </w:rPr>
            </w:pPr>
            <w:del w:id="823" w:author="Philipp Alexander Linden" w:date="2020-07-07T15:40:00Z">
              <w:r w:rsidDel="0006533C">
                <w:rPr>
                  <w:sz w:val="16"/>
                  <w:szCs w:val="16"/>
                  <w:lang w:val="en-US"/>
                </w:rPr>
                <w:delText>20.15</w:delText>
              </w:r>
            </w:del>
          </w:p>
        </w:tc>
      </w:tr>
      <w:tr w:rsidR="002D1426" w:rsidRPr="008233BC" w:rsidDel="0006533C" w14:paraId="65ADC6F2" w14:textId="7A649853" w:rsidTr="009F78A3">
        <w:trPr>
          <w:cnfStyle w:val="000000100000" w:firstRow="0" w:lastRow="0" w:firstColumn="0" w:lastColumn="0" w:oddVBand="0" w:evenVBand="0" w:oddHBand="1" w:evenHBand="0" w:firstRowFirstColumn="0" w:firstRowLastColumn="0" w:lastRowFirstColumn="0" w:lastRowLastColumn="0"/>
          <w:trHeight w:val="283"/>
          <w:del w:id="824"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46E93C3C" w14:textId="137E80F1" w:rsidR="002D1426" w:rsidRPr="00D67B4C" w:rsidDel="0006533C" w:rsidRDefault="002D1426" w:rsidP="00D734EB">
            <w:pPr>
              <w:spacing w:line="276" w:lineRule="auto"/>
              <w:rPr>
                <w:del w:id="825" w:author="Philipp Alexander Linden" w:date="2020-07-07T15:40:00Z"/>
                <w:b w:val="0"/>
                <w:bCs w:val="0"/>
                <w:caps w:val="0"/>
                <w:sz w:val="16"/>
                <w:szCs w:val="16"/>
                <w:lang w:val="en-US"/>
              </w:rPr>
            </w:pPr>
            <w:del w:id="826" w:author="Philipp Alexander Linden" w:date="2020-07-07T15:40:00Z">
              <w:r w:rsidRPr="00D67B4C" w:rsidDel="0006533C">
                <w:rPr>
                  <w:b w:val="0"/>
                  <w:bCs w:val="0"/>
                  <w:caps w:val="0"/>
                  <w:sz w:val="16"/>
                  <w:szCs w:val="16"/>
                  <w:lang w:val="en-US"/>
                </w:rPr>
                <w:delText>SPH</w:delText>
              </w:r>
            </w:del>
          </w:p>
        </w:tc>
        <w:tc>
          <w:tcPr>
            <w:tcW w:w="1134" w:type="dxa"/>
            <w:shd w:val="clear" w:color="auto" w:fill="FFFFFF" w:themeFill="background1"/>
            <w:vAlign w:val="center"/>
          </w:tcPr>
          <w:p w14:paraId="7CB8AF8C" w14:textId="71767F1D"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27" w:author="Philipp Alexander Linden" w:date="2020-07-07T15:40:00Z"/>
                <w:sz w:val="16"/>
                <w:szCs w:val="16"/>
                <w:lang w:val="en-US"/>
              </w:rPr>
            </w:pPr>
            <w:del w:id="828" w:author="Philipp Alexander Linden" w:date="2020-07-07T15:40:00Z">
              <w:r w:rsidDel="0006533C">
                <w:rPr>
                  <w:sz w:val="16"/>
                  <w:szCs w:val="16"/>
                  <w:lang w:val="en-US"/>
                </w:rPr>
                <w:delText>16.08</w:delText>
              </w:r>
            </w:del>
          </w:p>
        </w:tc>
        <w:tc>
          <w:tcPr>
            <w:tcW w:w="993" w:type="dxa"/>
            <w:shd w:val="clear" w:color="auto" w:fill="FFFFFF" w:themeFill="background1"/>
            <w:vAlign w:val="center"/>
          </w:tcPr>
          <w:p w14:paraId="54338153" w14:textId="52A3FDD3"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29" w:author="Philipp Alexander Linden" w:date="2020-07-07T15:40:00Z"/>
                <w:sz w:val="16"/>
                <w:szCs w:val="16"/>
                <w:lang w:val="en-US"/>
              </w:rPr>
            </w:pPr>
            <w:del w:id="830" w:author="Philipp Alexander Linden" w:date="2020-07-07T15:40:00Z">
              <w:r w:rsidDel="0006533C">
                <w:rPr>
                  <w:sz w:val="16"/>
                  <w:szCs w:val="16"/>
                  <w:lang w:val="en-US"/>
                </w:rPr>
                <w:delText>42.73</w:delText>
              </w:r>
            </w:del>
          </w:p>
        </w:tc>
        <w:tc>
          <w:tcPr>
            <w:tcW w:w="1134" w:type="dxa"/>
            <w:shd w:val="clear" w:color="auto" w:fill="FFFFFF" w:themeFill="background1"/>
            <w:vAlign w:val="center"/>
          </w:tcPr>
          <w:p w14:paraId="56F5238B" w14:textId="4DF4F5AD"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31" w:author="Philipp Alexander Linden" w:date="2020-07-07T15:40:00Z"/>
                <w:sz w:val="16"/>
                <w:szCs w:val="16"/>
                <w:lang w:val="en-US"/>
              </w:rPr>
            </w:pPr>
            <w:del w:id="832" w:author="Philipp Alexander Linden" w:date="2020-07-07T15:40:00Z">
              <w:r w:rsidDel="0006533C">
                <w:rPr>
                  <w:sz w:val="16"/>
                  <w:szCs w:val="16"/>
                  <w:lang w:val="en-US"/>
                </w:rPr>
                <w:delText>49.84</w:delText>
              </w:r>
            </w:del>
          </w:p>
        </w:tc>
        <w:tc>
          <w:tcPr>
            <w:tcW w:w="850" w:type="dxa"/>
            <w:shd w:val="clear" w:color="auto" w:fill="FFFFFF" w:themeFill="background1"/>
            <w:vAlign w:val="center"/>
          </w:tcPr>
          <w:p w14:paraId="156175E6" w14:textId="116C4CE8"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33" w:author="Philipp Alexander Linden" w:date="2020-07-07T15:40:00Z"/>
                <w:sz w:val="16"/>
                <w:szCs w:val="16"/>
                <w:lang w:val="en-US"/>
              </w:rPr>
            </w:pPr>
            <w:del w:id="834" w:author="Philipp Alexander Linden" w:date="2020-07-07T15:40:00Z">
              <w:r w:rsidDel="0006533C">
                <w:rPr>
                  <w:sz w:val="16"/>
                  <w:szCs w:val="16"/>
                  <w:lang w:val="en-US"/>
                </w:rPr>
                <w:delText>63.43</w:delText>
              </w:r>
            </w:del>
          </w:p>
        </w:tc>
        <w:tc>
          <w:tcPr>
            <w:tcW w:w="709" w:type="dxa"/>
            <w:shd w:val="clear" w:color="auto" w:fill="FFFFFF" w:themeFill="background1"/>
            <w:vAlign w:val="center"/>
          </w:tcPr>
          <w:p w14:paraId="56F4A955" w14:textId="657624E4"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35" w:author="Philipp Alexander Linden" w:date="2020-07-07T15:40:00Z"/>
                <w:sz w:val="16"/>
                <w:szCs w:val="16"/>
                <w:lang w:val="en-US"/>
              </w:rPr>
            </w:pPr>
            <w:del w:id="836" w:author="Philipp Alexander Linden" w:date="2020-07-07T15:40:00Z">
              <w:r w:rsidDel="0006533C">
                <w:rPr>
                  <w:sz w:val="16"/>
                  <w:szCs w:val="16"/>
                  <w:lang w:val="en-US"/>
                </w:rPr>
                <w:delText>22.68</w:delText>
              </w:r>
            </w:del>
          </w:p>
        </w:tc>
        <w:tc>
          <w:tcPr>
            <w:tcW w:w="1134" w:type="dxa"/>
            <w:shd w:val="clear" w:color="auto" w:fill="FFFFFF" w:themeFill="background1"/>
            <w:vAlign w:val="center"/>
          </w:tcPr>
          <w:p w14:paraId="0311053D" w14:textId="396A6D45"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37" w:author="Philipp Alexander Linden" w:date="2020-07-07T15:40:00Z"/>
                <w:sz w:val="16"/>
                <w:szCs w:val="16"/>
                <w:lang w:val="en-US"/>
              </w:rPr>
            </w:pPr>
            <w:del w:id="838" w:author="Philipp Alexander Linden" w:date="2020-07-07T15:40:00Z">
              <w:r w:rsidDel="0006533C">
                <w:rPr>
                  <w:sz w:val="16"/>
                  <w:szCs w:val="16"/>
                  <w:lang w:val="en-US"/>
                </w:rPr>
                <w:delText>51.43</w:delText>
              </w:r>
            </w:del>
          </w:p>
        </w:tc>
        <w:tc>
          <w:tcPr>
            <w:tcW w:w="850" w:type="dxa"/>
            <w:shd w:val="clear" w:color="auto" w:fill="FFFFFF" w:themeFill="background1"/>
            <w:vAlign w:val="center"/>
          </w:tcPr>
          <w:p w14:paraId="3F02A317" w14:textId="5C20F94C"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39" w:author="Philipp Alexander Linden" w:date="2020-07-07T15:40:00Z"/>
                <w:sz w:val="16"/>
                <w:szCs w:val="16"/>
                <w:lang w:val="en-US"/>
              </w:rPr>
            </w:pPr>
            <w:del w:id="840" w:author="Philipp Alexander Linden" w:date="2020-07-07T15:40:00Z">
              <w:r w:rsidDel="0006533C">
                <w:rPr>
                  <w:sz w:val="16"/>
                  <w:szCs w:val="16"/>
                  <w:lang w:val="en-US"/>
                </w:rPr>
                <w:delText>49.99</w:delText>
              </w:r>
            </w:del>
          </w:p>
        </w:tc>
        <w:tc>
          <w:tcPr>
            <w:tcW w:w="851" w:type="dxa"/>
            <w:shd w:val="clear" w:color="auto" w:fill="FFFFFF" w:themeFill="background1"/>
            <w:vAlign w:val="center"/>
          </w:tcPr>
          <w:p w14:paraId="63379075" w14:textId="035BF8CE"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41" w:author="Philipp Alexander Linden" w:date="2020-07-07T15:40:00Z"/>
                <w:sz w:val="16"/>
                <w:szCs w:val="16"/>
                <w:lang w:val="en-US"/>
              </w:rPr>
            </w:pPr>
            <w:del w:id="842" w:author="Philipp Alexander Linden" w:date="2020-07-07T15:40:00Z">
              <w:r w:rsidDel="0006533C">
                <w:rPr>
                  <w:sz w:val="16"/>
                  <w:szCs w:val="16"/>
                  <w:lang w:val="en-US"/>
                </w:rPr>
                <w:delText>52.88</w:delText>
              </w:r>
            </w:del>
          </w:p>
        </w:tc>
      </w:tr>
      <w:tr w:rsidR="002D1426" w:rsidRPr="008233BC" w:rsidDel="0006533C" w14:paraId="5993959E" w14:textId="104824D7" w:rsidTr="009F78A3">
        <w:trPr>
          <w:trHeight w:val="283"/>
          <w:del w:id="843"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6B62813" w14:textId="00481015" w:rsidR="002D1426" w:rsidRPr="00D67B4C" w:rsidDel="0006533C" w:rsidRDefault="002D1426" w:rsidP="00D734EB">
            <w:pPr>
              <w:spacing w:line="276" w:lineRule="auto"/>
              <w:rPr>
                <w:del w:id="844" w:author="Philipp Alexander Linden" w:date="2020-07-07T15:40:00Z"/>
                <w:b w:val="0"/>
                <w:bCs w:val="0"/>
                <w:caps w:val="0"/>
                <w:sz w:val="16"/>
                <w:szCs w:val="16"/>
                <w:lang w:val="en-US"/>
              </w:rPr>
            </w:pPr>
            <w:del w:id="845" w:author="Philipp Alexander Linden" w:date="2020-07-07T15:40:00Z">
              <w:r w:rsidRPr="00D67B4C" w:rsidDel="0006533C">
                <w:rPr>
                  <w:b w:val="0"/>
                  <w:bCs w:val="0"/>
                  <w:caps w:val="0"/>
                  <w:sz w:val="16"/>
                  <w:szCs w:val="16"/>
                  <w:lang w:val="en-US"/>
                </w:rPr>
                <w:delText>CIDX</w:delText>
              </w:r>
            </w:del>
          </w:p>
        </w:tc>
        <w:tc>
          <w:tcPr>
            <w:tcW w:w="1134" w:type="dxa"/>
            <w:shd w:val="clear" w:color="auto" w:fill="FFFFFF" w:themeFill="background1"/>
            <w:vAlign w:val="center"/>
          </w:tcPr>
          <w:p w14:paraId="252C4BE7" w14:textId="24CC839C"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46" w:author="Philipp Alexander Linden" w:date="2020-07-07T15:40:00Z"/>
                <w:sz w:val="16"/>
                <w:szCs w:val="16"/>
                <w:lang w:val="en-US"/>
              </w:rPr>
            </w:pPr>
            <w:del w:id="847" w:author="Philipp Alexander Linden" w:date="2020-07-07T15:40:00Z">
              <w:r w:rsidDel="0006533C">
                <w:rPr>
                  <w:sz w:val="16"/>
                  <w:szCs w:val="16"/>
                  <w:lang w:val="en-US"/>
                </w:rPr>
                <w:delText>1</w:delText>
              </w:r>
            </w:del>
          </w:p>
        </w:tc>
        <w:tc>
          <w:tcPr>
            <w:tcW w:w="993" w:type="dxa"/>
            <w:shd w:val="clear" w:color="auto" w:fill="FFFFFF" w:themeFill="background1"/>
            <w:vAlign w:val="center"/>
          </w:tcPr>
          <w:p w14:paraId="2F689F15" w14:textId="721ECF13"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48" w:author="Philipp Alexander Linden" w:date="2020-07-07T15:40:00Z"/>
                <w:sz w:val="16"/>
                <w:szCs w:val="16"/>
                <w:lang w:val="en-US"/>
              </w:rPr>
            </w:pPr>
            <w:del w:id="849" w:author="Philipp Alexander Linden" w:date="2020-07-07T15:40:00Z">
              <w:r w:rsidDel="0006533C">
                <w:rPr>
                  <w:sz w:val="16"/>
                  <w:szCs w:val="16"/>
                  <w:lang w:val="en-US"/>
                </w:rPr>
                <w:delText>1</w:delText>
              </w:r>
            </w:del>
          </w:p>
        </w:tc>
        <w:tc>
          <w:tcPr>
            <w:tcW w:w="1134" w:type="dxa"/>
            <w:shd w:val="clear" w:color="auto" w:fill="FFFFFF" w:themeFill="background1"/>
            <w:vAlign w:val="center"/>
          </w:tcPr>
          <w:p w14:paraId="5BABAB04" w14:textId="135441D6"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50" w:author="Philipp Alexander Linden" w:date="2020-07-07T15:40:00Z"/>
                <w:sz w:val="16"/>
                <w:szCs w:val="16"/>
                <w:lang w:val="en-US"/>
              </w:rPr>
            </w:pPr>
            <w:del w:id="851" w:author="Philipp Alexander Linden" w:date="2020-07-07T15:40:00Z">
              <w:r w:rsidDel="0006533C">
                <w:rPr>
                  <w:sz w:val="16"/>
                  <w:szCs w:val="16"/>
                  <w:lang w:val="en-US"/>
                </w:rPr>
                <w:delText>2.67</w:delText>
              </w:r>
            </w:del>
          </w:p>
        </w:tc>
        <w:tc>
          <w:tcPr>
            <w:tcW w:w="850" w:type="dxa"/>
            <w:shd w:val="clear" w:color="auto" w:fill="FFFFFF" w:themeFill="background1"/>
            <w:vAlign w:val="center"/>
          </w:tcPr>
          <w:p w14:paraId="63CC8FBE" w14:textId="7FFCED0A"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52" w:author="Philipp Alexander Linden" w:date="2020-07-07T15:40:00Z"/>
                <w:sz w:val="16"/>
                <w:szCs w:val="16"/>
                <w:lang w:val="en-US"/>
              </w:rPr>
            </w:pPr>
            <w:del w:id="853" w:author="Philipp Alexander Linden" w:date="2020-07-07T15:40:00Z">
              <w:r w:rsidDel="0006533C">
                <w:rPr>
                  <w:sz w:val="16"/>
                  <w:szCs w:val="16"/>
                  <w:lang w:val="en-US"/>
                </w:rPr>
                <w:delText>3</w:delText>
              </w:r>
            </w:del>
          </w:p>
        </w:tc>
        <w:tc>
          <w:tcPr>
            <w:tcW w:w="709" w:type="dxa"/>
            <w:shd w:val="clear" w:color="auto" w:fill="FFFFFF" w:themeFill="background1"/>
            <w:vAlign w:val="center"/>
          </w:tcPr>
          <w:p w14:paraId="39B35D51" w14:textId="1F141B5C"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54" w:author="Philipp Alexander Linden" w:date="2020-07-07T15:40:00Z"/>
                <w:sz w:val="16"/>
                <w:szCs w:val="16"/>
                <w:lang w:val="en-US"/>
              </w:rPr>
            </w:pPr>
            <w:del w:id="855" w:author="Philipp Alexander Linden" w:date="2020-07-07T15:40:00Z">
              <w:r w:rsidDel="0006533C">
                <w:rPr>
                  <w:sz w:val="16"/>
                  <w:szCs w:val="16"/>
                  <w:lang w:val="en-US"/>
                </w:rPr>
                <w:delText>2</w:delText>
              </w:r>
            </w:del>
          </w:p>
        </w:tc>
        <w:tc>
          <w:tcPr>
            <w:tcW w:w="1134" w:type="dxa"/>
            <w:shd w:val="clear" w:color="auto" w:fill="FFFFFF" w:themeFill="background1"/>
            <w:vAlign w:val="center"/>
          </w:tcPr>
          <w:p w14:paraId="310FB87B" w14:textId="48EE05B2"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56" w:author="Philipp Alexander Linden" w:date="2020-07-07T15:40:00Z"/>
                <w:sz w:val="16"/>
                <w:szCs w:val="16"/>
                <w:lang w:val="en-US"/>
              </w:rPr>
            </w:pPr>
            <w:del w:id="857" w:author="Philipp Alexander Linden" w:date="2020-07-07T15:40:00Z">
              <w:r w:rsidDel="0006533C">
                <w:rPr>
                  <w:sz w:val="16"/>
                  <w:szCs w:val="16"/>
                  <w:lang w:val="en-US"/>
                </w:rPr>
                <w:delText>1.43</w:delText>
              </w:r>
            </w:del>
          </w:p>
        </w:tc>
        <w:tc>
          <w:tcPr>
            <w:tcW w:w="850" w:type="dxa"/>
            <w:shd w:val="clear" w:color="auto" w:fill="FFFFFF" w:themeFill="background1"/>
            <w:vAlign w:val="center"/>
          </w:tcPr>
          <w:p w14:paraId="4325082C" w14:textId="0FB60D3C"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58" w:author="Philipp Alexander Linden" w:date="2020-07-07T15:40:00Z"/>
                <w:sz w:val="16"/>
                <w:szCs w:val="16"/>
                <w:lang w:val="en-US"/>
              </w:rPr>
            </w:pPr>
            <w:del w:id="859" w:author="Philipp Alexander Linden" w:date="2020-07-07T15:40:00Z">
              <w:r w:rsidDel="0006533C">
                <w:rPr>
                  <w:sz w:val="16"/>
                  <w:szCs w:val="16"/>
                  <w:lang w:val="en-US"/>
                </w:rPr>
                <w:delText>0.57</w:delText>
              </w:r>
            </w:del>
          </w:p>
        </w:tc>
        <w:tc>
          <w:tcPr>
            <w:tcW w:w="851" w:type="dxa"/>
            <w:shd w:val="clear" w:color="auto" w:fill="FFFFFF" w:themeFill="background1"/>
            <w:vAlign w:val="center"/>
          </w:tcPr>
          <w:p w14:paraId="7EB75061" w14:textId="1B7FC8D4" w:rsidR="002D1426" w:rsidRPr="00D67B4C" w:rsidDel="0006533C" w:rsidRDefault="002D1426" w:rsidP="00D734EB">
            <w:pPr>
              <w:jc w:val="center"/>
              <w:cnfStyle w:val="000000000000" w:firstRow="0" w:lastRow="0" w:firstColumn="0" w:lastColumn="0" w:oddVBand="0" w:evenVBand="0" w:oddHBand="0" w:evenHBand="0" w:firstRowFirstColumn="0" w:firstRowLastColumn="0" w:lastRowFirstColumn="0" w:lastRowLastColumn="0"/>
              <w:rPr>
                <w:del w:id="860" w:author="Philipp Alexander Linden" w:date="2020-07-07T15:40:00Z"/>
                <w:sz w:val="16"/>
                <w:szCs w:val="16"/>
                <w:lang w:val="en-US"/>
              </w:rPr>
            </w:pPr>
            <w:del w:id="861" w:author="Philipp Alexander Linden" w:date="2020-07-07T15:40:00Z">
              <w:r w:rsidDel="0006533C">
                <w:rPr>
                  <w:sz w:val="16"/>
                  <w:szCs w:val="16"/>
                  <w:lang w:val="en-US"/>
                </w:rPr>
                <w:delText>2.29</w:delText>
              </w:r>
            </w:del>
          </w:p>
        </w:tc>
      </w:tr>
      <w:tr w:rsidR="002D1426" w:rsidRPr="008233BC" w:rsidDel="0006533C" w14:paraId="3A930827" w14:textId="324EAB0F" w:rsidTr="009F78A3">
        <w:trPr>
          <w:cnfStyle w:val="000000100000" w:firstRow="0" w:lastRow="0" w:firstColumn="0" w:lastColumn="0" w:oddVBand="0" w:evenVBand="0" w:oddHBand="1" w:evenHBand="0" w:firstRowFirstColumn="0" w:firstRowLastColumn="0" w:lastRowFirstColumn="0" w:lastRowLastColumn="0"/>
          <w:trHeight w:val="283"/>
          <w:del w:id="862"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0DDFBC52" w14:textId="0E691377" w:rsidR="002D1426" w:rsidRPr="00D67B4C" w:rsidDel="0006533C" w:rsidRDefault="002D1426" w:rsidP="00D734EB">
            <w:pPr>
              <w:spacing w:line="276" w:lineRule="auto"/>
              <w:rPr>
                <w:del w:id="863" w:author="Philipp Alexander Linden" w:date="2020-07-07T15:40:00Z"/>
                <w:b w:val="0"/>
                <w:bCs w:val="0"/>
                <w:caps w:val="0"/>
                <w:sz w:val="16"/>
                <w:szCs w:val="16"/>
                <w:lang w:val="en-US"/>
              </w:rPr>
            </w:pPr>
            <w:del w:id="864" w:author="Philipp Alexander Linden" w:date="2020-07-07T15:40:00Z">
              <w:r w:rsidRPr="00D67B4C" w:rsidDel="0006533C">
                <w:rPr>
                  <w:b w:val="0"/>
                  <w:bCs w:val="0"/>
                  <w:caps w:val="0"/>
                  <w:sz w:val="16"/>
                  <w:szCs w:val="16"/>
                  <w:lang w:val="en-US"/>
                </w:rPr>
                <w:delText>MTAB</w:delText>
              </w:r>
            </w:del>
          </w:p>
        </w:tc>
        <w:tc>
          <w:tcPr>
            <w:tcW w:w="1134" w:type="dxa"/>
            <w:tcBorders>
              <w:bottom w:val="single" w:sz="12" w:space="0" w:color="auto"/>
            </w:tcBorders>
            <w:shd w:val="clear" w:color="auto" w:fill="FFFFFF" w:themeFill="background1"/>
            <w:vAlign w:val="center"/>
          </w:tcPr>
          <w:p w14:paraId="5B485B2C" w14:textId="0F7A52F8"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65" w:author="Philipp Alexander Linden" w:date="2020-07-07T15:40:00Z"/>
                <w:sz w:val="16"/>
                <w:szCs w:val="16"/>
                <w:lang w:val="en-US"/>
              </w:rPr>
            </w:pPr>
            <w:del w:id="866" w:author="Philipp Alexander Linden" w:date="2020-07-07T15:40:00Z">
              <w:r w:rsidDel="0006533C">
                <w:rPr>
                  <w:sz w:val="16"/>
                  <w:szCs w:val="16"/>
                  <w:lang w:val="en-US"/>
                </w:rPr>
                <w:delText>0</w:delText>
              </w:r>
            </w:del>
          </w:p>
        </w:tc>
        <w:tc>
          <w:tcPr>
            <w:tcW w:w="993" w:type="dxa"/>
            <w:tcBorders>
              <w:bottom w:val="single" w:sz="12" w:space="0" w:color="auto"/>
            </w:tcBorders>
            <w:shd w:val="clear" w:color="auto" w:fill="FFFFFF" w:themeFill="background1"/>
            <w:vAlign w:val="center"/>
          </w:tcPr>
          <w:p w14:paraId="01DE8878" w14:textId="0970FD62"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67" w:author="Philipp Alexander Linden" w:date="2020-07-07T15:40:00Z"/>
                <w:sz w:val="16"/>
                <w:szCs w:val="16"/>
                <w:lang w:val="en-US"/>
              </w:rPr>
            </w:pPr>
            <w:del w:id="868" w:author="Philipp Alexander Linden" w:date="2020-07-07T15:40:00Z">
              <w:r w:rsidDel="0006533C">
                <w:rPr>
                  <w:sz w:val="16"/>
                  <w:szCs w:val="16"/>
                  <w:lang w:val="en-US"/>
                </w:rPr>
                <w:delText>0</w:delText>
              </w:r>
            </w:del>
          </w:p>
        </w:tc>
        <w:tc>
          <w:tcPr>
            <w:tcW w:w="1134" w:type="dxa"/>
            <w:tcBorders>
              <w:bottom w:val="single" w:sz="12" w:space="0" w:color="auto"/>
            </w:tcBorders>
            <w:shd w:val="clear" w:color="auto" w:fill="FFFFFF" w:themeFill="background1"/>
            <w:vAlign w:val="center"/>
          </w:tcPr>
          <w:p w14:paraId="51262322" w14:textId="1CF7E425"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69" w:author="Philipp Alexander Linden" w:date="2020-07-07T15:40:00Z"/>
                <w:sz w:val="16"/>
                <w:szCs w:val="16"/>
                <w:lang w:val="en-US"/>
              </w:rPr>
            </w:pPr>
            <w:del w:id="870" w:author="Philipp Alexander Linden" w:date="2020-07-07T15:40:00Z">
              <w:r w:rsidDel="0006533C">
                <w:rPr>
                  <w:sz w:val="16"/>
                  <w:szCs w:val="16"/>
                  <w:lang w:val="en-US"/>
                </w:rPr>
                <w:delText>0</w:delText>
              </w:r>
            </w:del>
          </w:p>
        </w:tc>
        <w:tc>
          <w:tcPr>
            <w:tcW w:w="850" w:type="dxa"/>
            <w:tcBorders>
              <w:bottom w:val="single" w:sz="12" w:space="0" w:color="auto"/>
            </w:tcBorders>
            <w:shd w:val="clear" w:color="auto" w:fill="FFFFFF" w:themeFill="background1"/>
            <w:vAlign w:val="center"/>
          </w:tcPr>
          <w:p w14:paraId="3F1EAA64" w14:textId="07E8A5C8"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71" w:author="Philipp Alexander Linden" w:date="2020-07-07T15:40:00Z"/>
                <w:sz w:val="16"/>
                <w:szCs w:val="16"/>
                <w:lang w:val="en-US"/>
              </w:rPr>
            </w:pPr>
            <w:del w:id="872" w:author="Philipp Alexander Linden" w:date="2020-07-07T15:40:00Z">
              <w:r w:rsidDel="0006533C">
                <w:rPr>
                  <w:sz w:val="16"/>
                  <w:szCs w:val="16"/>
                  <w:lang w:val="en-US"/>
                </w:rPr>
                <w:delText>0</w:delText>
              </w:r>
            </w:del>
          </w:p>
        </w:tc>
        <w:tc>
          <w:tcPr>
            <w:tcW w:w="709" w:type="dxa"/>
            <w:tcBorders>
              <w:bottom w:val="single" w:sz="12" w:space="0" w:color="auto"/>
            </w:tcBorders>
            <w:shd w:val="clear" w:color="auto" w:fill="FFFFFF" w:themeFill="background1"/>
            <w:vAlign w:val="center"/>
          </w:tcPr>
          <w:p w14:paraId="167BA369" w14:textId="63D3D928"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73" w:author="Philipp Alexander Linden" w:date="2020-07-07T15:40:00Z"/>
                <w:sz w:val="16"/>
                <w:szCs w:val="16"/>
                <w:lang w:val="en-US"/>
              </w:rPr>
            </w:pPr>
            <w:del w:id="874" w:author="Philipp Alexander Linden" w:date="2020-07-07T15:40:00Z">
              <w:r w:rsidDel="0006533C">
                <w:rPr>
                  <w:sz w:val="16"/>
                  <w:szCs w:val="16"/>
                  <w:lang w:val="en-US"/>
                </w:rPr>
                <w:delText>0</w:delText>
              </w:r>
            </w:del>
          </w:p>
        </w:tc>
        <w:tc>
          <w:tcPr>
            <w:tcW w:w="1134" w:type="dxa"/>
            <w:tcBorders>
              <w:bottom w:val="single" w:sz="12" w:space="0" w:color="auto"/>
            </w:tcBorders>
            <w:shd w:val="clear" w:color="auto" w:fill="FFFFFF" w:themeFill="background1"/>
            <w:vAlign w:val="center"/>
          </w:tcPr>
          <w:p w14:paraId="2038A7E5" w14:textId="6F739CD1"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75" w:author="Philipp Alexander Linden" w:date="2020-07-07T15:40:00Z"/>
                <w:sz w:val="16"/>
                <w:szCs w:val="16"/>
                <w:lang w:val="en-US"/>
              </w:rPr>
            </w:pPr>
            <w:del w:id="876" w:author="Philipp Alexander Linden" w:date="2020-07-07T15:40:00Z">
              <w:r w:rsidDel="0006533C">
                <w:rPr>
                  <w:sz w:val="16"/>
                  <w:szCs w:val="16"/>
                  <w:lang w:val="en-US"/>
                </w:rPr>
                <w:delText>1</w:delText>
              </w:r>
            </w:del>
          </w:p>
        </w:tc>
        <w:tc>
          <w:tcPr>
            <w:tcW w:w="850" w:type="dxa"/>
            <w:tcBorders>
              <w:bottom w:val="single" w:sz="12" w:space="0" w:color="auto"/>
            </w:tcBorders>
            <w:shd w:val="clear" w:color="auto" w:fill="FFFFFF" w:themeFill="background1"/>
            <w:vAlign w:val="center"/>
          </w:tcPr>
          <w:p w14:paraId="388DD13C" w14:textId="4E7FA75A"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77" w:author="Philipp Alexander Linden" w:date="2020-07-07T15:40:00Z"/>
                <w:sz w:val="16"/>
                <w:szCs w:val="16"/>
                <w:lang w:val="en-US"/>
              </w:rPr>
            </w:pPr>
            <w:del w:id="878" w:author="Philipp Alexander Linden" w:date="2020-07-07T15:40:00Z">
              <w:r w:rsidDel="0006533C">
                <w:rPr>
                  <w:sz w:val="16"/>
                  <w:szCs w:val="16"/>
                  <w:lang w:val="en-US"/>
                </w:rPr>
                <w:delText>1</w:delText>
              </w:r>
            </w:del>
          </w:p>
        </w:tc>
        <w:tc>
          <w:tcPr>
            <w:tcW w:w="851" w:type="dxa"/>
            <w:tcBorders>
              <w:bottom w:val="single" w:sz="12" w:space="0" w:color="auto"/>
            </w:tcBorders>
            <w:shd w:val="clear" w:color="auto" w:fill="FFFFFF" w:themeFill="background1"/>
            <w:vAlign w:val="center"/>
          </w:tcPr>
          <w:p w14:paraId="33A0CADB" w14:textId="57C4C1E1" w:rsidR="002D1426" w:rsidRPr="00D67B4C" w:rsidDel="0006533C" w:rsidRDefault="002D1426" w:rsidP="00D734EB">
            <w:pPr>
              <w:jc w:val="center"/>
              <w:cnfStyle w:val="000000100000" w:firstRow="0" w:lastRow="0" w:firstColumn="0" w:lastColumn="0" w:oddVBand="0" w:evenVBand="0" w:oddHBand="1" w:evenHBand="0" w:firstRowFirstColumn="0" w:firstRowLastColumn="0" w:lastRowFirstColumn="0" w:lastRowLastColumn="0"/>
              <w:rPr>
                <w:del w:id="879" w:author="Philipp Alexander Linden" w:date="2020-07-07T15:40:00Z"/>
                <w:sz w:val="16"/>
                <w:szCs w:val="16"/>
                <w:lang w:val="en-US"/>
              </w:rPr>
            </w:pPr>
            <w:del w:id="880" w:author="Philipp Alexander Linden" w:date="2020-07-07T15:40:00Z">
              <w:r w:rsidDel="0006533C">
                <w:rPr>
                  <w:sz w:val="16"/>
                  <w:szCs w:val="16"/>
                  <w:lang w:val="en-US"/>
                </w:rPr>
                <w:delText>1</w:delText>
              </w:r>
            </w:del>
          </w:p>
        </w:tc>
      </w:tr>
      <w:bookmarkEnd w:id="665"/>
    </w:tbl>
    <w:p w14:paraId="7BF5BD9E" w14:textId="77777777" w:rsidR="002D1426" w:rsidRDefault="002D1426" w:rsidP="00B6557F">
      <w:pPr>
        <w:spacing w:after="160" w:line="360" w:lineRule="auto"/>
        <w:jc w:val="both"/>
        <w:rPr>
          <w:rFonts w:eastAsiaTheme="minorHAnsi"/>
          <w:iCs/>
          <w:color w:val="auto"/>
          <w:szCs w:val="18"/>
          <w:lang w:val="en-US"/>
        </w:rPr>
      </w:pPr>
    </w:p>
    <w:p w14:paraId="5A92FC0C" w14:textId="670AA0A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D0320B" w:rsidRPr="00C83EC5">
        <w:rPr>
          <w:rFonts w:eastAsiaTheme="minorHAnsi"/>
          <w:b/>
          <w:iCs/>
          <w:color w:val="auto"/>
          <w:szCs w:val="18"/>
          <w:lang w:val="en-US"/>
        </w:rPr>
        <w:t>low-</w:t>
      </w:r>
      <w:proofErr w:type="gramStart"/>
      <w:r w:rsidR="00D0320B" w:rsidRPr="00C83EC5">
        <w:rPr>
          <w:rFonts w:eastAsiaTheme="minorHAnsi"/>
          <w:b/>
          <w:iCs/>
          <w:color w:val="auto"/>
          <w:szCs w:val="18"/>
          <w:lang w:val="en-US"/>
        </w:rPr>
        <w:t xml:space="preserve">performance </w:t>
      </w:r>
      <w:r w:rsidR="00D0320B">
        <w:rPr>
          <w:rFonts w:eastAsiaTheme="minorHAnsi"/>
          <w:b/>
          <w:iCs/>
          <w:color w:val="auto"/>
          <w:szCs w:val="18"/>
          <w:lang w:val="en-US"/>
        </w:rPr>
        <w:t xml:space="preserve"> and</w:t>
      </w:r>
      <w:proofErr w:type="gramEnd"/>
      <w:r w:rsidR="00D0320B">
        <w:rPr>
          <w:rFonts w:eastAsiaTheme="minorHAnsi"/>
          <w:b/>
          <w:iCs/>
          <w:color w:val="auto"/>
          <w:szCs w:val="18"/>
          <w:lang w:val="en-US"/>
        </w:rPr>
        <w:t xml:space="preserve"> </w:t>
      </w:r>
      <w:r w:rsidRPr="00C83EC5">
        <w:rPr>
          <w:rFonts w:eastAsiaTheme="minorHAnsi"/>
          <w:b/>
          <w:iCs/>
          <w:color w:val="auto"/>
          <w:szCs w:val="18"/>
          <w:lang w:val="en-US"/>
        </w:rPr>
        <w:t>low</w:t>
      </w:r>
      <w:r w:rsidR="00F9013E" w:rsidRPr="00C83EC5" w:rsidDel="00F9013E">
        <w:rPr>
          <w:rFonts w:eastAsiaTheme="minorHAnsi"/>
          <w:b/>
          <w:iCs/>
          <w:color w:val="auto"/>
          <w:szCs w:val="18"/>
          <w:lang w:val="en-US"/>
        </w:rPr>
        <w:t xml:space="preserve"> </w:t>
      </w:r>
      <w:r w:rsidRPr="00C83EC5">
        <w:rPr>
          <w:rFonts w:eastAsiaTheme="minorHAnsi"/>
          <w:b/>
          <w:iCs/>
          <w:color w:val="auto"/>
          <w:szCs w:val="18"/>
          <w:lang w:val="en-US"/>
        </w:rPr>
        <w:t xml:space="preserve">-supply </w:t>
      </w:r>
      <w:commentRangeStart w:id="881"/>
      <w:r w:rsidRPr="00C83EC5">
        <w:rPr>
          <w:rFonts w:eastAsiaTheme="minorHAnsi"/>
          <w:b/>
          <w:iCs/>
          <w:color w:val="auto"/>
          <w:szCs w:val="18"/>
          <w:lang w:val="en-US"/>
        </w:rPr>
        <w:t>system</w:t>
      </w:r>
      <w:commentRangeEnd w:id="881"/>
      <w:r w:rsidR="00ED3A72">
        <w:rPr>
          <w:rStyle w:val="Kommentarzeichen"/>
        </w:rPr>
        <w:commentReference w:id="881"/>
      </w:r>
    </w:p>
    <w:p w14:paraId="53DC51BE" w14:textId="5603E2DF" w:rsidR="00C83EC5" w:rsidRPr="00C83EC5" w:rsidRDefault="00C83EC5" w:rsidP="00C83EC5">
      <w:pPr>
        <w:spacing w:after="160" w:line="360" w:lineRule="auto"/>
        <w:jc w:val="both"/>
        <w:rPr>
          <w:rFonts w:eastAsiaTheme="minorHAnsi"/>
          <w:iCs/>
          <w:color w:val="auto"/>
          <w:szCs w:val="18"/>
          <w:lang w:val="en-US"/>
        </w:rPr>
      </w:pPr>
      <w:r w:rsidRPr="00C83EC5">
        <w:rPr>
          <w:rFonts w:eastAsiaTheme="minorHAnsi"/>
          <w:iCs/>
          <w:color w:val="auto"/>
          <w:szCs w:val="18"/>
          <w:lang w:val="en-US"/>
        </w:rPr>
        <w:t xml:space="preserve">The first system is marked </w:t>
      </w:r>
      <w:r w:rsidR="00901F8F">
        <w:rPr>
          <w:rFonts w:eastAsiaTheme="minorHAnsi"/>
          <w:iCs/>
          <w:color w:val="auto"/>
          <w:szCs w:val="18"/>
          <w:lang w:val="en-US"/>
        </w:rPr>
        <w:t>by</w:t>
      </w:r>
      <w:r w:rsidRPr="00C83EC5">
        <w:rPr>
          <w:rFonts w:eastAsiaTheme="minorHAnsi"/>
          <w:iCs/>
          <w:color w:val="auto"/>
          <w:szCs w:val="18"/>
          <w:lang w:val="en-US"/>
        </w:rPr>
        <w:t xml:space="preserve"> low levels of supply</w:t>
      </w:r>
      <w:ins w:id="882" w:author="Philipp Alexander Linden" w:date="2020-07-07T15:39:00Z">
        <w:r w:rsidR="0006533C">
          <w:rPr>
            <w:rFonts w:eastAsiaTheme="minorHAnsi"/>
            <w:iCs/>
            <w:color w:val="auto"/>
            <w:szCs w:val="18"/>
            <w:lang w:val="en-US"/>
          </w:rPr>
          <w:t xml:space="preserve"> (Table 3)</w:t>
        </w:r>
      </w:ins>
      <w:r w:rsidR="00901F8F">
        <w:rPr>
          <w:rFonts w:eastAsiaTheme="minorHAnsi"/>
          <w:iCs/>
          <w:color w:val="auto"/>
          <w:szCs w:val="18"/>
          <w:lang w:val="en-US"/>
        </w:rPr>
        <w:t>,</w:t>
      </w:r>
      <w:r w:rsidRPr="00C83EC5">
        <w:rPr>
          <w:rFonts w:eastAsiaTheme="minorHAnsi"/>
          <w:iCs/>
          <w:color w:val="auto"/>
          <w:szCs w:val="18"/>
          <w:lang w:val="en-US"/>
        </w:rPr>
        <w:t xml:space="preserve"> which results in a low level of performance. It has by far the lowest </w:t>
      </w:r>
      <w:r w:rsidR="00901F8F">
        <w:rPr>
          <w:rFonts w:eastAsiaTheme="minorHAnsi"/>
          <w:iCs/>
          <w:color w:val="auto"/>
          <w:szCs w:val="18"/>
          <w:lang w:val="en-US"/>
        </w:rPr>
        <w:t xml:space="preserve">overall </w:t>
      </w:r>
      <w:r w:rsidRPr="00C83EC5">
        <w:rPr>
          <w:rFonts w:eastAsiaTheme="minorHAnsi"/>
          <w:iCs/>
          <w:color w:val="auto"/>
          <w:szCs w:val="18"/>
          <w:lang w:val="en-US"/>
        </w:rPr>
        <w:t>expenditure, beds</w:t>
      </w:r>
      <w:r w:rsidR="00901F8F">
        <w:rPr>
          <w:rFonts w:eastAsiaTheme="minorHAnsi"/>
          <w:iCs/>
          <w:color w:val="auto"/>
          <w:szCs w:val="18"/>
          <w:lang w:val="en-US"/>
        </w:rPr>
        <w:t>,</w:t>
      </w:r>
      <w:r w:rsidRPr="00C83EC5">
        <w:rPr>
          <w:rFonts w:eastAsiaTheme="minorHAnsi"/>
          <w:iCs/>
          <w:color w:val="auto"/>
          <w:szCs w:val="18"/>
          <w:lang w:val="en-US"/>
        </w:rPr>
        <w:t xml:space="preserve"> and recipients</w:t>
      </w:r>
      <w:r w:rsidR="00901F8F">
        <w:rPr>
          <w:rFonts w:eastAsiaTheme="minorHAnsi"/>
          <w:iCs/>
          <w:color w:val="auto"/>
          <w:szCs w:val="18"/>
          <w:lang w:val="en-US"/>
        </w:rPr>
        <w:t xml:space="preserve"> in comparison to all other system-types</w:t>
      </w:r>
      <w:r w:rsidRPr="00C83EC5">
        <w:rPr>
          <w:rFonts w:eastAsiaTheme="minorHAnsi"/>
          <w:iCs/>
          <w:color w:val="auto"/>
          <w:szCs w:val="18"/>
          <w:lang w:val="en-US"/>
        </w:rPr>
        <w:t xml:space="preserve">. Although </w:t>
      </w:r>
      <w:r w:rsidR="00901F8F">
        <w:rPr>
          <w:rFonts w:eastAsiaTheme="minorHAnsi"/>
          <w:iCs/>
          <w:color w:val="auto"/>
          <w:szCs w:val="18"/>
          <w:lang w:val="en-US"/>
        </w:rPr>
        <w:t xml:space="preserve">countries of </w:t>
      </w:r>
      <w:r w:rsidRPr="00C83EC5">
        <w:rPr>
          <w:rFonts w:eastAsiaTheme="minorHAnsi"/>
          <w:iCs/>
          <w:color w:val="auto"/>
          <w:szCs w:val="18"/>
          <w:lang w:val="en-US"/>
        </w:rPr>
        <w:t xml:space="preserve">this </w:t>
      </w:r>
      <w:r w:rsidR="00901F8F">
        <w:rPr>
          <w:rFonts w:eastAsiaTheme="minorHAnsi"/>
          <w:iCs/>
          <w:color w:val="auto"/>
          <w:szCs w:val="18"/>
          <w:lang w:val="en-US"/>
        </w:rPr>
        <w:t xml:space="preserve">LTC </w:t>
      </w:r>
      <w:r w:rsidRPr="00C83EC5">
        <w:rPr>
          <w:rFonts w:eastAsiaTheme="minorHAnsi"/>
          <w:iCs/>
          <w:color w:val="auto"/>
          <w:szCs w:val="18"/>
          <w:lang w:val="en-US"/>
        </w:rPr>
        <w:t>system</w:t>
      </w:r>
      <w:r w:rsidR="00901F8F">
        <w:rPr>
          <w:rFonts w:eastAsiaTheme="minorHAnsi"/>
          <w:iCs/>
          <w:color w:val="auto"/>
          <w:szCs w:val="18"/>
          <w:lang w:val="en-US"/>
        </w:rPr>
        <w:t xml:space="preserve"> type</w:t>
      </w:r>
      <w:r w:rsidRPr="00C83EC5">
        <w:rPr>
          <w:rFonts w:eastAsiaTheme="minorHAnsi"/>
          <w:iCs/>
          <w:color w:val="auto"/>
          <w:szCs w:val="18"/>
          <w:lang w:val="en-US"/>
        </w:rPr>
        <w:t xml:space="preserve"> </w:t>
      </w:r>
      <w:r w:rsidR="00901F8F">
        <w:rPr>
          <w:rFonts w:eastAsiaTheme="minorHAnsi"/>
          <w:iCs/>
          <w:color w:val="auto"/>
          <w:szCs w:val="18"/>
          <w:lang w:val="en-US"/>
        </w:rPr>
        <w:t xml:space="preserve">have low </w:t>
      </w:r>
      <w:proofErr w:type="spellStart"/>
      <w:r w:rsidR="00901F8F">
        <w:rPr>
          <w:rFonts w:eastAsiaTheme="minorHAnsi"/>
          <w:iCs/>
          <w:color w:val="auto"/>
          <w:szCs w:val="18"/>
          <w:lang w:val="en-US"/>
        </w:rPr>
        <w:t>acces</w:t>
      </w:r>
      <w:proofErr w:type="spellEnd"/>
      <w:r w:rsidR="00901F8F">
        <w:rPr>
          <w:rFonts w:eastAsiaTheme="minorHAnsi"/>
          <w:iCs/>
          <w:color w:val="auto"/>
          <w:szCs w:val="18"/>
          <w:lang w:val="en-US"/>
        </w:rPr>
        <w:t xml:space="preserve"> barriers </w:t>
      </w:r>
      <w:proofErr w:type="spellStart"/>
      <w:r w:rsidR="00901F8F">
        <w:rPr>
          <w:rFonts w:eastAsiaTheme="minorHAnsi"/>
          <w:iCs/>
          <w:color w:val="auto"/>
          <w:szCs w:val="18"/>
          <w:lang w:val="en-US"/>
        </w:rPr>
        <w:t>byappling</w:t>
      </w:r>
      <w:proofErr w:type="spellEnd"/>
      <w:r w:rsidR="00901F8F">
        <w:rPr>
          <w:rFonts w:eastAsiaTheme="minorHAnsi"/>
          <w:iCs/>
          <w:color w:val="auto"/>
          <w:szCs w:val="18"/>
          <w:lang w:val="en-US"/>
        </w:rPr>
        <w:t xml:space="preserve"> </w:t>
      </w:r>
      <w:r w:rsidRPr="00C83EC5">
        <w:rPr>
          <w:rFonts w:eastAsiaTheme="minorHAnsi"/>
          <w:iCs/>
          <w:color w:val="auto"/>
          <w:szCs w:val="18"/>
          <w:lang w:val="en-US"/>
        </w:rPr>
        <w:t>no means-testing and a low level of choice restrictions</w:t>
      </w:r>
      <w:r w:rsidR="005562E8">
        <w:rPr>
          <w:rFonts w:eastAsiaTheme="minorHAnsi"/>
          <w:iCs/>
          <w:color w:val="auto"/>
          <w:szCs w:val="18"/>
          <w:lang w:val="en-US"/>
        </w:rPr>
        <w:t>, bound cash benefits hint at a</w:t>
      </w:r>
      <w:r w:rsidR="00C65A29">
        <w:rPr>
          <w:rFonts w:eastAsiaTheme="minorHAnsi"/>
          <w:iCs/>
          <w:color w:val="auto"/>
          <w:szCs w:val="18"/>
          <w:lang w:val="en-US"/>
        </w:rPr>
        <w:t xml:space="preserve"> </w:t>
      </w:r>
      <w:r w:rsidR="005562E8">
        <w:rPr>
          <w:rFonts w:eastAsiaTheme="minorHAnsi"/>
          <w:iCs/>
          <w:color w:val="auto"/>
          <w:szCs w:val="18"/>
          <w:lang w:val="en-US"/>
        </w:rPr>
        <w:t>high level of informal care provision</w:t>
      </w:r>
      <w:r w:rsidRPr="00C83EC5">
        <w:rPr>
          <w:rFonts w:eastAsiaTheme="minorHAnsi"/>
          <w:iCs/>
          <w:color w:val="auto"/>
          <w:szCs w:val="18"/>
          <w:lang w:val="en-US"/>
        </w:rPr>
        <w:t>.</w:t>
      </w:r>
      <w:r w:rsidR="005562E8">
        <w:rPr>
          <w:rFonts w:eastAsiaTheme="minorHAnsi"/>
          <w:iCs/>
          <w:color w:val="auto"/>
          <w:szCs w:val="18"/>
          <w:lang w:val="en-US"/>
        </w:rPr>
        <w:t xml:space="preserve"> However, private LTC expenditure is the lowest of all system types. Performance of these systems measured by</w:t>
      </w:r>
      <w:r w:rsidRPr="00C83EC5">
        <w:rPr>
          <w:rFonts w:eastAsiaTheme="minorHAnsi"/>
          <w:iCs/>
          <w:color w:val="auto"/>
          <w:szCs w:val="18"/>
          <w:lang w:val="en-US"/>
        </w:rPr>
        <w:t xml:space="preserve"> </w:t>
      </w:r>
      <w:r w:rsidR="005562E8">
        <w:rPr>
          <w:rFonts w:eastAsiaTheme="minorHAnsi"/>
          <w:iCs/>
          <w:color w:val="auto"/>
          <w:szCs w:val="18"/>
          <w:lang w:val="en-US"/>
        </w:rPr>
        <w:t>l</w:t>
      </w:r>
      <w:r w:rsidRPr="00C83EC5">
        <w:rPr>
          <w:rFonts w:eastAsiaTheme="minorHAnsi"/>
          <w:iCs/>
          <w:color w:val="auto"/>
          <w:szCs w:val="18"/>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0F051B85" w:rsidR="00C83EC5" w:rsidRDefault="00753800" w:rsidP="00C83EC5">
      <w:pPr>
        <w:spacing w:after="160" w:line="360" w:lineRule="auto"/>
        <w:jc w:val="both"/>
        <w:rPr>
          <w:ins w:id="883" w:author="Philipp Alexander Linden" w:date="2020-07-07T15:40:00Z"/>
          <w:rFonts w:eastAsiaTheme="minorHAnsi"/>
          <w:iCs/>
          <w:color w:val="auto"/>
          <w:szCs w:val="18"/>
          <w:lang w:val="en-US"/>
        </w:rPr>
      </w:pPr>
      <w:r>
        <w:rPr>
          <w:rFonts w:eastAsiaTheme="minorHAnsi"/>
          <w:iCs/>
          <w:color w:val="auto"/>
          <w:szCs w:val="18"/>
          <w:lang w:val="en-US"/>
        </w:rPr>
        <w:t xml:space="preserve">Access restrictions are among the lowest for all system with no-means-testing and limited choice restrictions. Supply can be evaluated as medium to high. Yet, this system </w:t>
      </w:r>
      <w:proofErr w:type="gramStart"/>
      <w:r>
        <w:rPr>
          <w:rFonts w:eastAsiaTheme="minorHAnsi"/>
          <w:iCs/>
          <w:color w:val="auto"/>
          <w:szCs w:val="18"/>
          <w:lang w:val="en-US"/>
        </w:rPr>
        <w:t>show</w:t>
      </w:r>
      <w:proofErr w:type="gramEnd"/>
      <w:r>
        <w:rPr>
          <w:rFonts w:eastAsiaTheme="minorHAnsi"/>
          <w:iCs/>
          <w:color w:val="auto"/>
          <w:szCs w:val="18"/>
          <w:lang w:val="en-US"/>
        </w:rPr>
        <w:t xml:space="preserve"> one of the highes</w:t>
      </w:r>
      <w:r w:rsidR="004E5C38">
        <w:rPr>
          <w:rFonts w:eastAsiaTheme="minorHAnsi"/>
          <w:iCs/>
          <w:color w:val="auto"/>
          <w:szCs w:val="18"/>
          <w:lang w:val="en-US"/>
        </w:rPr>
        <w:t>t</w:t>
      </w:r>
      <w:r>
        <w:rPr>
          <w:rFonts w:eastAsiaTheme="minorHAnsi"/>
          <w:iCs/>
          <w:color w:val="auto"/>
          <w:szCs w:val="18"/>
          <w:lang w:val="en-US"/>
        </w:rPr>
        <w:t xml:space="preserve"> shares of private expenditure and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ins w:id="884" w:author="Philipp Alexander Linden" w:date="2020-07-08T12:10:00Z"/>
          <w:rFonts w:eastAsiaTheme="minorHAnsi"/>
          <w:iCs/>
          <w:color w:val="auto"/>
          <w:szCs w:val="18"/>
          <w:lang w:val="en-US"/>
        </w:rPr>
      </w:pPr>
      <w:ins w:id="885" w:author="Philipp Alexander Linden" w:date="2020-07-08T12:10:00Z">
        <w:r w:rsidRPr="00E028AA">
          <w:rPr>
            <w:rFonts w:eastAsiaTheme="minorHAnsi"/>
            <w:iCs/>
            <w:color w:val="auto"/>
            <w:szCs w:val="18"/>
            <w:highlight w:val="yellow"/>
            <w:lang w:val="en-US"/>
          </w:rPr>
          <w:lastRenderedPageBreak/>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ins>
    </w:p>
    <w:p w14:paraId="617A1071" w14:textId="41D98D6B" w:rsidR="0006533C" w:rsidRPr="006A56FF" w:rsidRDefault="0006533C" w:rsidP="0006533C">
      <w:pPr>
        <w:pStyle w:val="Beschriftung"/>
        <w:keepNext/>
        <w:spacing w:before="240" w:after="240"/>
        <w:jc w:val="left"/>
        <w:rPr>
          <w:ins w:id="886" w:author="Philipp Alexander Linden" w:date="2020-07-07T15:40:00Z"/>
          <w:i/>
          <w:sz w:val="22"/>
          <w:szCs w:val="22"/>
          <w:lang w:val="en-US"/>
        </w:rPr>
      </w:pPr>
      <w:ins w:id="887" w:author="Philipp Alexander Linden" w:date="2020-07-07T15:40:00Z">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888"/>
        <w:r w:rsidRPr="006A56FF">
          <w:rPr>
            <w:sz w:val="22"/>
            <w:szCs w:val="22"/>
            <w:lang w:val="en-US"/>
          </w:rPr>
          <w:t>clusters</w:t>
        </w:r>
        <w:commentRangeEnd w:id="888"/>
        <w:r>
          <w:rPr>
            <w:rStyle w:val="Kommentarzeichen"/>
            <w:color w:val="000000"/>
          </w:rPr>
          <w:commentReference w:id="888"/>
        </w:r>
        <w:r>
          <w:rPr>
            <w:sz w:val="22"/>
            <w:szCs w:val="22"/>
            <w:lang w:val="en-US"/>
          </w:rPr>
          <w:t xml:space="preserve"> with (N=4) subclusters</w:t>
        </w:r>
      </w:ins>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0E6987">
        <w:trPr>
          <w:cnfStyle w:val="100000000000" w:firstRow="1" w:lastRow="0" w:firstColumn="0" w:lastColumn="0" w:oddVBand="0" w:evenVBand="0" w:oddHBand="0" w:evenHBand="0" w:firstRowFirstColumn="0" w:firstRowLastColumn="0" w:lastRowFirstColumn="0" w:lastRowLastColumn="0"/>
          <w:trHeight w:val="283"/>
          <w:ins w:id="889" w:author="Philipp Alexander Linden" w:date="2020-07-07T15:40:00Z"/>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0E6987">
            <w:pPr>
              <w:spacing w:before="240" w:after="240" w:line="276" w:lineRule="auto"/>
              <w:rPr>
                <w:ins w:id="890" w:author="Philipp Alexander Linden" w:date="2020-07-07T15:40:00Z"/>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0E6987">
            <w:pPr>
              <w:spacing w:before="240" w:after="240"/>
              <w:jc w:val="center"/>
              <w:cnfStyle w:val="100000000000" w:firstRow="1" w:lastRow="0" w:firstColumn="0" w:lastColumn="0" w:oddVBand="0" w:evenVBand="0" w:oddHBand="0" w:evenHBand="0" w:firstRowFirstColumn="0" w:firstRowLastColumn="0" w:lastRowFirstColumn="0" w:lastRowLastColumn="0"/>
              <w:rPr>
                <w:ins w:id="891" w:author="Philipp Alexander Linden" w:date="2020-07-07T15:40:00Z"/>
                <w:b w:val="0"/>
                <w:bCs w:val="0"/>
                <w:caps w:val="0"/>
                <w:sz w:val="16"/>
                <w:szCs w:val="16"/>
                <w:lang w:val="en-US"/>
              </w:rPr>
            </w:pPr>
            <w:ins w:id="892" w:author="Philipp Alexander Linden" w:date="2020-07-07T15:40:00Z">
              <w:r>
                <w:rPr>
                  <w:b w:val="0"/>
                  <w:bCs w:val="0"/>
                  <w:caps w:val="0"/>
                  <w:sz w:val="16"/>
                  <w:szCs w:val="16"/>
                  <w:lang w:val="en-US"/>
                </w:rPr>
                <w:t>Low performance, low supply</w:t>
              </w:r>
            </w:ins>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0E6987">
            <w:pPr>
              <w:spacing w:before="240" w:after="240"/>
              <w:jc w:val="center"/>
              <w:cnfStyle w:val="100000000000" w:firstRow="1" w:lastRow="0" w:firstColumn="0" w:lastColumn="0" w:oddVBand="0" w:evenVBand="0" w:oddHBand="0" w:evenHBand="0" w:firstRowFirstColumn="0" w:firstRowLastColumn="0" w:lastRowFirstColumn="0" w:lastRowLastColumn="0"/>
              <w:rPr>
                <w:ins w:id="893" w:author="Philipp Alexander Linden" w:date="2020-07-07T15:40:00Z"/>
                <w:b w:val="0"/>
                <w:bCs w:val="0"/>
                <w:caps w:val="0"/>
                <w:sz w:val="16"/>
                <w:szCs w:val="16"/>
                <w:lang w:val="en-US"/>
              </w:rPr>
            </w:pPr>
            <w:ins w:id="894" w:author="Philipp Alexander Linden" w:date="2020-07-07T15:40:00Z">
              <w:r>
                <w:rPr>
                  <w:b w:val="0"/>
                  <w:bCs w:val="0"/>
                  <w:caps w:val="0"/>
                  <w:sz w:val="16"/>
                  <w:szCs w:val="16"/>
                  <w:lang w:val="en-US"/>
                </w:rPr>
                <w:t>Access-orientated private</w:t>
              </w:r>
            </w:ins>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0E6987">
            <w:pPr>
              <w:spacing w:before="240" w:after="240"/>
              <w:jc w:val="center"/>
              <w:cnfStyle w:val="100000000000" w:firstRow="1" w:lastRow="0" w:firstColumn="0" w:lastColumn="0" w:oddVBand="0" w:evenVBand="0" w:oddHBand="0" w:evenHBand="0" w:firstRowFirstColumn="0" w:firstRowLastColumn="0" w:lastRowFirstColumn="0" w:lastRowLastColumn="0"/>
              <w:rPr>
                <w:ins w:id="895" w:author="Philipp Alexander Linden" w:date="2020-07-07T15:40:00Z"/>
                <w:b w:val="0"/>
                <w:bCs w:val="0"/>
                <w:caps w:val="0"/>
                <w:sz w:val="16"/>
                <w:szCs w:val="16"/>
                <w:lang w:val="en-US"/>
              </w:rPr>
            </w:pPr>
            <w:ins w:id="896" w:author="Philipp Alexander Linden" w:date="2020-07-07T15:40:00Z">
              <w:r>
                <w:rPr>
                  <w:b w:val="0"/>
                  <w:bCs w:val="0"/>
                  <w:caps w:val="0"/>
                  <w:sz w:val="16"/>
                  <w:szCs w:val="16"/>
                  <w:lang w:val="en-US"/>
                </w:rPr>
                <w:t>High performance public orientated</w:t>
              </w:r>
            </w:ins>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0E6987">
            <w:pPr>
              <w:spacing w:before="240" w:after="240"/>
              <w:jc w:val="center"/>
              <w:cnfStyle w:val="100000000000" w:firstRow="1" w:lastRow="0" w:firstColumn="0" w:lastColumn="0" w:oddVBand="0" w:evenVBand="0" w:oddHBand="0" w:evenHBand="0" w:firstRowFirstColumn="0" w:firstRowLastColumn="0" w:lastRowFirstColumn="0" w:lastRowLastColumn="0"/>
              <w:rPr>
                <w:ins w:id="897" w:author="Philipp Alexander Linden" w:date="2020-07-07T15:40:00Z"/>
                <w:sz w:val="16"/>
                <w:szCs w:val="16"/>
                <w:lang w:val="en-US"/>
              </w:rPr>
            </w:pPr>
            <w:ins w:id="898" w:author="Philipp Alexander Linden" w:date="2020-07-07T15:40:00Z">
              <w:r>
                <w:rPr>
                  <w:b w:val="0"/>
                  <w:bCs w:val="0"/>
                  <w:caps w:val="0"/>
                  <w:sz w:val="16"/>
                  <w:szCs w:val="16"/>
                  <w:lang w:val="en-US"/>
                </w:rPr>
                <w:t>High supply</w:t>
              </w:r>
            </w:ins>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0E6987">
            <w:pPr>
              <w:spacing w:before="240" w:after="240"/>
              <w:jc w:val="center"/>
              <w:cnfStyle w:val="100000000000" w:firstRow="1" w:lastRow="0" w:firstColumn="0" w:lastColumn="0" w:oddVBand="0" w:evenVBand="0" w:oddHBand="0" w:evenHBand="0" w:firstRowFirstColumn="0" w:firstRowLastColumn="0" w:lastRowFirstColumn="0" w:lastRowLastColumn="0"/>
              <w:rPr>
                <w:ins w:id="899" w:author="Philipp Alexander Linden" w:date="2020-07-07T15:40:00Z"/>
                <w:b w:val="0"/>
                <w:bCs w:val="0"/>
                <w:caps w:val="0"/>
                <w:sz w:val="16"/>
                <w:szCs w:val="16"/>
                <w:lang w:val="en-US"/>
              </w:rPr>
            </w:pPr>
            <w:ins w:id="900" w:author="Philipp Alexander Linden" w:date="2020-07-07T15:40:00Z">
              <w:r>
                <w:rPr>
                  <w:b w:val="0"/>
                  <w:bCs w:val="0"/>
                  <w:caps w:val="0"/>
                  <w:sz w:val="16"/>
                  <w:szCs w:val="16"/>
                  <w:lang w:val="en-US"/>
                </w:rPr>
                <w:t>Low supply</w:t>
              </w:r>
            </w:ins>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0E6987">
            <w:pPr>
              <w:spacing w:before="240" w:after="240"/>
              <w:jc w:val="center"/>
              <w:cnfStyle w:val="100000000000" w:firstRow="1" w:lastRow="0" w:firstColumn="0" w:lastColumn="0" w:oddVBand="0" w:evenVBand="0" w:oddHBand="0" w:evenHBand="0" w:firstRowFirstColumn="0" w:firstRowLastColumn="0" w:lastRowFirstColumn="0" w:lastRowLastColumn="0"/>
              <w:rPr>
                <w:ins w:id="901" w:author="Philipp Alexander Linden" w:date="2020-07-07T15:40:00Z"/>
                <w:b w:val="0"/>
                <w:bCs w:val="0"/>
                <w:caps w:val="0"/>
                <w:sz w:val="16"/>
                <w:szCs w:val="16"/>
                <w:lang w:val="en-US"/>
              </w:rPr>
            </w:pPr>
            <w:ins w:id="902" w:author="Philipp Alexander Linden" w:date="2020-07-07T15:40:00Z">
              <w:r>
                <w:rPr>
                  <w:b w:val="0"/>
                  <w:bCs w:val="0"/>
                  <w:caps w:val="0"/>
                  <w:sz w:val="16"/>
                  <w:szCs w:val="16"/>
                  <w:lang w:val="en-US"/>
                </w:rPr>
                <w:t>High performance private orientated</w:t>
              </w:r>
            </w:ins>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0E698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ins w:id="903" w:author="Philipp Alexander Linden" w:date="2020-07-07T15:40:00Z"/>
                <w:b w:val="0"/>
                <w:bCs w:val="0"/>
                <w:caps w:val="0"/>
                <w:sz w:val="16"/>
                <w:szCs w:val="16"/>
                <w:lang w:val="en-US"/>
              </w:rPr>
            </w:pPr>
            <w:ins w:id="904" w:author="Philipp Alexander Linden" w:date="2020-07-07T15:40:00Z">
              <w:r>
                <w:rPr>
                  <w:b w:val="0"/>
                  <w:bCs w:val="0"/>
                  <w:caps w:val="0"/>
                  <w:sz w:val="16"/>
                  <w:szCs w:val="16"/>
                  <w:lang w:val="en-US"/>
                </w:rPr>
                <w:t>High supply</w:t>
              </w:r>
            </w:ins>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0E698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ins w:id="905" w:author="Philipp Alexander Linden" w:date="2020-07-07T15:40:00Z"/>
                <w:b w:val="0"/>
                <w:bCs w:val="0"/>
                <w:caps w:val="0"/>
                <w:sz w:val="16"/>
                <w:szCs w:val="16"/>
                <w:lang w:val="en-US"/>
              </w:rPr>
            </w:pPr>
            <w:ins w:id="906" w:author="Philipp Alexander Linden" w:date="2020-07-07T15:40:00Z">
              <w:r>
                <w:rPr>
                  <w:b w:val="0"/>
                  <w:bCs w:val="0"/>
                  <w:caps w:val="0"/>
                  <w:sz w:val="16"/>
                  <w:szCs w:val="16"/>
                  <w:lang w:val="en-US"/>
                </w:rPr>
                <w:t>Low supply</w:t>
              </w:r>
            </w:ins>
          </w:p>
        </w:tc>
      </w:tr>
      <w:tr w:rsidR="0006533C" w:rsidRPr="006A56FF" w14:paraId="5A189476" w14:textId="77777777" w:rsidTr="000E6987">
        <w:trPr>
          <w:cnfStyle w:val="000000100000" w:firstRow="0" w:lastRow="0" w:firstColumn="0" w:lastColumn="0" w:oddVBand="0" w:evenVBand="0" w:oddHBand="1" w:evenHBand="0" w:firstRowFirstColumn="0" w:firstRowLastColumn="0" w:lastRowFirstColumn="0" w:lastRowLastColumn="0"/>
          <w:trHeight w:val="283"/>
          <w:ins w:id="907"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0E6987">
            <w:pPr>
              <w:spacing w:before="240" w:after="240" w:line="276" w:lineRule="auto"/>
              <w:rPr>
                <w:ins w:id="908" w:author="Philipp Alexander Linden" w:date="2020-07-07T15:40:00Z"/>
                <w:b w:val="0"/>
                <w:bCs w:val="0"/>
                <w:caps w:val="0"/>
                <w:sz w:val="16"/>
                <w:szCs w:val="16"/>
                <w:lang w:val="en-US"/>
              </w:rPr>
            </w:pPr>
            <w:ins w:id="909" w:author="Philipp Alexander Linden" w:date="2020-07-07T15:40:00Z">
              <w:r w:rsidRPr="00D67B4C">
                <w:rPr>
                  <w:b w:val="0"/>
                  <w:bCs w:val="0"/>
                  <w:caps w:val="0"/>
                  <w:sz w:val="16"/>
                  <w:szCs w:val="16"/>
                  <w:lang w:val="en-US"/>
                </w:rPr>
                <w:t>Cluster comp</w:t>
              </w:r>
              <w:r>
                <w:rPr>
                  <w:b w:val="0"/>
                  <w:bCs w:val="0"/>
                  <w:caps w:val="0"/>
                  <w:sz w:val="16"/>
                  <w:szCs w:val="16"/>
                  <w:lang w:val="en-US"/>
                </w:rPr>
                <w:t>.</w:t>
              </w:r>
            </w:ins>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0E698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10" w:author="Philipp Alexander Linden" w:date="2020-07-07T15:40:00Z"/>
                <w:sz w:val="16"/>
                <w:szCs w:val="16"/>
                <w:lang w:val="en-US"/>
              </w:rPr>
            </w:pPr>
            <w:ins w:id="911" w:author="Philipp Alexander Linden" w:date="2020-07-07T15:40:00Z">
              <w:r>
                <w:rPr>
                  <w:sz w:val="16"/>
                  <w:szCs w:val="16"/>
                  <w:lang w:val="en-US"/>
                </w:rPr>
                <w:t>CZ, LV, PL</w:t>
              </w:r>
            </w:ins>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0E698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12" w:author="Philipp Alexander Linden" w:date="2020-07-07T15:40:00Z"/>
                <w:sz w:val="16"/>
                <w:szCs w:val="16"/>
                <w:lang w:val="en-US"/>
              </w:rPr>
            </w:pPr>
            <w:ins w:id="913" w:author="Philipp Alexander Linden" w:date="2020-07-07T15:40:00Z">
              <w:r>
                <w:rPr>
                  <w:sz w:val="16"/>
                  <w:szCs w:val="16"/>
                  <w:lang w:val="en-US"/>
                </w:rPr>
                <w:t>DE, FI</w:t>
              </w:r>
            </w:ins>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0E698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14" w:author="Philipp Alexander Linden" w:date="2020-07-07T15:40:00Z"/>
                <w:sz w:val="16"/>
                <w:szCs w:val="16"/>
                <w:lang w:val="en-US"/>
              </w:rPr>
            </w:pPr>
            <w:ins w:id="915" w:author="Philipp Alexander Linden" w:date="2020-07-07T15:40:00Z">
              <w:r>
                <w:rPr>
                  <w:sz w:val="16"/>
                  <w:szCs w:val="16"/>
                  <w:lang w:val="en-US"/>
                </w:rPr>
                <w:t>DK, IE, NO, SE, KR, JP</w:t>
              </w:r>
            </w:ins>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0E698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16" w:author="Philipp Alexander Linden" w:date="2020-07-07T15:40:00Z"/>
                <w:sz w:val="16"/>
                <w:szCs w:val="16"/>
                <w:lang w:val="en-US"/>
              </w:rPr>
            </w:pPr>
            <w:ins w:id="917" w:author="Philipp Alexander Linden" w:date="2020-07-07T15:40:00Z">
              <w:r>
                <w:rPr>
                  <w:sz w:val="16"/>
                  <w:szCs w:val="16"/>
                  <w:lang w:val="en-US"/>
                </w:rPr>
                <w:t>DK, IE, NO, SE</w:t>
              </w:r>
            </w:ins>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0E698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18" w:author="Philipp Alexander Linden" w:date="2020-07-07T15:40:00Z"/>
                <w:sz w:val="16"/>
                <w:szCs w:val="16"/>
                <w:lang w:val="en-US"/>
              </w:rPr>
            </w:pPr>
            <w:ins w:id="919" w:author="Philipp Alexander Linden" w:date="2020-07-07T15:40:00Z">
              <w:r>
                <w:rPr>
                  <w:sz w:val="16"/>
                  <w:szCs w:val="16"/>
                  <w:lang w:val="en-US"/>
                </w:rPr>
                <w:t>JP, KR</w:t>
              </w:r>
            </w:ins>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0E698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20" w:author="Philipp Alexander Linden" w:date="2020-07-07T15:40:00Z"/>
                <w:sz w:val="16"/>
                <w:szCs w:val="16"/>
              </w:rPr>
            </w:pPr>
            <w:ins w:id="921" w:author="Philipp Alexander Linden" w:date="2020-07-07T15:40:00Z">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ins>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0E698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22" w:author="Philipp Alexander Linden" w:date="2020-07-07T15:40:00Z"/>
                <w:sz w:val="16"/>
                <w:szCs w:val="16"/>
                <w:lang w:val="en-US"/>
              </w:rPr>
            </w:pPr>
            <w:ins w:id="923" w:author="Philipp Alexander Linden" w:date="2020-07-07T15:40:00Z">
              <w:r w:rsidRPr="00832038">
                <w:rPr>
                  <w:sz w:val="16"/>
                  <w:szCs w:val="16"/>
                  <w:lang w:val="en-US"/>
                </w:rPr>
                <w:t>AU, BE, CH, LU, NL, S</w:t>
              </w:r>
              <w:r>
                <w:rPr>
                  <w:sz w:val="16"/>
                  <w:szCs w:val="16"/>
                  <w:lang w:val="en-US"/>
                </w:rPr>
                <w:t>K, SI</w:t>
              </w:r>
            </w:ins>
          </w:p>
        </w:tc>
        <w:tc>
          <w:tcPr>
            <w:tcW w:w="851" w:type="dxa"/>
            <w:tcBorders>
              <w:top w:val="single" w:sz="12" w:space="0" w:color="auto"/>
              <w:bottom w:val="single" w:sz="4" w:space="0" w:color="auto"/>
            </w:tcBorders>
            <w:shd w:val="clear" w:color="auto" w:fill="FFFFFF" w:themeFill="background1"/>
            <w:vAlign w:val="center"/>
          </w:tcPr>
          <w:p w14:paraId="6CB0EA47" w14:textId="77777777" w:rsidR="0006533C" w:rsidRPr="00832038" w:rsidRDefault="0006533C" w:rsidP="000E698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ins w:id="924" w:author="Philipp Alexander Linden" w:date="2020-07-07T15:40:00Z"/>
                <w:sz w:val="16"/>
                <w:szCs w:val="16"/>
              </w:rPr>
            </w:pPr>
            <w:ins w:id="925" w:author="Philipp Alexander Linden" w:date="2020-07-07T15:40:00Z">
              <w:r w:rsidRPr="00832038">
                <w:rPr>
                  <w:sz w:val="16"/>
                  <w:szCs w:val="16"/>
                </w:rPr>
                <w:t xml:space="preserve">EE, ES, FR, </w:t>
              </w:r>
              <w:proofErr w:type="gramStart"/>
              <w:r w:rsidRPr="00832038">
                <w:rPr>
                  <w:sz w:val="16"/>
                  <w:szCs w:val="16"/>
                </w:rPr>
                <w:t>IL,NZ</w:t>
              </w:r>
              <w:proofErr w:type="gramEnd"/>
              <w:r w:rsidRPr="00832038">
                <w:rPr>
                  <w:sz w:val="16"/>
                  <w:szCs w:val="16"/>
                </w:rPr>
                <w:t xml:space="preserve">, UK, US </w:t>
              </w:r>
            </w:ins>
          </w:p>
        </w:tc>
      </w:tr>
      <w:tr w:rsidR="0006533C" w:rsidRPr="006A56FF" w14:paraId="5DA4DE77" w14:textId="77777777" w:rsidTr="000E6987">
        <w:trPr>
          <w:trHeight w:val="283"/>
          <w:ins w:id="926"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0E6987">
            <w:pPr>
              <w:spacing w:line="276" w:lineRule="auto"/>
              <w:rPr>
                <w:ins w:id="927" w:author="Philipp Alexander Linden" w:date="2020-07-07T15:40:00Z"/>
                <w:b w:val="0"/>
                <w:bCs w:val="0"/>
                <w:caps w:val="0"/>
                <w:sz w:val="16"/>
                <w:szCs w:val="16"/>
                <w:lang w:val="en-US"/>
              </w:rPr>
            </w:pPr>
            <w:ins w:id="928" w:author="Philipp Alexander Linden" w:date="2020-07-07T15:40:00Z">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ins>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29" w:author="Philipp Alexander Linden" w:date="2020-07-07T15:40:00Z"/>
                <w:sz w:val="16"/>
                <w:szCs w:val="16"/>
                <w:lang w:val="en-US"/>
              </w:rPr>
            </w:pPr>
            <w:ins w:id="930" w:author="Philipp Alexander Linden" w:date="2020-07-07T15:40:00Z">
              <w:r>
                <w:rPr>
                  <w:sz w:val="16"/>
                  <w:szCs w:val="16"/>
                  <w:lang w:val="en-US"/>
                </w:rPr>
                <w:t>3</w:t>
              </w:r>
            </w:ins>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31" w:author="Philipp Alexander Linden" w:date="2020-07-07T15:40:00Z"/>
                <w:sz w:val="16"/>
                <w:szCs w:val="16"/>
                <w:lang w:val="en-US"/>
              </w:rPr>
            </w:pPr>
            <w:ins w:id="932" w:author="Philipp Alexander Linden" w:date="2020-07-07T15:40:00Z">
              <w:r>
                <w:rPr>
                  <w:sz w:val="16"/>
                  <w:szCs w:val="16"/>
                  <w:lang w:val="en-US"/>
                </w:rPr>
                <w:t>2</w:t>
              </w:r>
            </w:ins>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33" w:author="Philipp Alexander Linden" w:date="2020-07-07T15:40:00Z"/>
                <w:sz w:val="16"/>
                <w:szCs w:val="16"/>
                <w:lang w:val="en-US"/>
              </w:rPr>
            </w:pPr>
            <w:ins w:id="934" w:author="Philipp Alexander Linden" w:date="2020-07-07T15:40:00Z">
              <w:r>
                <w:rPr>
                  <w:sz w:val="16"/>
                  <w:szCs w:val="16"/>
                  <w:lang w:val="en-US"/>
                </w:rPr>
                <w:t>6</w:t>
              </w:r>
            </w:ins>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35" w:author="Philipp Alexander Linden" w:date="2020-07-07T15:40:00Z"/>
                <w:sz w:val="16"/>
                <w:szCs w:val="16"/>
                <w:lang w:val="en-US"/>
              </w:rPr>
            </w:pPr>
            <w:ins w:id="936" w:author="Philipp Alexander Linden" w:date="2020-07-07T15:40:00Z">
              <w:r>
                <w:rPr>
                  <w:sz w:val="16"/>
                  <w:szCs w:val="16"/>
                  <w:lang w:val="en-US"/>
                </w:rPr>
                <w:t>4</w:t>
              </w:r>
            </w:ins>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37" w:author="Philipp Alexander Linden" w:date="2020-07-07T15:40:00Z"/>
                <w:sz w:val="16"/>
                <w:szCs w:val="16"/>
                <w:lang w:val="en-US"/>
              </w:rPr>
            </w:pPr>
            <w:ins w:id="938" w:author="Philipp Alexander Linden" w:date="2020-07-07T15:40:00Z">
              <w:r w:rsidRPr="00D67B4C">
                <w:rPr>
                  <w:sz w:val="16"/>
                  <w:szCs w:val="16"/>
                  <w:lang w:val="en-US"/>
                </w:rPr>
                <w:t>2</w:t>
              </w:r>
            </w:ins>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39" w:author="Philipp Alexander Linden" w:date="2020-07-07T15:40:00Z"/>
                <w:sz w:val="16"/>
                <w:szCs w:val="16"/>
                <w:lang w:val="en-US"/>
              </w:rPr>
            </w:pPr>
            <w:ins w:id="940" w:author="Philipp Alexander Linden" w:date="2020-07-07T15:40:00Z">
              <w:r>
                <w:rPr>
                  <w:sz w:val="16"/>
                  <w:szCs w:val="16"/>
                  <w:lang w:val="en-US"/>
                </w:rPr>
                <w:t>14</w:t>
              </w:r>
            </w:ins>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41" w:author="Philipp Alexander Linden" w:date="2020-07-07T15:40:00Z"/>
                <w:sz w:val="16"/>
                <w:szCs w:val="16"/>
                <w:lang w:val="en-US"/>
              </w:rPr>
            </w:pPr>
            <w:ins w:id="942" w:author="Philipp Alexander Linden" w:date="2020-07-07T15:40:00Z">
              <w:r>
                <w:rPr>
                  <w:sz w:val="16"/>
                  <w:szCs w:val="16"/>
                  <w:lang w:val="en-US"/>
                </w:rPr>
                <w:t>7</w:t>
              </w:r>
            </w:ins>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43" w:author="Philipp Alexander Linden" w:date="2020-07-07T15:40:00Z"/>
                <w:sz w:val="16"/>
                <w:szCs w:val="16"/>
                <w:lang w:val="en-US"/>
              </w:rPr>
            </w:pPr>
            <w:ins w:id="944" w:author="Philipp Alexander Linden" w:date="2020-07-07T15:40:00Z">
              <w:r>
                <w:rPr>
                  <w:sz w:val="16"/>
                  <w:szCs w:val="16"/>
                  <w:lang w:val="en-US"/>
                </w:rPr>
                <w:t>7</w:t>
              </w:r>
            </w:ins>
          </w:p>
        </w:tc>
      </w:tr>
      <w:tr w:rsidR="0006533C" w:rsidRPr="006A56FF" w14:paraId="4BDC3CB3" w14:textId="77777777" w:rsidTr="000E6987">
        <w:trPr>
          <w:cnfStyle w:val="000000100000" w:firstRow="0" w:lastRow="0" w:firstColumn="0" w:lastColumn="0" w:oddVBand="0" w:evenVBand="0" w:oddHBand="1" w:evenHBand="0" w:firstRowFirstColumn="0" w:firstRowLastColumn="0" w:lastRowFirstColumn="0" w:lastRowLastColumn="0"/>
          <w:trHeight w:val="283"/>
          <w:ins w:id="945"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0E6987">
            <w:pPr>
              <w:spacing w:line="276" w:lineRule="auto"/>
              <w:rPr>
                <w:ins w:id="946" w:author="Philipp Alexander Linden" w:date="2020-07-07T15:40:00Z"/>
                <w:b w:val="0"/>
                <w:bCs w:val="0"/>
                <w:caps w:val="0"/>
                <w:sz w:val="16"/>
                <w:szCs w:val="16"/>
                <w:lang w:val="en-US"/>
              </w:rPr>
            </w:pPr>
            <w:ins w:id="947" w:author="Philipp Alexander Linden" w:date="2020-07-07T15:40:00Z">
              <w:r w:rsidRPr="00D67B4C">
                <w:rPr>
                  <w:b w:val="0"/>
                  <w:bCs w:val="0"/>
                  <w:caps w:val="0"/>
                  <w:sz w:val="16"/>
                  <w:szCs w:val="16"/>
                  <w:lang w:val="en-US"/>
                </w:rPr>
                <w:t>EXPND</w:t>
              </w:r>
            </w:ins>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0E6987">
            <w:pPr>
              <w:jc w:val="center"/>
              <w:cnfStyle w:val="000000100000" w:firstRow="0" w:lastRow="0" w:firstColumn="0" w:lastColumn="0" w:oddVBand="0" w:evenVBand="0" w:oddHBand="1" w:evenHBand="0" w:firstRowFirstColumn="0" w:firstRowLastColumn="0" w:lastRowFirstColumn="0" w:lastRowLastColumn="0"/>
              <w:rPr>
                <w:ins w:id="948" w:author="Philipp Alexander Linden" w:date="2020-07-07T15:40:00Z"/>
                <w:sz w:val="16"/>
                <w:szCs w:val="16"/>
              </w:rPr>
            </w:pPr>
            <w:ins w:id="949" w:author="Philipp Alexander Linden" w:date="2020-07-07T15:40:00Z">
              <w:r>
                <w:rPr>
                  <w:sz w:val="16"/>
                  <w:szCs w:val="16"/>
                  <w:lang w:val="en-US"/>
                </w:rPr>
                <w:t>161.82</w:t>
              </w:r>
            </w:ins>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50" w:author="Philipp Alexander Linden" w:date="2020-07-07T15:40:00Z"/>
                <w:sz w:val="16"/>
                <w:szCs w:val="16"/>
                <w:lang w:val="en-US"/>
              </w:rPr>
            </w:pPr>
            <w:ins w:id="951" w:author="Philipp Alexander Linden" w:date="2020-07-07T15:40:00Z">
              <w:r>
                <w:rPr>
                  <w:sz w:val="16"/>
                  <w:szCs w:val="16"/>
                  <w:lang w:val="en-US"/>
                </w:rPr>
                <w:t>811.33</w:t>
              </w:r>
            </w:ins>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52" w:author="Philipp Alexander Linden" w:date="2020-07-07T15:40:00Z"/>
                <w:sz w:val="16"/>
                <w:szCs w:val="16"/>
                <w:lang w:val="en-US"/>
              </w:rPr>
            </w:pPr>
            <w:ins w:id="953" w:author="Philipp Alexander Linden" w:date="2020-07-07T15:40:00Z">
              <w:r>
                <w:rPr>
                  <w:sz w:val="16"/>
                  <w:szCs w:val="16"/>
                  <w:lang w:val="en-US"/>
                </w:rPr>
                <w:t>1114.09</w:t>
              </w:r>
            </w:ins>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54" w:author="Philipp Alexander Linden" w:date="2020-07-07T15:40:00Z"/>
                <w:sz w:val="16"/>
                <w:szCs w:val="16"/>
                <w:lang w:val="en-US"/>
              </w:rPr>
            </w:pPr>
            <w:ins w:id="955" w:author="Philipp Alexander Linden" w:date="2020-07-07T15:40:00Z">
              <w:r>
                <w:rPr>
                  <w:sz w:val="16"/>
                  <w:szCs w:val="16"/>
                  <w:lang w:val="en-US"/>
                </w:rPr>
                <w:t>1369.15</w:t>
              </w:r>
            </w:ins>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56" w:author="Philipp Alexander Linden" w:date="2020-07-07T15:40:00Z"/>
                <w:sz w:val="16"/>
                <w:szCs w:val="16"/>
                <w:lang w:val="en-US"/>
              </w:rPr>
            </w:pPr>
            <w:ins w:id="957" w:author="Philipp Alexander Linden" w:date="2020-07-07T15:40:00Z">
              <w:r>
                <w:rPr>
                  <w:sz w:val="16"/>
                  <w:szCs w:val="16"/>
                  <w:lang w:val="en-US"/>
                </w:rPr>
                <w:t>603.97</w:t>
              </w:r>
            </w:ins>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58" w:author="Philipp Alexander Linden" w:date="2020-07-07T15:40:00Z"/>
                <w:sz w:val="16"/>
                <w:szCs w:val="16"/>
                <w:lang w:val="en-US"/>
              </w:rPr>
            </w:pPr>
            <w:ins w:id="959" w:author="Philipp Alexander Linden" w:date="2020-07-07T15:40:00Z">
              <w:r>
                <w:rPr>
                  <w:sz w:val="16"/>
                  <w:szCs w:val="16"/>
                  <w:lang w:val="en-US"/>
                </w:rPr>
                <w:t>639.61</w:t>
              </w:r>
            </w:ins>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60" w:author="Philipp Alexander Linden" w:date="2020-07-07T15:40:00Z"/>
                <w:sz w:val="16"/>
                <w:szCs w:val="16"/>
                <w:lang w:val="en-US"/>
              </w:rPr>
            </w:pPr>
            <w:ins w:id="961" w:author="Philipp Alexander Linden" w:date="2020-07-07T15:40:00Z">
              <w:r>
                <w:rPr>
                  <w:sz w:val="16"/>
                  <w:szCs w:val="16"/>
                  <w:lang w:val="en-US"/>
                </w:rPr>
                <w:t>819.81</w:t>
              </w:r>
            </w:ins>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62" w:author="Philipp Alexander Linden" w:date="2020-07-07T15:40:00Z"/>
                <w:sz w:val="16"/>
                <w:szCs w:val="16"/>
                <w:lang w:val="en-US"/>
              </w:rPr>
            </w:pPr>
            <w:ins w:id="963" w:author="Philipp Alexander Linden" w:date="2020-07-07T15:40:00Z">
              <w:r>
                <w:rPr>
                  <w:sz w:val="16"/>
                  <w:szCs w:val="16"/>
                  <w:lang w:val="en-US"/>
                </w:rPr>
                <w:t>459.42</w:t>
              </w:r>
            </w:ins>
          </w:p>
        </w:tc>
      </w:tr>
      <w:tr w:rsidR="0006533C" w:rsidRPr="006A56FF" w14:paraId="3F9D7844" w14:textId="77777777" w:rsidTr="000E6987">
        <w:trPr>
          <w:trHeight w:val="283"/>
          <w:ins w:id="964"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0E6987">
            <w:pPr>
              <w:spacing w:line="276" w:lineRule="auto"/>
              <w:rPr>
                <w:ins w:id="965" w:author="Philipp Alexander Linden" w:date="2020-07-07T15:40:00Z"/>
                <w:b w:val="0"/>
                <w:bCs w:val="0"/>
                <w:caps w:val="0"/>
                <w:sz w:val="16"/>
                <w:szCs w:val="16"/>
                <w:lang w:val="en-US"/>
              </w:rPr>
            </w:pPr>
            <w:ins w:id="966" w:author="Philipp Alexander Linden" w:date="2020-07-07T15:40:00Z">
              <w:r>
                <w:rPr>
                  <w:b w:val="0"/>
                  <w:bCs w:val="0"/>
                  <w:caps w:val="0"/>
                  <w:sz w:val="16"/>
                  <w:szCs w:val="16"/>
                  <w:lang w:val="en-US"/>
                </w:rPr>
                <w:t>BEDS</w:t>
              </w:r>
            </w:ins>
          </w:p>
        </w:tc>
        <w:tc>
          <w:tcPr>
            <w:tcW w:w="1134" w:type="dxa"/>
            <w:shd w:val="clear" w:color="auto" w:fill="FFFFFF" w:themeFill="background1"/>
            <w:vAlign w:val="center"/>
          </w:tcPr>
          <w:p w14:paraId="475F7971"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67" w:author="Philipp Alexander Linden" w:date="2020-07-07T15:40:00Z"/>
                <w:sz w:val="16"/>
                <w:szCs w:val="16"/>
                <w:lang w:val="en-US"/>
              </w:rPr>
            </w:pPr>
            <w:ins w:id="968" w:author="Philipp Alexander Linden" w:date="2020-07-07T15:40:00Z">
              <w:r>
                <w:rPr>
                  <w:sz w:val="16"/>
                  <w:szCs w:val="16"/>
                  <w:lang w:val="en-US"/>
                </w:rPr>
                <w:t>21.76</w:t>
              </w:r>
            </w:ins>
          </w:p>
        </w:tc>
        <w:tc>
          <w:tcPr>
            <w:tcW w:w="993" w:type="dxa"/>
            <w:shd w:val="clear" w:color="auto" w:fill="FFFFFF" w:themeFill="background1"/>
            <w:vAlign w:val="center"/>
          </w:tcPr>
          <w:p w14:paraId="34C2C695"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69" w:author="Philipp Alexander Linden" w:date="2020-07-07T15:40:00Z"/>
                <w:sz w:val="16"/>
                <w:szCs w:val="16"/>
                <w:lang w:val="en-US"/>
              </w:rPr>
            </w:pPr>
            <w:ins w:id="970" w:author="Philipp Alexander Linden" w:date="2020-07-07T15:40:00Z">
              <w:r>
                <w:rPr>
                  <w:sz w:val="16"/>
                  <w:szCs w:val="16"/>
                  <w:lang w:val="en-US"/>
                </w:rPr>
                <w:t>56.33</w:t>
              </w:r>
            </w:ins>
          </w:p>
        </w:tc>
        <w:tc>
          <w:tcPr>
            <w:tcW w:w="1134" w:type="dxa"/>
            <w:shd w:val="clear" w:color="auto" w:fill="FFFFFF" w:themeFill="background1"/>
            <w:vAlign w:val="center"/>
          </w:tcPr>
          <w:p w14:paraId="2F491680"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71" w:author="Philipp Alexander Linden" w:date="2020-07-07T15:40:00Z"/>
                <w:sz w:val="16"/>
                <w:szCs w:val="16"/>
                <w:lang w:val="en-US"/>
              </w:rPr>
            </w:pPr>
            <w:ins w:id="972" w:author="Philipp Alexander Linden" w:date="2020-07-07T15:40:00Z">
              <w:r>
                <w:rPr>
                  <w:sz w:val="16"/>
                  <w:szCs w:val="16"/>
                  <w:lang w:val="en-US"/>
                </w:rPr>
                <w:t>43.57</w:t>
              </w:r>
            </w:ins>
          </w:p>
        </w:tc>
        <w:tc>
          <w:tcPr>
            <w:tcW w:w="850" w:type="dxa"/>
            <w:shd w:val="clear" w:color="auto" w:fill="FFFFFF" w:themeFill="background1"/>
            <w:vAlign w:val="center"/>
          </w:tcPr>
          <w:p w14:paraId="21F0F435"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73" w:author="Philipp Alexander Linden" w:date="2020-07-07T15:40:00Z"/>
                <w:sz w:val="16"/>
                <w:szCs w:val="16"/>
                <w:lang w:val="en-US"/>
              </w:rPr>
            </w:pPr>
            <w:ins w:id="974" w:author="Philipp Alexander Linden" w:date="2020-07-07T15:40:00Z">
              <w:r>
                <w:rPr>
                  <w:sz w:val="16"/>
                  <w:szCs w:val="16"/>
                  <w:lang w:val="en-US"/>
                </w:rPr>
                <w:t>53.21</w:t>
              </w:r>
            </w:ins>
          </w:p>
        </w:tc>
        <w:tc>
          <w:tcPr>
            <w:tcW w:w="709" w:type="dxa"/>
            <w:shd w:val="clear" w:color="auto" w:fill="FFFFFF" w:themeFill="background1"/>
            <w:vAlign w:val="center"/>
          </w:tcPr>
          <w:p w14:paraId="33D56893"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75" w:author="Philipp Alexander Linden" w:date="2020-07-07T15:40:00Z"/>
                <w:sz w:val="16"/>
                <w:szCs w:val="16"/>
                <w:lang w:val="en-US"/>
              </w:rPr>
            </w:pPr>
            <w:ins w:id="976" w:author="Philipp Alexander Linden" w:date="2020-07-07T15:40:00Z">
              <w:r>
                <w:rPr>
                  <w:sz w:val="16"/>
                  <w:szCs w:val="16"/>
                  <w:lang w:val="en-US"/>
                </w:rPr>
                <w:t>24.28</w:t>
              </w:r>
            </w:ins>
          </w:p>
        </w:tc>
        <w:tc>
          <w:tcPr>
            <w:tcW w:w="1134" w:type="dxa"/>
            <w:shd w:val="clear" w:color="auto" w:fill="FFFFFF" w:themeFill="background1"/>
            <w:vAlign w:val="center"/>
          </w:tcPr>
          <w:p w14:paraId="1D19A8A5"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77" w:author="Philipp Alexander Linden" w:date="2020-07-07T15:40:00Z"/>
                <w:sz w:val="16"/>
                <w:szCs w:val="16"/>
                <w:lang w:val="en-US"/>
              </w:rPr>
            </w:pPr>
            <w:ins w:id="978" w:author="Philipp Alexander Linden" w:date="2020-07-07T15:40:00Z">
              <w:r>
                <w:rPr>
                  <w:sz w:val="16"/>
                  <w:szCs w:val="16"/>
                  <w:lang w:val="en-US"/>
                </w:rPr>
                <w:t>53.85</w:t>
              </w:r>
            </w:ins>
          </w:p>
        </w:tc>
        <w:tc>
          <w:tcPr>
            <w:tcW w:w="850" w:type="dxa"/>
            <w:shd w:val="clear" w:color="auto" w:fill="FFFFFF" w:themeFill="background1"/>
            <w:vAlign w:val="center"/>
          </w:tcPr>
          <w:p w14:paraId="7C67823A"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79" w:author="Philipp Alexander Linden" w:date="2020-07-07T15:40:00Z"/>
                <w:sz w:val="16"/>
                <w:szCs w:val="16"/>
                <w:lang w:val="en-US"/>
              </w:rPr>
            </w:pPr>
            <w:ins w:id="980" w:author="Philipp Alexander Linden" w:date="2020-07-07T15:40:00Z">
              <w:r>
                <w:rPr>
                  <w:sz w:val="16"/>
                  <w:szCs w:val="16"/>
                  <w:lang w:val="en-US"/>
                </w:rPr>
                <w:t>64.28</w:t>
              </w:r>
            </w:ins>
          </w:p>
        </w:tc>
        <w:tc>
          <w:tcPr>
            <w:tcW w:w="851" w:type="dxa"/>
            <w:shd w:val="clear" w:color="auto" w:fill="FFFFFF" w:themeFill="background1"/>
            <w:vAlign w:val="center"/>
          </w:tcPr>
          <w:p w14:paraId="29FBE56E"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981" w:author="Philipp Alexander Linden" w:date="2020-07-07T15:40:00Z"/>
                <w:sz w:val="16"/>
                <w:szCs w:val="16"/>
                <w:lang w:val="en-US"/>
              </w:rPr>
            </w:pPr>
            <w:ins w:id="982" w:author="Philipp Alexander Linden" w:date="2020-07-07T15:40:00Z">
              <w:r>
                <w:rPr>
                  <w:sz w:val="16"/>
                  <w:szCs w:val="16"/>
                  <w:lang w:val="en-US"/>
                </w:rPr>
                <w:t>43.43</w:t>
              </w:r>
            </w:ins>
          </w:p>
        </w:tc>
      </w:tr>
      <w:tr w:rsidR="0006533C" w:rsidRPr="006A56FF" w14:paraId="378F8C82" w14:textId="77777777" w:rsidTr="000E6987">
        <w:trPr>
          <w:cnfStyle w:val="000000100000" w:firstRow="0" w:lastRow="0" w:firstColumn="0" w:lastColumn="0" w:oddVBand="0" w:evenVBand="0" w:oddHBand="1" w:evenHBand="0" w:firstRowFirstColumn="0" w:firstRowLastColumn="0" w:lastRowFirstColumn="0" w:lastRowLastColumn="0"/>
          <w:trHeight w:val="283"/>
          <w:ins w:id="983"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0E6987">
            <w:pPr>
              <w:spacing w:line="276" w:lineRule="auto"/>
              <w:rPr>
                <w:ins w:id="984" w:author="Philipp Alexander Linden" w:date="2020-07-07T15:40:00Z"/>
                <w:b w:val="0"/>
                <w:bCs w:val="0"/>
                <w:caps w:val="0"/>
                <w:sz w:val="16"/>
                <w:szCs w:val="16"/>
                <w:lang w:val="en-US"/>
              </w:rPr>
            </w:pPr>
            <w:ins w:id="985" w:author="Philipp Alexander Linden" w:date="2020-07-07T15:40:00Z">
              <w:r w:rsidRPr="00D67B4C">
                <w:rPr>
                  <w:b w:val="0"/>
                  <w:bCs w:val="0"/>
                  <w:caps w:val="0"/>
                  <w:sz w:val="16"/>
                  <w:szCs w:val="16"/>
                  <w:lang w:val="en-US"/>
                </w:rPr>
                <w:t>RCPT</w:t>
              </w:r>
              <w:r>
                <w:rPr>
                  <w:b w:val="0"/>
                  <w:bCs w:val="0"/>
                  <w:caps w:val="0"/>
                  <w:sz w:val="16"/>
                  <w:szCs w:val="16"/>
                  <w:lang w:val="en-US"/>
                </w:rPr>
                <w:t>IN</w:t>
              </w:r>
            </w:ins>
          </w:p>
        </w:tc>
        <w:tc>
          <w:tcPr>
            <w:tcW w:w="1134" w:type="dxa"/>
            <w:shd w:val="clear" w:color="auto" w:fill="FFFFFF" w:themeFill="background1"/>
            <w:vAlign w:val="center"/>
          </w:tcPr>
          <w:p w14:paraId="179F7E0C"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86" w:author="Philipp Alexander Linden" w:date="2020-07-07T15:40:00Z"/>
                <w:sz w:val="16"/>
                <w:szCs w:val="16"/>
                <w:lang w:val="en-US"/>
              </w:rPr>
            </w:pPr>
            <w:ins w:id="987" w:author="Philipp Alexander Linden" w:date="2020-07-07T15:40:00Z">
              <w:r>
                <w:rPr>
                  <w:sz w:val="16"/>
                  <w:szCs w:val="16"/>
                  <w:lang w:val="en-US"/>
                </w:rPr>
                <w:t>1.18</w:t>
              </w:r>
            </w:ins>
          </w:p>
        </w:tc>
        <w:tc>
          <w:tcPr>
            <w:tcW w:w="993" w:type="dxa"/>
            <w:shd w:val="clear" w:color="auto" w:fill="FFFFFF" w:themeFill="background1"/>
            <w:vAlign w:val="center"/>
          </w:tcPr>
          <w:p w14:paraId="5CB33E44"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88" w:author="Philipp Alexander Linden" w:date="2020-07-07T15:40:00Z"/>
                <w:sz w:val="16"/>
                <w:szCs w:val="16"/>
                <w:lang w:val="en-US"/>
              </w:rPr>
            </w:pPr>
            <w:ins w:id="989" w:author="Philipp Alexander Linden" w:date="2020-07-07T15:40:00Z">
              <w:r>
                <w:rPr>
                  <w:sz w:val="16"/>
                  <w:szCs w:val="16"/>
                  <w:lang w:val="en-US"/>
                </w:rPr>
                <w:t>4.4</w:t>
              </w:r>
            </w:ins>
          </w:p>
        </w:tc>
        <w:tc>
          <w:tcPr>
            <w:tcW w:w="1134" w:type="dxa"/>
            <w:shd w:val="clear" w:color="auto" w:fill="FFFFFF" w:themeFill="background1"/>
            <w:vAlign w:val="center"/>
          </w:tcPr>
          <w:p w14:paraId="6368A179"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90" w:author="Philipp Alexander Linden" w:date="2020-07-07T15:40:00Z"/>
                <w:sz w:val="16"/>
                <w:szCs w:val="16"/>
                <w:lang w:val="en-US"/>
              </w:rPr>
            </w:pPr>
            <w:ins w:id="991" w:author="Philipp Alexander Linden" w:date="2020-07-07T15:40:00Z">
              <w:r>
                <w:rPr>
                  <w:sz w:val="16"/>
                  <w:szCs w:val="16"/>
                  <w:lang w:val="en-US"/>
                </w:rPr>
                <w:t>3.65</w:t>
              </w:r>
            </w:ins>
          </w:p>
        </w:tc>
        <w:tc>
          <w:tcPr>
            <w:tcW w:w="850" w:type="dxa"/>
            <w:shd w:val="clear" w:color="auto" w:fill="FFFFFF" w:themeFill="background1"/>
            <w:vAlign w:val="center"/>
          </w:tcPr>
          <w:p w14:paraId="400798F1"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92" w:author="Philipp Alexander Linden" w:date="2020-07-07T15:40:00Z"/>
                <w:sz w:val="16"/>
                <w:szCs w:val="16"/>
                <w:lang w:val="en-US"/>
              </w:rPr>
            </w:pPr>
            <w:ins w:id="993" w:author="Philipp Alexander Linden" w:date="2020-07-07T15:40:00Z">
              <w:r>
                <w:rPr>
                  <w:sz w:val="16"/>
                  <w:szCs w:val="16"/>
                  <w:lang w:val="en-US"/>
                </w:rPr>
                <w:t>4.16</w:t>
              </w:r>
            </w:ins>
          </w:p>
        </w:tc>
        <w:tc>
          <w:tcPr>
            <w:tcW w:w="709" w:type="dxa"/>
            <w:shd w:val="clear" w:color="auto" w:fill="FFFFFF" w:themeFill="background1"/>
            <w:vAlign w:val="center"/>
          </w:tcPr>
          <w:p w14:paraId="7E83244C"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94" w:author="Philipp Alexander Linden" w:date="2020-07-07T15:40:00Z"/>
                <w:sz w:val="16"/>
                <w:szCs w:val="16"/>
                <w:lang w:val="en-US"/>
              </w:rPr>
            </w:pPr>
            <w:ins w:id="995" w:author="Philipp Alexander Linden" w:date="2020-07-07T15:40:00Z">
              <w:r>
                <w:rPr>
                  <w:sz w:val="16"/>
                  <w:szCs w:val="16"/>
                  <w:lang w:val="en-US"/>
                </w:rPr>
                <w:t>2.63</w:t>
              </w:r>
            </w:ins>
          </w:p>
        </w:tc>
        <w:tc>
          <w:tcPr>
            <w:tcW w:w="1134" w:type="dxa"/>
            <w:shd w:val="clear" w:color="auto" w:fill="FFFFFF" w:themeFill="background1"/>
            <w:vAlign w:val="center"/>
          </w:tcPr>
          <w:p w14:paraId="08147425"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96" w:author="Philipp Alexander Linden" w:date="2020-07-07T15:40:00Z"/>
                <w:sz w:val="16"/>
                <w:szCs w:val="16"/>
                <w:lang w:val="en-US"/>
              </w:rPr>
            </w:pPr>
            <w:ins w:id="997" w:author="Philipp Alexander Linden" w:date="2020-07-07T15:40:00Z">
              <w:r>
                <w:rPr>
                  <w:sz w:val="16"/>
                  <w:szCs w:val="16"/>
                  <w:lang w:val="en-US"/>
                </w:rPr>
                <w:t>4.49</w:t>
              </w:r>
            </w:ins>
          </w:p>
        </w:tc>
        <w:tc>
          <w:tcPr>
            <w:tcW w:w="850" w:type="dxa"/>
            <w:shd w:val="clear" w:color="auto" w:fill="FFFFFF" w:themeFill="background1"/>
            <w:vAlign w:val="center"/>
          </w:tcPr>
          <w:p w14:paraId="13B85EB9"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998" w:author="Philipp Alexander Linden" w:date="2020-07-07T15:40:00Z"/>
                <w:sz w:val="16"/>
                <w:szCs w:val="16"/>
                <w:lang w:val="en-US"/>
              </w:rPr>
            </w:pPr>
            <w:ins w:id="999" w:author="Philipp Alexander Linden" w:date="2020-07-07T15:40:00Z">
              <w:r>
                <w:rPr>
                  <w:sz w:val="16"/>
                  <w:szCs w:val="16"/>
                  <w:lang w:val="en-US"/>
                </w:rPr>
                <w:t>5.51</w:t>
              </w:r>
            </w:ins>
          </w:p>
        </w:tc>
        <w:tc>
          <w:tcPr>
            <w:tcW w:w="851" w:type="dxa"/>
            <w:shd w:val="clear" w:color="auto" w:fill="FFFFFF" w:themeFill="background1"/>
            <w:vAlign w:val="center"/>
          </w:tcPr>
          <w:p w14:paraId="2316AA4A"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00" w:author="Philipp Alexander Linden" w:date="2020-07-07T15:40:00Z"/>
                <w:sz w:val="16"/>
                <w:szCs w:val="16"/>
                <w:lang w:val="en-US"/>
              </w:rPr>
            </w:pPr>
            <w:ins w:id="1001" w:author="Philipp Alexander Linden" w:date="2020-07-07T15:40:00Z">
              <w:r>
                <w:rPr>
                  <w:sz w:val="16"/>
                  <w:szCs w:val="16"/>
                  <w:lang w:val="en-US"/>
                </w:rPr>
                <w:t>3.46</w:t>
              </w:r>
            </w:ins>
          </w:p>
        </w:tc>
      </w:tr>
      <w:tr w:rsidR="0006533C" w:rsidRPr="006A56FF" w14:paraId="2E52B65E" w14:textId="77777777" w:rsidTr="000E6987">
        <w:trPr>
          <w:trHeight w:val="283"/>
          <w:ins w:id="1002"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0E6987">
            <w:pPr>
              <w:spacing w:line="276" w:lineRule="auto"/>
              <w:rPr>
                <w:ins w:id="1003" w:author="Philipp Alexander Linden" w:date="2020-07-07T15:40:00Z"/>
                <w:b w:val="0"/>
                <w:bCs w:val="0"/>
                <w:caps w:val="0"/>
                <w:sz w:val="16"/>
                <w:szCs w:val="16"/>
                <w:lang w:val="en-US"/>
              </w:rPr>
            </w:pPr>
            <w:ins w:id="1004" w:author="Philipp Alexander Linden" w:date="2020-07-07T15:40:00Z">
              <w:r w:rsidRPr="00D67B4C">
                <w:rPr>
                  <w:b w:val="0"/>
                  <w:bCs w:val="0"/>
                  <w:caps w:val="0"/>
                  <w:sz w:val="16"/>
                  <w:szCs w:val="16"/>
                  <w:lang w:val="en-US"/>
                </w:rPr>
                <w:t>PEXPND</w:t>
              </w:r>
            </w:ins>
          </w:p>
        </w:tc>
        <w:tc>
          <w:tcPr>
            <w:tcW w:w="1134" w:type="dxa"/>
            <w:shd w:val="clear" w:color="auto" w:fill="FFFFFF" w:themeFill="background1"/>
            <w:vAlign w:val="center"/>
          </w:tcPr>
          <w:p w14:paraId="515A80E4"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05" w:author="Philipp Alexander Linden" w:date="2020-07-07T15:40:00Z"/>
                <w:sz w:val="16"/>
                <w:szCs w:val="16"/>
                <w:lang w:val="en-US"/>
              </w:rPr>
            </w:pPr>
            <w:ins w:id="1006" w:author="Philipp Alexander Linden" w:date="2020-07-07T15:40:00Z">
              <w:r>
                <w:rPr>
                  <w:sz w:val="16"/>
                  <w:szCs w:val="16"/>
                  <w:lang w:val="en-US"/>
                </w:rPr>
                <w:t>5.77</w:t>
              </w:r>
            </w:ins>
          </w:p>
        </w:tc>
        <w:tc>
          <w:tcPr>
            <w:tcW w:w="993" w:type="dxa"/>
            <w:shd w:val="clear" w:color="auto" w:fill="FFFFFF" w:themeFill="background1"/>
            <w:vAlign w:val="center"/>
          </w:tcPr>
          <w:p w14:paraId="180F79CE"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07" w:author="Philipp Alexander Linden" w:date="2020-07-07T15:40:00Z"/>
                <w:sz w:val="16"/>
                <w:szCs w:val="16"/>
                <w:lang w:val="en-US"/>
              </w:rPr>
            </w:pPr>
            <w:ins w:id="1008" w:author="Philipp Alexander Linden" w:date="2020-07-07T15:40:00Z">
              <w:r>
                <w:rPr>
                  <w:sz w:val="16"/>
                  <w:szCs w:val="16"/>
                  <w:lang w:val="en-US"/>
                </w:rPr>
                <w:t>23.94</w:t>
              </w:r>
            </w:ins>
          </w:p>
        </w:tc>
        <w:tc>
          <w:tcPr>
            <w:tcW w:w="1134" w:type="dxa"/>
            <w:shd w:val="clear" w:color="auto" w:fill="FFFFFF" w:themeFill="background1"/>
            <w:vAlign w:val="center"/>
          </w:tcPr>
          <w:p w14:paraId="24C0988C"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09" w:author="Philipp Alexander Linden" w:date="2020-07-07T15:40:00Z"/>
                <w:sz w:val="16"/>
                <w:szCs w:val="16"/>
                <w:lang w:val="en-US"/>
              </w:rPr>
            </w:pPr>
            <w:ins w:id="1010" w:author="Philipp Alexander Linden" w:date="2020-07-07T15:40:00Z">
              <w:r>
                <w:rPr>
                  <w:sz w:val="16"/>
                  <w:szCs w:val="16"/>
                  <w:lang w:val="en-US"/>
                </w:rPr>
                <w:t>13.05</w:t>
              </w:r>
            </w:ins>
          </w:p>
        </w:tc>
        <w:tc>
          <w:tcPr>
            <w:tcW w:w="850" w:type="dxa"/>
            <w:shd w:val="clear" w:color="auto" w:fill="FFFFFF" w:themeFill="background1"/>
            <w:vAlign w:val="center"/>
          </w:tcPr>
          <w:p w14:paraId="0BA8FBFE"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11" w:author="Philipp Alexander Linden" w:date="2020-07-07T15:40:00Z"/>
                <w:sz w:val="16"/>
                <w:szCs w:val="16"/>
                <w:lang w:val="en-US"/>
              </w:rPr>
            </w:pPr>
            <w:ins w:id="1012" w:author="Philipp Alexander Linden" w:date="2020-07-07T15:40:00Z">
              <w:r>
                <w:rPr>
                  <w:sz w:val="16"/>
                  <w:szCs w:val="16"/>
                  <w:lang w:val="en-US"/>
                </w:rPr>
                <w:t>10.49</w:t>
              </w:r>
            </w:ins>
          </w:p>
        </w:tc>
        <w:tc>
          <w:tcPr>
            <w:tcW w:w="709" w:type="dxa"/>
            <w:shd w:val="clear" w:color="auto" w:fill="FFFFFF" w:themeFill="background1"/>
            <w:vAlign w:val="center"/>
          </w:tcPr>
          <w:p w14:paraId="6CD7FD89"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13" w:author="Philipp Alexander Linden" w:date="2020-07-07T15:40:00Z"/>
                <w:sz w:val="16"/>
                <w:szCs w:val="16"/>
                <w:lang w:val="en-US"/>
              </w:rPr>
            </w:pPr>
            <w:ins w:id="1014" w:author="Philipp Alexander Linden" w:date="2020-07-07T15:40:00Z">
              <w:r>
                <w:rPr>
                  <w:sz w:val="16"/>
                  <w:szCs w:val="16"/>
                  <w:lang w:val="en-US"/>
                </w:rPr>
                <w:t>18.17</w:t>
              </w:r>
            </w:ins>
          </w:p>
        </w:tc>
        <w:tc>
          <w:tcPr>
            <w:tcW w:w="1134" w:type="dxa"/>
            <w:shd w:val="clear" w:color="auto" w:fill="FFFFFF" w:themeFill="background1"/>
            <w:vAlign w:val="center"/>
          </w:tcPr>
          <w:p w14:paraId="35266ECD"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15" w:author="Philipp Alexander Linden" w:date="2020-07-07T15:40:00Z"/>
                <w:sz w:val="16"/>
                <w:szCs w:val="16"/>
                <w:lang w:val="en-US"/>
              </w:rPr>
            </w:pPr>
            <w:ins w:id="1016" w:author="Philipp Alexander Linden" w:date="2020-07-07T15:40:00Z">
              <w:r>
                <w:rPr>
                  <w:sz w:val="16"/>
                  <w:szCs w:val="16"/>
                  <w:lang w:val="en-US"/>
                </w:rPr>
                <w:t>18.03</w:t>
              </w:r>
            </w:ins>
          </w:p>
        </w:tc>
        <w:tc>
          <w:tcPr>
            <w:tcW w:w="850" w:type="dxa"/>
            <w:shd w:val="clear" w:color="auto" w:fill="FFFFFF" w:themeFill="background1"/>
            <w:vAlign w:val="center"/>
          </w:tcPr>
          <w:p w14:paraId="1E757608"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17" w:author="Philipp Alexander Linden" w:date="2020-07-07T15:40:00Z"/>
                <w:sz w:val="16"/>
                <w:szCs w:val="16"/>
                <w:lang w:val="en-US"/>
              </w:rPr>
            </w:pPr>
            <w:ins w:id="1018" w:author="Philipp Alexander Linden" w:date="2020-07-07T15:40:00Z">
              <w:r>
                <w:rPr>
                  <w:sz w:val="16"/>
                  <w:szCs w:val="16"/>
                  <w:lang w:val="en-US"/>
                </w:rPr>
                <w:t>11.81</w:t>
              </w:r>
            </w:ins>
          </w:p>
        </w:tc>
        <w:tc>
          <w:tcPr>
            <w:tcW w:w="851" w:type="dxa"/>
            <w:shd w:val="clear" w:color="auto" w:fill="FFFFFF" w:themeFill="background1"/>
            <w:vAlign w:val="center"/>
          </w:tcPr>
          <w:p w14:paraId="1B3DD64B"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19" w:author="Philipp Alexander Linden" w:date="2020-07-07T15:40:00Z"/>
                <w:sz w:val="16"/>
                <w:szCs w:val="16"/>
                <w:lang w:val="en-US"/>
              </w:rPr>
            </w:pPr>
            <w:ins w:id="1020" w:author="Philipp Alexander Linden" w:date="2020-07-07T15:40:00Z">
              <w:r>
                <w:rPr>
                  <w:sz w:val="16"/>
                  <w:szCs w:val="16"/>
                  <w:lang w:val="en-US"/>
                </w:rPr>
                <w:t>24.25</w:t>
              </w:r>
            </w:ins>
          </w:p>
        </w:tc>
      </w:tr>
      <w:tr w:rsidR="0006533C" w:rsidRPr="006A56FF" w14:paraId="73B40657" w14:textId="77777777" w:rsidTr="000E6987">
        <w:trPr>
          <w:cnfStyle w:val="000000100000" w:firstRow="0" w:lastRow="0" w:firstColumn="0" w:lastColumn="0" w:oddVBand="0" w:evenVBand="0" w:oddHBand="1" w:evenHBand="0" w:firstRowFirstColumn="0" w:firstRowLastColumn="0" w:lastRowFirstColumn="0" w:lastRowLastColumn="0"/>
          <w:trHeight w:val="283"/>
          <w:ins w:id="1021"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0E6987">
            <w:pPr>
              <w:spacing w:line="276" w:lineRule="auto"/>
              <w:rPr>
                <w:ins w:id="1022" w:author="Philipp Alexander Linden" w:date="2020-07-07T15:40:00Z"/>
                <w:b w:val="0"/>
                <w:bCs w:val="0"/>
                <w:caps w:val="0"/>
                <w:sz w:val="16"/>
                <w:szCs w:val="16"/>
                <w:lang w:val="en-US"/>
              </w:rPr>
            </w:pPr>
            <w:ins w:id="1023" w:author="Philipp Alexander Linden" w:date="2020-07-07T15:40:00Z">
              <w:r w:rsidRPr="00D67B4C">
                <w:rPr>
                  <w:b w:val="0"/>
                  <w:bCs w:val="0"/>
                  <w:caps w:val="0"/>
                  <w:sz w:val="16"/>
                  <w:szCs w:val="16"/>
                  <w:lang w:val="en-US"/>
                </w:rPr>
                <w:t>CA</w:t>
              </w:r>
              <w:r>
                <w:rPr>
                  <w:b w:val="0"/>
                  <w:bCs w:val="0"/>
                  <w:caps w:val="0"/>
                  <w:sz w:val="16"/>
                  <w:szCs w:val="16"/>
                  <w:lang w:val="en-US"/>
                </w:rPr>
                <w:t>SH</w:t>
              </w:r>
            </w:ins>
          </w:p>
        </w:tc>
        <w:tc>
          <w:tcPr>
            <w:tcW w:w="1134" w:type="dxa"/>
            <w:shd w:val="clear" w:color="auto" w:fill="FFFFFF" w:themeFill="background1"/>
            <w:vAlign w:val="center"/>
          </w:tcPr>
          <w:p w14:paraId="28D381FA"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24" w:author="Philipp Alexander Linden" w:date="2020-07-07T15:40:00Z"/>
                <w:sz w:val="16"/>
                <w:szCs w:val="16"/>
                <w:lang w:val="en-US"/>
              </w:rPr>
            </w:pPr>
            <w:ins w:id="1025" w:author="Philipp Alexander Linden" w:date="2020-07-07T15:40:00Z">
              <w:r>
                <w:rPr>
                  <w:sz w:val="16"/>
                  <w:szCs w:val="16"/>
                  <w:lang w:val="en-US"/>
                </w:rPr>
                <w:t>1.67</w:t>
              </w:r>
            </w:ins>
          </w:p>
        </w:tc>
        <w:tc>
          <w:tcPr>
            <w:tcW w:w="993" w:type="dxa"/>
            <w:shd w:val="clear" w:color="auto" w:fill="FFFFFF" w:themeFill="background1"/>
            <w:vAlign w:val="center"/>
          </w:tcPr>
          <w:p w14:paraId="552E21E5"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26" w:author="Philipp Alexander Linden" w:date="2020-07-07T15:40:00Z"/>
                <w:sz w:val="16"/>
                <w:szCs w:val="16"/>
                <w:lang w:val="en-US"/>
              </w:rPr>
            </w:pPr>
            <w:ins w:id="1027" w:author="Philipp Alexander Linden" w:date="2020-07-07T15:40:00Z">
              <w:r>
                <w:rPr>
                  <w:sz w:val="16"/>
                  <w:szCs w:val="16"/>
                  <w:lang w:val="en-US"/>
                </w:rPr>
                <w:t>2</w:t>
              </w:r>
            </w:ins>
          </w:p>
        </w:tc>
        <w:tc>
          <w:tcPr>
            <w:tcW w:w="1134" w:type="dxa"/>
            <w:shd w:val="clear" w:color="auto" w:fill="FFFFFF" w:themeFill="background1"/>
            <w:vAlign w:val="center"/>
          </w:tcPr>
          <w:p w14:paraId="65D7325E"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28" w:author="Philipp Alexander Linden" w:date="2020-07-07T15:40:00Z"/>
                <w:sz w:val="16"/>
                <w:szCs w:val="16"/>
                <w:lang w:val="en-US"/>
              </w:rPr>
            </w:pPr>
            <w:ins w:id="1029" w:author="Philipp Alexander Linden" w:date="2020-07-07T15:40:00Z">
              <w:r>
                <w:rPr>
                  <w:sz w:val="16"/>
                  <w:szCs w:val="16"/>
                  <w:lang w:val="en-US"/>
                </w:rPr>
                <w:t>0.17</w:t>
              </w:r>
            </w:ins>
          </w:p>
        </w:tc>
        <w:tc>
          <w:tcPr>
            <w:tcW w:w="850" w:type="dxa"/>
            <w:shd w:val="clear" w:color="auto" w:fill="FFFFFF" w:themeFill="background1"/>
            <w:vAlign w:val="center"/>
          </w:tcPr>
          <w:p w14:paraId="0BB43ABC"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30" w:author="Philipp Alexander Linden" w:date="2020-07-07T15:40:00Z"/>
                <w:sz w:val="16"/>
                <w:szCs w:val="16"/>
                <w:lang w:val="en-US"/>
              </w:rPr>
            </w:pPr>
            <w:ins w:id="1031" w:author="Philipp Alexander Linden" w:date="2020-07-07T15:40:00Z">
              <w:r>
                <w:rPr>
                  <w:sz w:val="16"/>
                  <w:szCs w:val="16"/>
                  <w:lang w:val="en-US"/>
                </w:rPr>
                <w:t>0.25</w:t>
              </w:r>
            </w:ins>
          </w:p>
        </w:tc>
        <w:tc>
          <w:tcPr>
            <w:tcW w:w="709" w:type="dxa"/>
            <w:shd w:val="clear" w:color="auto" w:fill="FFFFFF" w:themeFill="background1"/>
            <w:vAlign w:val="center"/>
          </w:tcPr>
          <w:p w14:paraId="1C3DF812"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32" w:author="Philipp Alexander Linden" w:date="2020-07-07T15:40:00Z"/>
                <w:sz w:val="16"/>
                <w:szCs w:val="16"/>
                <w:lang w:val="en-US"/>
              </w:rPr>
            </w:pPr>
            <w:ins w:id="1033" w:author="Philipp Alexander Linden" w:date="2020-07-07T15:40:00Z">
              <w:r>
                <w:rPr>
                  <w:sz w:val="16"/>
                  <w:szCs w:val="16"/>
                  <w:lang w:val="en-US"/>
                </w:rPr>
                <w:t>0</w:t>
              </w:r>
            </w:ins>
          </w:p>
        </w:tc>
        <w:tc>
          <w:tcPr>
            <w:tcW w:w="1134" w:type="dxa"/>
            <w:shd w:val="clear" w:color="auto" w:fill="FFFFFF" w:themeFill="background1"/>
            <w:vAlign w:val="center"/>
          </w:tcPr>
          <w:p w14:paraId="10627FBE"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34" w:author="Philipp Alexander Linden" w:date="2020-07-07T15:40:00Z"/>
                <w:sz w:val="16"/>
                <w:szCs w:val="16"/>
                <w:lang w:val="en-US"/>
              </w:rPr>
            </w:pPr>
            <w:ins w:id="1035" w:author="Philipp Alexander Linden" w:date="2020-07-07T15:40:00Z">
              <w:r>
                <w:rPr>
                  <w:sz w:val="16"/>
                  <w:szCs w:val="16"/>
                  <w:lang w:val="en-US"/>
                </w:rPr>
                <w:t>1.21</w:t>
              </w:r>
            </w:ins>
          </w:p>
        </w:tc>
        <w:tc>
          <w:tcPr>
            <w:tcW w:w="850" w:type="dxa"/>
            <w:shd w:val="clear" w:color="auto" w:fill="FFFFFF" w:themeFill="background1"/>
            <w:vAlign w:val="center"/>
          </w:tcPr>
          <w:p w14:paraId="2DCB4E27"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36" w:author="Philipp Alexander Linden" w:date="2020-07-07T15:40:00Z"/>
                <w:sz w:val="16"/>
                <w:szCs w:val="16"/>
                <w:lang w:val="en-US"/>
              </w:rPr>
            </w:pPr>
            <w:ins w:id="1037" w:author="Philipp Alexander Linden" w:date="2020-07-07T15:40:00Z">
              <w:r>
                <w:rPr>
                  <w:sz w:val="16"/>
                  <w:szCs w:val="16"/>
                  <w:lang w:val="en-US"/>
                </w:rPr>
                <w:t>1.57</w:t>
              </w:r>
            </w:ins>
          </w:p>
        </w:tc>
        <w:tc>
          <w:tcPr>
            <w:tcW w:w="851" w:type="dxa"/>
            <w:shd w:val="clear" w:color="auto" w:fill="FFFFFF" w:themeFill="background1"/>
            <w:vAlign w:val="center"/>
          </w:tcPr>
          <w:p w14:paraId="6B81F57F"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38" w:author="Philipp Alexander Linden" w:date="2020-07-07T15:40:00Z"/>
                <w:sz w:val="16"/>
                <w:szCs w:val="16"/>
                <w:lang w:val="en-US"/>
              </w:rPr>
            </w:pPr>
            <w:ins w:id="1039" w:author="Philipp Alexander Linden" w:date="2020-07-07T15:40:00Z">
              <w:r>
                <w:rPr>
                  <w:sz w:val="16"/>
                  <w:szCs w:val="16"/>
                  <w:lang w:val="en-US"/>
                </w:rPr>
                <w:t>0.86</w:t>
              </w:r>
            </w:ins>
          </w:p>
        </w:tc>
      </w:tr>
      <w:tr w:rsidR="0006533C" w:rsidRPr="006A56FF" w14:paraId="61AD111E" w14:textId="77777777" w:rsidTr="000E6987">
        <w:trPr>
          <w:trHeight w:val="283"/>
          <w:ins w:id="1040"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C642586" w14:textId="77777777" w:rsidR="0006533C" w:rsidRPr="00D67B4C" w:rsidRDefault="0006533C" w:rsidP="000E6987">
            <w:pPr>
              <w:spacing w:line="276" w:lineRule="auto"/>
              <w:rPr>
                <w:ins w:id="1041" w:author="Philipp Alexander Linden" w:date="2020-07-07T15:40:00Z"/>
                <w:b w:val="0"/>
                <w:bCs w:val="0"/>
                <w:caps w:val="0"/>
                <w:sz w:val="16"/>
                <w:szCs w:val="16"/>
                <w:lang w:val="en-US"/>
              </w:rPr>
            </w:pPr>
            <w:ins w:id="1042" w:author="Philipp Alexander Linden" w:date="2020-07-07T15:40:00Z">
              <w:r w:rsidRPr="00D67B4C">
                <w:rPr>
                  <w:b w:val="0"/>
                  <w:bCs w:val="0"/>
                  <w:caps w:val="0"/>
                  <w:sz w:val="16"/>
                  <w:szCs w:val="16"/>
                  <w:lang w:val="en-US"/>
                </w:rPr>
                <w:t>LEX 65+</w:t>
              </w:r>
            </w:ins>
          </w:p>
        </w:tc>
        <w:tc>
          <w:tcPr>
            <w:tcW w:w="1134" w:type="dxa"/>
            <w:shd w:val="clear" w:color="auto" w:fill="FFFFFF" w:themeFill="background1"/>
            <w:vAlign w:val="center"/>
          </w:tcPr>
          <w:p w14:paraId="09007181"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43" w:author="Philipp Alexander Linden" w:date="2020-07-07T15:40:00Z"/>
                <w:sz w:val="16"/>
                <w:szCs w:val="16"/>
                <w:lang w:val="en-US"/>
              </w:rPr>
            </w:pPr>
            <w:ins w:id="1044" w:author="Philipp Alexander Linden" w:date="2020-07-07T15:40:00Z">
              <w:r>
                <w:rPr>
                  <w:sz w:val="16"/>
                  <w:szCs w:val="16"/>
                  <w:lang w:val="en-US"/>
                </w:rPr>
                <w:t>17.49</w:t>
              </w:r>
            </w:ins>
          </w:p>
        </w:tc>
        <w:tc>
          <w:tcPr>
            <w:tcW w:w="993" w:type="dxa"/>
            <w:shd w:val="clear" w:color="auto" w:fill="FFFFFF" w:themeFill="background1"/>
            <w:vAlign w:val="center"/>
          </w:tcPr>
          <w:p w14:paraId="710F23F3"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45" w:author="Philipp Alexander Linden" w:date="2020-07-07T15:40:00Z"/>
                <w:sz w:val="16"/>
                <w:szCs w:val="16"/>
                <w:lang w:val="en-US"/>
              </w:rPr>
            </w:pPr>
            <w:ins w:id="1046" w:author="Philipp Alexander Linden" w:date="2020-07-07T15:40:00Z">
              <w:r>
                <w:rPr>
                  <w:sz w:val="16"/>
                  <w:szCs w:val="16"/>
                  <w:lang w:val="en-US"/>
                </w:rPr>
                <w:t>19.84</w:t>
              </w:r>
            </w:ins>
          </w:p>
        </w:tc>
        <w:tc>
          <w:tcPr>
            <w:tcW w:w="1134" w:type="dxa"/>
            <w:shd w:val="clear" w:color="auto" w:fill="FFFFFF" w:themeFill="background1"/>
            <w:vAlign w:val="center"/>
          </w:tcPr>
          <w:p w14:paraId="6CE3030E"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47" w:author="Philipp Alexander Linden" w:date="2020-07-07T15:40:00Z"/>
                <w:sz w:val="16"/>
                <w:szCs w:val="16"/>
                <w:lang w:val="en-US"/>
              </w:rPr>
            </w:pPr>
            <w:ins w:id="1048" w:author="Philipp Alexander Linden" w:date="2020-07-07T15:40:00Z">
              <w:r>
                <w:rPr>
                  <w:sz w:val="16"/>
                  <w:szCs w:val="16"/>
                  <w:lang w:val="en-US"/>
                </w:rPr>
                <w:t>20.31</w:t>
              </w:r>
            </w:ins>
          </w:p>
        </w:tc>
        <w:tc>
          <w:tcPr>
            <w:tcW w:w="850" w:type="dxa"/>
            <w:shd w:val="clear" w:color="auto" w:fill="FFFFFF" w:themeFill="background1"/>
            <w:vAlign w:val="center"/>
          </w:tcPr>
          <w:p w14:paraId="5BF931EF"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49" w:author="Philipp Alexander Linden" w:date="2020-07-07T15:40:00Z"/>
                <w:sz w:val="16"/>
                <w:szCs w:val="16"/>
                <w:lang w:val="en-US"/>
              </w:rPr>
            </w:pPr>
            <w:ins w:id="1050" w:author="Philipp Alexander Linden" w:date="2020-07-07T15:40:00Z">
              <w:r>
                <w:rPr>
                  <w:sz w:val="16"/>
                  <w:szCs w:val="16"/>
                  <w:lang w:val="en-US"/>
                </w:rPr>
                <w:t>19.93</w:t>
              </w:r>
            </w:ins>
          </w:p>
        </w:tc>
        <w:tc>
          <w:tcPr>
            <w:tcW w:w="709" w:type="dxa"/>
            <w:shd w:val="clear" w:color="auto" w:fill="FFFFFF" w:themeFill="background1"/>
            <w:vAlign w:val="center"/>
          </w:tcPr>
          <w:p w14:paraId="01FD95CA"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51" w:author="Philipp Alexander Linden" w:date="2020-07-07T15:40:00Z"/>
                <w:sz w:val="16"/>
                <w:szCs w:val="16"/>
                <w:lang w:val="en-US"/>
              </w:rPr>
            </w:pPr>
            <w:ins w:id="1052" w:author="Philipp Alexander Linden" w:date="2020-07-07T15:40:00Z">
              <w:r>
                <w:rPr>
                  <w:sz w:val="16"/>
                  <w:szCs w:val="16"/>
                  <w:lang w:val="en-US"/>
                </w:rPr>
                <w:t>21.06</w:t>
              </w:r>
            </w:ins>
          </w:p>
        </w:tc>
        <w:tc>
          <w:tcPr>
            <w:tcW w:w="1134" w:type="dxa"/>
            <w:shd w:val="clear" w:color="auto" w:fill="FFFFFF" w:themeFill="background1"/>
            <w:vAlign w:val="center"/>
          </w:tcPr>
          <w:p w14:paraId="78681270"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53" w:author="Philipp Alexander Linden" w:date="2020-07-07T15:40:00Z"/>
                <w:sz w:val="16"/>
                <w:szCs w:val="16"/>
                <w:lang w:val="en-US"/>
              </w:rPr>
            </w:pPr>
            <w:ins w:id="1054" w:author="Philipp Alexander Linden" w:date="2020-07-07T15:40:00Z">
              <w:r>
                <w:rPr>
                  <w:sz w:val="16"/>
                  <w:szCs w:val="16"/>
                  <w:lang w:val="en-US"/>
                </w:rPr>
                <w:t>20.02</w:t>
              </w:r>
            </w:ins>
          </w:p>
        </w:tc>
        <w:tc>
          <w:tcPr>
            <w:tcW w:w="850" w:type="dxa"/>
            <w:shd w:val="clear" w:color="auto" w:fill="FFFFFF" w:themeFill="background1"/>
            <w:vAlign w:val="center"/>
          </w:tcPr>
          <w:p w14:paraId="4B984B66"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55" w:author="Philipp Alexander Linden" w:date="2020-07-07T15:40:00Z"/>
                <w:sz w:val="16"/>
                <w:szCs w:val="16"/>
                <w:lang w:val="en-US"/>
              </w:rPr>
            </w:pPr>
            <w:ins w:id="1056" w:author="Philipp Alexander Linden" w:date="2020-07-07T15:40:00Z">
              <w:r>
                <w:rPr>
                  <w:sz w:val="16"/>
                  <w:szCs w:val="16"/>
                  <w:lang w:val="en-US"/>
                </w:rPr>
                <w:t>19.90</w:t>
              </w:r>
            </w:ins>
          </w:p>
        </w:tc>
        <w:tc>
          <w:tcPr>
            <w:tcW w:w="851" w:type="dxa"/>
            <w:shd w:val="clear" w:color="auto" w:fill="FFFFFF" w:themeFill="background1"/>
            <w:vAlign w:val="center"/>
          </w:tcPr>
          <w:p w14:paraId="2C916A70"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57" w:author="Philipp Alexander Linden" w:date="2020-07-07T15:40:00Z"/>
                <w:sz w:val="16"/>
                <w:szCs w:val="16"/>
                <w:lang w:val="en-US"/>
              </w:rPr>
            </w:pPr>
            <w:ins w:id="1058" w:author="Philipp Alexander Linden" w:date="2020-07-07T15:40:00Z">
              <w:r>
                <w:rPr>
                  <w:sz w:val="16"/>
                  <w:szCs w:val="16"/>
                  <w:lang w:val="en-US"/>
                </w:rPr>
                <w:t>20.15</w:t>
              </w:r>
            </w:ins>
          </w:p>
        </w:tc>
      </w:tr>
      <w:tr w:rsidR="0006533C" w:rsidRPr="006A56FF" w14:paraId="3CCEC882" w14:textId="77777777" w:rsidTr="000E6987">
        <w:trPr>
          <w:cnfStyle w:val="000000100000" w:firstRow="0" w:lastRow="0" w:firstColumn="0" w:lastColumn="0" w:oddVBand="0" w:evenVBand="0" w:oddHBand="1" w:evenHBand="0" w:firstRowFirstColumn="0" w:firstRowLastColumn="0" w:lastRowFirstColumn="0" w:lastRowLastColumn="0"/>
          <w:trHeight w:val="283"/>
          <w:ins w:id="1059"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4776A236" w14:textId="77777777" w:rsidR="0006533C" w:rsidRPr="00D67B4C" w:rsidRDefault="0006533C" w:rsidP="000E6987">
            <w:pPr>
              <w:spacing w:line="276" w:lineRule="auto"/>
              <w:rPr>
                <w:ins w:id="1060" w:author="Philipp Alexander Linden" w:date="2020-07-07T15:40:00Z"/>
                <w:b w:val="0"/>
                <w:bCs w:val="0"/>
                <w:caps w:val="0"/>
                <w:sz w:val="16"/>
                <w:szCs w:val="16"/>
                <w:lang w:val="en-US"/>
              </w:rPr>
            </w:pPr>
            <w:ins w:id="1061" w:author="Philipp Alexander Linden" w:date="2020-07-07T15:40:00Z">
              <w:r w:rsidRPr="00D67B4C">
                <w:rPr>
                  <w:b w:val="0"/>
                  <w:bCs w:val="0"/>
                  <w:caps w:val="0"/>
                  <w:sz w:val="16"/>
                  <w:szCs w:val="16"/>
                  <w:lang w:val="en-US"/>
                </w:rPr>
                <w:t>SPH</w:t>
              </w:r>
            </w:ins>
          </w:p>
        </w:tc>
        <w:tc>
          <w:tcPr>
            <w:tcW w:w="1134" w:type="dxa"/>
            <w:shd w:val="clear" w:color="auto" w:fill="FFFFFF" w:themeFill="background1"/>
            <w:vAlign w:val="center"/>
          </w:tcPr>
          <w:p w14:paraId="2D39C431"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62" w:author="Philipp Alexander Linden" w:date="2020-07-07T15:40:00Z"/>
                <w:sz w:val="16"/>
                <w:szCs w:val="16"/>
                <w:lang w:val="en-US"/>
              </w:rPr>
            </w:pPr>
            <w:ins w:id="1063" w:author="Philipp Alexander Linden" w:date="2020-07-07T15:40:00Z">
              <w:r>
                <w:rPr>
                  <w:sz w:val="16"/>
                  <w:szCs w:val="16"/>
                  <w:lang w:val="en-US"/>
                </w:rPr>
                <w:t>16.08</w:t>
              </w:r>
            </w:ins>
          </w:p>
        </w:tc>
        <w:tc>
          <w:tcPr>
            <w:tcW w:w="993" w:type="dxa"/>
            <w:shd w:val="clear" w:color="auto" w:fill="FFFFFF" w:themeFill="background1"/>
            <w:vAlign w:val="center"/>
          </w:tcPr>
          <w:p w14:paraId="1C2845B9"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64" w:author="Philipp Alexander Linden" w:date="2020-07-07T15:40:00Z"/>
                <w:sz w:val="16"/>
                <w:szCs w:val="16"/>
                <w:lang w:val="en-US"/>
              </w:rPr>
            </w:pPr>
            <w:ins w:id="1065" w:author="Philipp Alexander Linden" w:date="2020-07-07T15:40:00Z">
              <w:r>
                <w:rPr>
                  <w:sz w:val="16"/>
                  <w:szCs w:val="16"/>
                  <w:lang w:val="en-US"/>
                </w:rPr>
                <w:t>42.73</w:t>
              </w:r>
            </w:ins>
          </w:p>
        </w:tc>
        <w:tc>
          <w:tcPr>
            <w:tcW w:w="1134" w:type="dxa"/>
            <w:shd w:val="clear" w:color="auto" w:fill="FFFFFF" w:themeFill="background1"/>
            <w:vAlign w:val="center"/>
          </w:tcPr>
          <w:p w14:paraId="50078D58"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66" w:author="Philipp Alexander Linden" w:date="2020-07-07T15:40:00Z"/>
                <w:sz w:val="16"/>
                <w:szCs w:val="16"/>
                <w:lang w:val="en-US"/>
              </w:rPr>
            </w:pPr>
            <w:ins w:id="1067" w:author="Philipp Alexander Linden" w:date="2020-07-07T15:40:00Z">
              <w:r>
                <w:rPr>
                  <w:sz w:val="16"/>
                  <w:szCs w:val="16"/>
                  <w:lang w:val="en-US"/>
                </w:rPr>
                <w:t>49.84</w:t>
              </w:r>
            </w:ins>
          </w:p>
        </w:tc>
        <w:tc>
          <w:tcPr>
            <w:tcW w:w="850" w:type="dxa"/>
            <w:shd w:val="clear" w:color="auto" w:fill="FFFFFF" w:themeFill="background1"/>
            <w:vAlign w:val="center"/>
          </w:tcPr>
          <w:p w14:paraId="4CC63937"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68" w:author="Philipp Alexander Linden" w:date="2020-07-07T15:40:00Z"/>
                <w:sz w:val="16"/>
                <w:szCs w:val="16"/>
                <w:lang w:val="en-US"/>
              </w:rPr>
            </w:pPr>
            <w:ins w:id="1069" w:author="Philipp Alexander Linden" w:date="2020-07-07T15:40:00Z">
              <w:r>
                <w:rPr>
                  <w:sz w:val="16"/>
                  <w:szCs w:val="16"/>
                  <w:lang w:val="en-US"/>
                </w:rPr>
                <w:t>63.43</w:t>
              </w:r>
            </w:ins>
          </w:p>
        </w:tc>
        <w:tc>
          <w:tcPr>
            <w:tcW w:w="709" w:type="dxa"/>
            <w:shd w:val="clear" w:color="auto" w:fill="FFFFFF" w:themeFill="background1"/>
            <w:vAlign w:val="center"/>
          </w:tcPr>
          <w:p w14:paraId="6B8DE16C"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70" w:author="Philipp Alexander Linden" w:date="2020-07-07T15:40:00Z"/>
                <w:sz w:val="16"/>
                <w:szCs w:val="16"/>
                <w:lang w:val="en-US"/>
              </w:rPr>
            </w:pPr>
            <w:ins w:id="1071" w:author="Philipp Alexander Linden" w:date="2020-07-07T15:40:00Z">
              <w:r>
                <w:rPr>
                  <w:sz w:val="16"/>
                  <w:szCs w:val="16"/>
                  <w:lang w:val="en-US"/>
                </w:rPr>
                <w:t>22.68</w:t>
              </w:r>
            </w:ins>
          </w:p>
        </w:tc>
        <w:tc>
          <w:tcPr>
            <w:tcW w:w="1134" w:type="dxa"/>
            <w:shd w:val="clear" w:color="auto" w:fill="FFFFFF" w:themeFill="background1"/>
            <w:vAlign w:val="center"/>
          </w:tcPr>
          <w:p w14:paraId="3D0DE266"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72" w:author="Philipp Alexander Linden" w:date="2020-07-07T15:40:00Z"/>
                <w:sz w:val="16"/>
                <w:szCs w:val="16"/>
                <w:lang w:val="en-US"/>
              </w:rPr>
            </w:pPr>
            <w:ins w:id="1073" w:author="Philipp Alexander Linden" w:date="2020-07-07T15:40:00Z">
              <w:r>
                <w:rPr>
                  <w:sz w:val="16"/>
                  <w:szCs w:val="16"/>
                  <w:lang w:val="en-US"/>
                </w:rPr>
                <w:t>51.43</w:t>
              </w:r>
            </w:ins>
          </w:p>
        </w:tc>
        <w:tc>
          <w:tcPr>
            <w:tcW w:w="850" w:type="dxa"/>
            <w:shd w:val="clear" w:color="auto" w:fill="FFFFFF" w:themeFill="background1"/>
            <w:vAlign w:val="center"/>
          </w:tcPr>
          <w:p w14:paraId="58B327C3"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74" w:author="Philipp Alexander Linden" w:date="2020-07-07T15:40:00Z"/>
                <w:sz w:val="16"/>
                <w:szCs w:val="16"/>
                <w:lang w:val="en-US"/>
              </w:rPr>
            </w:pPr>
            <w:ins w:id="1075" w:author="Philipp Alexander Linden" w:date="2020-07-07T15:40:00Z">
              <w:r>
                <w:rPr>
                  <w:sz w:val="16"/>
                  <w:szCs w:val="16"/>
                  <w:lang w:val="en-US"/>
                </w:rPr>
                <w:t>49.99</w:t>
              </w:r>
            </w:ins>
          </w:p>
        </w:tc>
        <w:tc>
          <w:tcPr>
            <w:tcW w:w="851" w:type="dxa"/>
            <w:shd w:val="clear" w:color="auto" w:fill="FFFFFF" w:themeFill="background1"/>
            <w:vAlign w:val="center"/>
          </w:tcPr>
          <w:p w14:paraId="6C095355"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076" w:author="Philipp Alexander Linden" w:date="2020-07-07T15:40:00Z"/>
                <w:sz w:val="16"/>
                <w:szCs w:val="16"/>
                <w:lang w:val="en-US"/>
              </w:rPr>
            </w:pPr>
            <w:ins w:id="1077" w:author="Philipp Alexander Linden" w:date="2020-07-07T15:40:00Z">
              <w:r>
                <w:rPr>
                  <w:sz w:val="16"/>
                  <w:szCs w:val="16"/>
                  <w:lang w:val="en-US"/>
                </w:rPr>
                <w:t>52.88</w:t>
              </w:r>
            </w:ins>
          </w:p>
        </w:tc>
      </w:tr>
      <w:tr w:rsidR="0006533C" w:rsidRPr="006A56FF" w14:paraId="6982A0AA" w14:textId="77777777" w:rsidTr="000E6987">
        <w:trPr>
          <w:trHeight w:val="283"/>
          <w:ins w:id="1078"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0E6987">
            <w:pPr>
              <w:spacing w:line="276" w:lineRule="auto"/>
              <w:rPr>
                <w:ins w:id="1079" w:author="Philipp Alexander Linden" w:date="2020-07-07T15:40:00Z"/>
                <w:b w:val="0"/>
                <w:bCs w:val="0"/>
                <w:caps w:val="0"/>
                <w:sz w:val="16"/>
                <w:szCs w:val="16"/>
                <w:lang w:val="en-US"/>
              </w:rPr>
            </w:pPr>
            <w:ins w:id="1080" w:author="Philipp Alexander Linden" w:date="2020-07-07T15:40:00Z">
              <w:r w:rsidRPr="00D67B4C">
                <w:rPr>
                  <w:b w:val="0"/>
                  <w:bCs w:val="0"/>
                  <w:caps w:val="0"/>
                  <w:sz w:val="16"/>
                  <w:szCs w:val="16"/>
                  <w:lang w:val="en-US"/>
                </w:rPr>
                <w:t>CIDX</w:t>
              </w:r>
            </w:ins>
          </w:p>
        </w:tc>
        <w:tc>
          <w:tcPr>
            <w:tcW w:w="1134" w:type="dxa"/>
            <w:shd w:val="clear" w:color="auto" w:fill="FFFFFF" w:themeFill="background1"/>
            <w:vAlign w:val="center"/>
          </w:tcPr>
          <w:p w14:paraId="621ECA78"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81" w:author="Philipp Alexander Linden" w:date="2020-07-07T15:40:00Z"/>
                <w:sz w:val="16"/>
                <w:szCs w:val="16"/>
                <w:lang w:val="en-US"/>
              </w:rPr>
            </w:pPr>
            <w:ins w:id="1082" w:author="Philipp Alexander Linden" w:date="2020-07-07T15:40:00Z">
              <w:r>
                <w:rPr>
                  <w:sz w:val="16"/>
                  <w:szCs w:val="16"/>
                  <w:lang w:val="en-US"/>
                </w:rPr>
                <w:t>1</w:t>
              </w:r>
            </w:ins>
          </w:p>
        </w:tc>
        <w:tc>
          <w:tcPr>
            <w:tcW w:w="993" w:type="dxa"/>
            <w:shd w:val="clear" w:color="auto" w:fill="FFFFFF" w:themeFill="background1"/>
            <w:vAlign w:val="center"/>
          </w:tcPr>
          <w:p w14:paraId="524A3748"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83" w:author="Philipp Alexander Linden" w:date="2020-07-07T15:40:00Z"/>
                <w:sz w:val="16"/>
                <w:szCs w:val="16"/>
                <w:lang w:val="en-US"/>
              </w:rPr>
            </w:pPr>
            <w:ins w:id="1084" w:author="Philipp Alexander Linden" w:date="2020-07-07T15:40:00Z">
              <w:r>
                <w:rPr>
                  <w:sz w:val="16"/>
                  <w:szCs w:val="16"/>
                  <w:lang w:val="en-US"/>
                </w:rPr>
                <w:t>1</w:t>
              </w:r>
            </w:ins>
          </w:p>
        </w:tc>
        <w:tc>
          <w:tcPr>
            <w:tcW w:w="1134" w:type="dxa"/>
            <w:shd w:val="clear" w:color="auto" w:fill="FFFFFF" w:themeFill="background1"/>
            <w:vAlign w:val="center"/>
          </w:tcPr>
          <w:p w14:paraId="0437AF42"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85" w:author="Philipp Alexander Linden" w:date="2020-07-07T15:40:00Z"/>
                <w:sz w:val="16"/>
                <w:szCs w:val="16"/>
                <w:lang w:val="en-US"/>
              </w:rPr>
            </w:pPr>
            <w:ins w:id="1086" w:author="Philipp Alexander Linden" w:date="2020-07-07T15:40:00Z">
              <w:r>
                <w:rPr>
                  <w:sz w:val="16"/>
                  <w:szCs w:val="16"/>
                  <w:lang w:val="en-US"/>
                </w:rPr>
                <w:t>2.67</w:t>
              </w:r>
            </w:ins>
          </w:p>
        </w:tc>
        <w:tc>
          <w:tcPr>
            <w:tcW w:w="850" w:type="dxa"/>
            <w:shd w:val="clear" w:color="auto" w:fill="FFFFFF" w:themeFill="background1"/>
            <w:vAlign w:val="center"/>
          </w:tcPr>
          <w:p w14:paraId="674B323E"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87" w:author="Philipp Alexander Linden" w:date="2020-07-07T15:40:00Z"/>
                <w:sz w:val="16"/>
                <w:szCs w:val="16"/>
                <w:lang w:val="en-US"/>
              </w:rPr>
            </w:pPr>
            <w:ins w:id="1088" w:author="Philipp Alexander Linden" w:date="2020-07-07T15:40:00Z">
              <w:r>
                <w:rPr>
                  <w:sz w:val="16"/>
                  <w:szCs w:val="16"/>
                  <w:lang w:val="en-US"/>
                </w:rPr>
                <w:t>3</w:t>
              </w:r>
            </w:ins>
          </w:p>
        </w:tc>
        <w:tc>
          <w:tcPr>
            <w:tcW w:w="709" w:type="dxa"/>
            <w:shd w:val="clear" w:color="auto" w:fill="FFFFFF" w:themeFill="background1"/>
            <w:vAlign w:val="center"/>
          </w:tcPr>
          <w:p w14:paraId="4AD3685D"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89" w:author="Philipp Alexander Linden" w:date="2020-07-07T15:40:00Z"/>
                <w:sz w:val="16"/>
                <w:szCs w:val="16"/>
                <w:lang w:val="en-US"/>
              </w:rPr>
            </w:pPr>
            <w:ins w:id="1090" w:author="Philipp Alexander Linden" w:date="2020-07-07T15:40:00Z">
              <w:r>
                <w:rPr>
                  <w:sz w:val="16"/>
                  <w:szCs w:val="16"/>
                  <w:lang w:val="en-US"/>
                </w:rPr>
                <w:t>2</w:t>
              </w:r>
            </w:ins>
          </w:p>
        </w:tc>
        <w:tc>
          <w:tcPr>
            <w:tcW w:w="1134" w:type="dxa"/>
            <w:shd w:val="clear" w:color="auto" w:fill="FFFFFF" w:themeFill="background1"/>
            <w:vAlign w:val="center"/>
          </w:tcPr>
          <w:p w14:paraId="2B578A95"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91" w:author="Philipp Alexander Linden" w:date="2020-07-07T15:40:00Z"/>
                <w:sz w:val="16"/>
                <w:szCs w:val="16"/>
                <w:lang w:val="en-US"/>
              </w:rPr>
            </w:pPr>
            <w:ins w:id="1092" w:author="Philipp Alexander Linden" w:date="2020-07-07T15:40:00Z">
              <w:r>
                <w:rPr>
                  <w:sz w:val="16"/>
                  <w:szCs w:val="16"/>
                  <w:lang w:val="en-US"/>
                </w:rPr>
                <w:t>1.43</w:t>
              </w:r>
            </w:ins>
          </w:p>
        </w:tc>
        <w:tc>
          <w:tcPr>
            <w:tcW w:w="850" w:type="dxa"/>
            <w:shd w:val="clear" w:color="auto" w:fill="FFFFFF" w:themeFill="background1"/>
            <w:vAlign w:val="center"/>
          </w:tcPr>
          <w:p w14:paraId="586C44F4"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93" w:author="Philipp Alexander Linden" w:date="2020-07-07T15:40:00Z"/>
                <w:sz w:val="16"/>
                <w:szCs w:val="16"/>
                <w:lang w:val="en-US"/>
              </w:rPr>
            </w:pPr>
            <w:ins w:id="1094" w:author="Philipp Alexander Linden" w:date="2020-07-07T15:40:00Z">
              <w:r>
                <w:rPr>
                  <w:sz w:val="16"/>
                  <w:szCs w:val="16"/>
                  <w:lang w:val="en-US"/>
                </w:rPr>
                <w:t>0.57</w:t>
              </w:r>
            </w:ins>
          </w:p>
        </w:tc>
        <w:tc>
          <w:tcPr>
            <w:tcW w:w="851" w:type="dxa"/>
            <w:shd w:val="clear" w:color="auto" w:fill="FFFFFF" w:themeFill="background1"/>
            <w:vAlign w:val="center"/>
          </w:tcPr>
          <w:p w14:paraId="4C9E21C7" w14:textId="77777777" w:rsidR="0006533C" w:rsidRPr="00D67B4C" w:rsidRDefault="0006533C" w:rsidP="000E6987">
            <w:pPr>
              <w:jc w:val="center"/>
              <w:cnfStyle w:val="000000000000" w:firstRow="0" w:lastRow="0" w:firstColumn="0" w:lastColumn="0" w:oddVBand="0" w:evenVBand="0" w:oddHBand="0" w:evenHBand="0" w:firstRowFirstColumn="0" w:firstRowLastColumn="0" w:lastRowFirstColumn="0" w:lastRowLastColumn="0"/>
              <w:rPr>
                <w:ins w:id="1095" w:author="Philipp Alexander Linden" w:date="2020-07-07T15:40:00Z"/>
                <w:sz w:val="16"/>
                <w:szCs w:val="16"/>
                <w:lang w:val="en-US"/>
              </w:rPr>
            </w:pPr>
            <w:ins w:id="1096" w:author="Philipp Alexander Linden" w:date="2020-07-07T15:40:00Z">
              <w:r>
                <w:rPr>
                  <w:sz w:val="16"/>
                  <w:szCs w:val="16"/>
                  <w:lang w:val="en-US"/>
                </w:rPr>
                <w:t>2.29</w:t>
              </w:r>
            </w:ins>
          </w:p>
        </w:tc>
      </w:tr>
      <w:tr w:rsidR="0006533C" w:rsidRPr="006A56FF" w14:paraId="164BA617" w14:textId="77777777" w:rsidTr="000E6987">
        <w:trPr>
          <w:cnfStyle w:val="000000100000" w:firstRow="0" w:lastRow="0" w:firstColumn="0" w:lastColumn="0" w:oddVBand="0" w:evenVBand="0" w:oddHBand="1" w:evenHBand="0" w:firstRowFirstColumn="0" w:firstRowLastColumn="0" w:lastRowFirstColumn="0" w:lastRowLastColumn="0"/>
          <w:trHeight w:val="283"/>
          <w:ins w:id="1097" w:author="Philipp Alexander Linden" w:date="2020-07-07T15:40:00Z"/>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35A7DA3" w14:textId="77777777" w:rsidR="0006533C" w:rsidRPr="00D67B4C" w:rsidRDefault="0006533C" w:rsidP="000E6987">
            <w:pPr>
              <w:spacing w:line="276" w:lineRule="auto"/>
              <w:rPr>
                <w:ins w:id="1098" w:author="Philipp Alexander Linden" w:date="2020-07-07T15:40:00Z"/>
                <w:b w:val="0"/>
                <w:bCs w:val="0"/>
                <w:caps w:val="0"/>
                <w:sz w:val="16"/>
                <w:szCs w:val="16"/>
                <w:lang w:val="en-US"/>
              </w:rPr>
            </w:pPr>
            <w:ins w:id="1099" w:author="Philipp Alexander Linden" w:date="2020-07-07T15:40:00Z">
              <w:r w:rsidRPr="00D67B4C">
                <w:rPr>
                  <w:b w:val="0"/>
                  <w:bCs w:val="0"/>
                  <w:caps w:val="0"/>
                  <w:sz w:val="16"/>
                  <w:szCs w:val="16"/>
                  <w:lang w:val="en-US"/>
                </w:rPr>
                <w:t>MTAB</w:t>
              </w:r>
            </w:ins>
          </w:p>
        </w:tc>
        <w:tc>
          <w:tcPr>
            <w:tcW w:w="1134" w:type="dxa"/>
            <w:tcBorders>
              <w:bottom w:val="single" w:sz="12" w:space="0" w:color="auto"/>
            </w:tcBorders>
            <w:shd w:val="clear" w:color="auto" w:fill="FFFFFF" w:themeFill="background1"/>
            <w:vAlign w:val="center"/>
          </w:tcPr>
          <w:p w14:paraId="5192B4EC"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00" w:author="Philipp Alexander Linden" w:date="2020-07-07T15:40:00Z"/>
                <w:sz w:val="16"/>
                <w:szCs w:val="16"/>
                <w:lang w:val="en-US"/>
              </w:rPr>
            </w:pPr>
            <w:ins w:id="1101" w:author="Philipp Alexander Linden" w:date="2020-07-07T15:40:00Z">
              <w:r>
                <w:rPr>
                  <w:sz w:val="16"/>
                  <w:szCs w:val="16"/>
                  <w:lang w:val="en-US"/>
                </w:rPr>
                <w:t>0</w:t>
              </w:r>
            </w:ins>
          </w:p>
        </w:tc>
        <w:tc>
          <w:tcPr>
            <w:tcW w:w="993" w:type="dxa"/>
            <w:tcBorders>
              <w:bottom w:val="single" w:sz="12" w:space="0" w:color="auto"/>
            </w:tcBorders>
            <w:shd w:val="clear" w:color="auto" w:fill="FFFFFF" w:themeFill="background1"/>
            <w:vAlign w:val="center"/>
          </w:tcPr>
          <w:p w14:paraId="0433B25B"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02" w:author="Philipp Alexander Linden" w:date="2020-07-07T15:40:00Z"/>
                <w:sz w:val="16"/>
                <w:szCs w:val="16"/>
                <w:lang w:val="en-US"/>
              </w:rPr>
            </w:pPr>
            <w:ins w:id="1103" w:author="Philipp Alexander Linden" w:date="2020-07-07T15:40:00Z">
              <w:r>
                <w:rPr>
                  <w:sz w:val="16"/>
                  <w:szCs w:val="16"/>
                  <w:lang w:val="en-US"/>
                </w:rPr>
                <w:t>0</w:t>
              </w:r>
            </w:ins>
          </w:p>
        </w:tc>
        <w:tc>
          <w:tcPr>
            <w:tcW w:w="1134" w:type="dxa"/>
            <w:tcBorders>
              <w:bottom w:val="single" w:sz="12" w:space="0" w:color="auto"/>
            </w:tcBorders>
            <w:shd w:val="clear" w:color="auto" w:fill="FFFFFF" w:themeFill="background1"/>
            <w:vAlign w:val="center"/>
          </w:tcPr>
          <w:p w14:paraId="4E4E00C2"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04" w:author="Philipp Alexander Linden" w:date="2020-07-07T15:40:00Z"/>
                <w:sz w:val="16"/>
                <w:szCs w:val="16"/>
                <w:lang w:val="en-US"/>
              </w:rPr>
            </w:pPr>
            <w:ins w:id="1105" w:author="Philipp Alexander Linden" w:date="2020-07-07T15:40:00Z">
              <w:r>
                <w:rPr>
                  <w:sz w:val="16"/>
                  <w:szCs w:val="16"/>
                  <w:lang w:val="en-US"/>
                </w:rPr>
                <w:t>0</w:t>
              </w:r>
            </w:ins>
          </w:p>
        </w:tc>
        <w:tc>
          <w:tcPr>
            <w:tcW w:w="850" w:type="dxa"/>
            <w:tcBorders>
              <w:bottom w:val="single" w:sz="12" w:space="0" w:color="auto"/>
            </w:tcBorders>
            <w:shd w:val="clear" w:color="auto" w:fill="FFFFFF" w:themeFill="background1"/>
            <w:vAlign w:val="center"/>
          </w:tcPr>
          <w:p w14:paraId="217FF90E"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06" w:author="Philipp Alexander Linden" w:date="2020-07-07T15:40:00Z"/>
                <w:sz w:val="16"/>
                <w:szCs w:val="16"/>
                <w:lang w:val="en-US"/>
              </w:rPr>
            </w:pPr>
            <w:ins w:id="1107" w:author="Philipp Alexander Linden" w:date="2020-07-07T15:40:00Z">
              <w:r>
                <w:rPr>
                  <w:sz w:val="16"/>
                  <w:szCs w:val="16"/>
                  <w:lang w:val="en-US"/>
                </w:rPr>
                <w:t>0</w:t>
              </w:r>
            </w:ins>
          </w:p>
        </w:tc>
        <w:tc>
          <w:tcPr>
            <w:tcW w:w="709" w:type="dxa"/>
            <w:tcBorders>
              <w:bottom w:val="single" w:sz="12" w:space="0" w:color="auto"/>
            </w:tcBorders>
            <w:shd w:val="clear" w:color="auto" w:fill="FFFFFF" w:themeFill="background1"/>
            <w:vAlign w:val="center"/>
          </w:tcPr>
          <w:p w14:paraId="45825B1D"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08" w:author="Philipp Alexander Linden" w:date="2020-07-07T15:40:00Z"/>
                <w:sz w:val="16"/>
                <w:szCs w:val="16"/>
                <w:lang w:val="en-US"/>
              </w:rPr>
            </w:pPr>
            <w:ins w:id="1109" w:author="Philipp Alexander Linden" w:date="2020-07-07T15:40:00Z">
              <w:r>
                <w:rPr>
                  <w:sz w:val="16"/>
                  <w:szCs w:val="16"/>
                  <w:lang w:val="en-US"/>
                </w:rPr>
                <w:t>0</w:t>
              </w:r>
            </w:ins>
          </w:p>
        </w:tc>
        <w:tc>
          <w:tcPr>
            <w:tcW w:w="1134" w:type="dxa"/>
            <w:tcBorders>
              <w:bottom w:val="single" w:sz="12" w:space="0" w:color="auto"/>
            </w:tcBorders>
            <w:shd w:val="clear" w:color="auto" w:fill="FFFFFF" w:themeFill="background1"/>
            <w:vAlign w:val="center"/>
          </w:tcPr>
          <w:p w14:paraId="34EE36E3"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10" w:author="Philipp Alexander Linden" w:date="2020-07-07T15:40:00Z"/>
                <w:sz w:val="16"/>
                <w:szCs w:val="16"/>
                <w:lang w:val="en-US"/>
              </w:rPr>
            </w:pPr>
            <w:ins w:id="1111" w:author="Philipp Alexander Linden" w:date="2020-07-07T15:40:00Z">
              <w:r>
                <w:rPr>
                  <w:sz w:val="16"/>
                  <w:szCs w:val="16"/>
                  <w:lang w:val="en-US"/>
                </w:rPr>
                <w:t>1</w:t>
              </w:r>
            </w:ins>
          </w:p>
        </w:tc>
        <w:tc>
          <w:tcPr>
            <w:tcW w:w="850" w:type="dxa"/>
            <w:tcBorders>
              <w:bottom w:val="single" w:sz="12" w:space="0" w:color="auto"/>
            </w:tcBorders>
            <w:shd w:val="clear" w:color="auto" w:fill="FFFFFF" w:themeFill="background1"/>
            <w:vAlign w:val="center"/>
          </w:tcPr>
          <w:p w14:paraId="31BC63A7"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12" w:author="Philipp Alexander Linden" w:date="2020-07-07T15:40:00Z"/>
                <w:sz w:val="16"/>
                <w:szCs w:val="16"/>
                <w:lang w:val="en-US"/>
              </w:rPr>
            </w:pPr>
            <w:ins w:id="1113" w:author="Philipp Alexander Linden" w:date="2020-07-07T15:40:00Z">
              <w:r>
                <w:rPr>
                  <w:sz w:val="16"/>
                  <w:szCs w:val="16"/>
                  <w:lang w:val="en-US"/>
                </w:rPr>
                <w:t>1</w:t>
              </w:r>
            </w:ins>
          </w:p>
        </w:tc>
        <w:tc>
          <w:tcPr>
            <w:tcW w:w="851" w:type="dxa"/>
            <w:tcBorders>
              <w:bottom w:val="single" w:sz="12" w:space="0" w:color="auto"/>
            </w:tcBorders>
            <w:shd w:val="clear" w:color="auto" w:fill="FFFFFF" w:themeFill="background1"/>
            <w:vAlign w:val="center"/>
          </w:tcPr>
          <w:p w14:paraId="2347D88F" w14:textId="77777777" w:rsidR="0006533C" w:rsidRPr="00D67B4C" w:rsidRDefault="0006533C" w:rsidP="000E6987">
            <w:pPr>
              <w:jc w:val="center"/>
              <w:cnfStyle w:val="000000100000" w:firstRow="0" w:lastRow="0" w:firstColumn="0" w:lastColumn="0" w:oddVBand="0" w:evenVBand="0" w:oddHBand="1" w:evenHBand="0" w:firstRowFirstColumn="0" w:firstRowLastColumn="0" w:lastRowFirstColumn="0" w:lastRowLastColumn="0"/>
              <w:rPr>
                <w:ins w:id="1114" w:author="Philipp Alexander Linden" w:date="2020-07-07T15:40:00Z"/>
                <w:sz w:val="16"/>
                <w:szCs w:val="16"/>
                <w:lang w:val="en-US"/>
              </w:rPr>
            </w:pPr>
            <w:ins w:id="1115" w:author="Philipp Alexander Linden" w:date="2020-07-07T15:40:00Z">
              <w:r>
                <w:rPr>
                  <w:sz w:val="16"/>
                  <w:szCs w:val="16"/>
                  <w:lang w:val="en-US"/>
                </w:rPr>
                <w:t>1</w:t>
              </w:r>
            </w:ins>
          </w:p>
        </w:tc>
      </w:tr>
    </w:tbl>
    <w:p w14:paraId="51FD7237" w14:textId="77777777" w:rsidR="0006533C" w:rsidRPr="00C83EC5" w:rsidRDefault="0006533C" w:rsidP="00C83EC5">
      <w:pPr>
        <w:spacing w:after="160" w:line="360" w:lineRule="auto"/>
        <w:jc w:val="both"/>
        <w:rPr>
          <w:rFonts w:eastAsiaTheme="minorHAnsi"/>
          <w:iCs/>
          <w:color w:val="auto"/>
          <w:szCs w:val="18"/>
          <w:lang w:val="en-US"/>
        </w:rPr>
      </w:pPr>
    </w:p>
    <w:p w14:paraId="313AF3F6" w14:textId="50443FB4"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proofErr w:type="gramStart"/>
      <w:r w:rsidRPr="00C83EC5">
        <w:rPr>
          <w:rFonts w:eastAsiaTheme="minorHAnsi"/>
          <w:b/>
          <w:iCs/>
          <w:color w:val="auto"/>
          <w:szCs w:val="18"/>
          <w:lang w:val="en-US"/>
        </w:rPr>
        <w:t>high performance</w:t>
      </w:r>
      <w:proofErr w:type="gramEnd"/>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4ECDF48F" w:rsidR="00C83EC5" w:rsidRDefault="00AE794B" w:rsidP="00C83EC5">
      <w:pPr>
        <w:spacing w:after="160" w:line="360" w:lineRule="auto"/>
        <w:jc w:val="both"/>
        <w:rPr>
          <w:rFonts w:eastAsiaTheme="minorHAnsi"/>
          <w:iCs/>
          <w:color w:val="auto"/>
          <w:szCs w:val="18"/>
          <w:lang w:val="en-US"/>
        </w:rPr>
      </w:pPr>
      <w:r>
        <w:rPr>
          <w:rFonts w:eastAsiaTheme="minorHAnsi"/>
          <w:iCs/>
          <w:color w:val="auto"/>
          <w:szCs w:val="18"/>
          <w:lang w:val="en-US"/>
        </w:rPr>
        <w:t>This system is defined by above average performance and below average private expenditure. Benefits are mainly only available in-kind, which hints to a low level of informal care provision.</w:t>
      </w:r>
      <w:r w:rsidR="00F3631B" w:rsidRPr="00F3631B">
        <w:rPr>
          <w:rFonts w:eastAsiaTheme="minorHAnsi"/>
          <w:iCs/>
          <w:color w:val="auto"/>
          <w:szCs w:val="18"/>
          <w:lang w:val="en-US"/>
        </w:rPr>
        <w:t xml:space="preserve"> </w:t>
      </w:r>
      <w:r w:rsidR="00F3631B">
        <w:rPr>
          <w:rFonts w:eastAsiaTheme="minorHAnsi"/>
          <w:iCs/>
          <w:color w:val="auto"/>
          <w:szCs w:val="18"/>
          <w:lang w:val="en-US"/>
        </w:rPr>
        <w:t xml:space="preserve">Furthermore, choice is limited in these systems, </w:t>
      </w:r>
      <w:proofErr w:type="gramStart"/>
      <w:r w:rsidR="00F3631B">
        <w:rPr>
          <w:rFonts w:eastAsiaTheme="minorHAnsi"/>
          <w:iCs/>
          <w:color w:val="auto"/>
          <w:szCs w:val="18"/>
          <w:lang w:val="en-US"/>
        </w:rPr>
        <w:t>yet,</w:t>
      </w:r>
      <w:proofErr w:type="gramEnd"/>
      <w:r w:rsidR="00F3631B">
        <w:rPr>
          <w:rFonts w:eastAsiaTheme="minorHAnsi"/>
          <w:iCs/>
          <w:color w:val="auto"/>
          <w:szCs w:val="18"/>
          <w:lang w:val="en-US"/>
        </w:rPr>
        <w:t xml:space="preserve"> no means-test applies. The sub-types of this system are </w:t>
      </w:r>
      <w:proofErr w:type="spellStart"/>
      <w:r w:rsidR="00F3631B">
        <w:rPr>
          <w:rFonts w:eastAsiaTheme="minorHAnsi"/>
          <w:iCs/>
          <w:color w:val="auto"/>
          <w:szCs w:val="18"/>
          <w:lang w:val="en-US"/>
        </w:rPr>
        <w:t>devided</w:t>
      </w:r>
      <w:proofErr w:type="spellEnd"/>
      <w:r w:rsidR="00F3631B">
        <w:rPr>
          <w:rFonts w:eastAsiaTheme="minorHAnsi"/>
          <w:iCs/>
          <w:color w:val="auto"/>
          <w:szCs w:val="18"/>
          <w:lang w:val="en-US"/>
        </w:rPr>
        <w:t xml:space="preserve"> by high and low levels of supply.</w:t>
      </w:r>
      <w:r>
        <w:rPr>
          <w:rFonts w:eastAsiaTheme="minorHAnsi"/>
          <w:iCs/>
          <w:color w:val="auto"/>
          <w:szCs w:val="18"/>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0F95D849" w14:textId="056E73CA" w:rsidR="00F3631B" w:rsidRPr="00A740AC" w:rsidRDefault="00A740AC" w:rsidP="00C83EC5">
      <w:pPr>
        <w:spacing w:after="160" w:line="360" w:lineRule="auto"/>
        <w:jc w:val="both"/>
        <w:rPr>
          <w:rFonts w:eastAsiaTheme="minorHAnsi"/>
          <w:iCs/>
          <w:color w:val="auto"/>
          <w:szCs w:val="18"/>
          <w:lang w:val="en-US"/>
        </w:rPr>
      </w:pPr>
      <w:r w:rsidRPr="00313058">
        <w:rPr>
          <w:rFonts w:eastAsiaTheme="minorHAnsi"/>
          <w:iCs/>
          <w:color w:val="auto"/>
          <w:szCs w:val="18"/>
          <w:lang w:val="en-US"/>
        </w:rPr>
        <w:t>Per</w:t>
      </w:r>
      <w:r>
        <w:rPr>
          <w:rFonts w:eastAsiaTheme="minorHAnsi"/>
          <w:iCs/>
          <w:color w:val="auto"/>
          <w:szCs w:val="18"/>
          <w:lang w:val="en-US"/>
        </w:rPr>
        <w:t>formance in this LTC type is high with abov</w:t>
      </w:r>
      <w:r w:rsidR="004E5C38">
        <w:rPr>
          <w:rFonts w:eastAsiaTheme="minorHAnsi"/>
          <w:iCs/>
          <w:color w:val="auto"/>
          <w:szCs w:val="18"/>
          <w:lang w:val="en-US"/>
        </w:rPr>
        <w:t>e</w:t>
      </w:r>
      <w:r>
        <w:rPr>
          <w:rFonts w:eastAsiaTheme="minorHAnsi"/>
          <w:iCs/>
          <w:color w:val="auto"/>
          <w:szCs w:val="18"/>
          <w:lang w:val="en-US"/>
        </w:rPr>
        <w:t xml:space="preserve"> average life expectancy and self-rated health. As private expenditure are above average and cash benefits avai</w:t>
      </w:r>
      <w:r w:rsidR="004E5C38">
        <w:rPr>
          <w:rFonts w:eastAsiaTheme="minorHAnsi"/>
          <w:iCs/>
          <w:color w:val="auto"/>
          <w:szCs w:val="18"/>
          <w:lang w:val="en-US"/>
        </w:rPr>
        <w:t>lable</w:t>
      </w:r>
      <w:r>
        <w:rPr>
          <w:rFonts w:eastAsiaTheme="minorHAnsi"/>
          <w:iCs/>
          <w:color w:val="auto"/>
          <w:szCs w:val="18"/>
          <w:lang w:val="en-US"/>
        </w:rPr>
        <w:t xml:space="preserve"> in almost all countries and often unbound, this type can be depicted as oriented towards </w:t>
      </w:r>
      <w:proofErr w:type="spellStart"/>
      <w:r>
        <w:rPr>
          <w:rFonts w:eastAsiaTheme="minorHAnsi"/>
          <w:iCs/>
          <w:color w:val="auto"/>
          <w:szCs w:val="18"/>
          <w:lang w:val="en-US"/>
        </w:rPr>
        <w:t>pivate</w:t>
      </w:r>
      <w:proofErr w:type="spellEnd"/>
      <w:r>
        <w:rPr>
          <w:rFonts w:eastAsiaTheme="minorHAnsi"/>
          <w:iCs/>
          <w:color w:val="auto"/>
          <w:szCs w:val="18"/>
          <w:lang w:val="en-US"/>
        </w:rPr>
        <w:t xml:space="preserve"> provision and financing. The sub-types differ by high and low supply. Both sub-types apply means-testing, yet only the low supply type is marked by considerable </w:t>
      </w:r>
      <w:proofErr w:type="spellStart"/>
      <w:r>
        <w:rPr>
          <w:rFonts w:eastAsiaTheme="minorHAnsi"/>
          <w:iCs/>
          <w:color w:val="auto"/>
          <w:szCs w:val="18"/>
          <w:lang w:val="en-US"/>
        </w:rPr>
        <w:t>coice</w:t>
      </w:r>
      <w:proofErr w:type="spellEnd"/>
      <w:r>
        <w:rPr>
          <w:rFonts w:eastAsiaTheme="minorHAnsi"/>
          <w:iCs/>
          <w:color w:val="auto"/>
          <w:szCs w:val="18"/>
          <w:lang w:val="en-US"/>
        </w:rPr>
        <w:t xml:space="preserve"> restrictions.</w:t>
      </w:r>
    </w:p>
    <w:p w14:paraId="74B93F8A" w14:textId="77777777" w:rsidR="00A77345" w:rsidRDefault="00A77345" w:rsidP="00A77345">
      <w:pPr>
        <w:spacing w:after="160" w:line="360" w:lineRule="auto"/>
        <w:jc w:val="both"/>
        <w:rPr>
          <w:rFonts w:eastAsiaTheme="minorHAnsi"/>
          <w:iCs/>
          <w:color w:val="auto"/>
          <w:szCs w:val="18"/>
          <w:lang w:val="en-US"/>
        </w:rPr>
      </w:pPr>
    </w:p>
    <w:p w14:paraId="31B9993B" w14:textId="0AC64E5F" w:rsidR="002E6277" w:rsidRPr="002A4B22" w:rsidRDefault="002E6277"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lastRenderedPageBreak/>
        <w:t xml:space="preserve">--- TABLE </w:t>
      </w:r>
      <w:r w:rsidR="00A77345">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8582721" w14:textId="23612EE6" w:rsidR="002E6277" w:rsidRDefault="002E6277" w:rsidP="002E6277">
      <w:pPr>
        <w:keepNext/>
        <w:spacing w:after="200"/>
        <w:rPr>
          <w:rFonts w:eastAsiaTheme="minorHAnsi"/>
          <w:iCs/>
          <w:color w:val="auto"/>
          <w:lang w:val="en-US"/>
        </w:rPr>
      </w:pPr>
    </w:p>
    <w:p w14:paraId="08FFFDDC" w14:textId="3C1E5F8D" w:rsidR="00A77345" w:rsidRPr="00A77345" w:rsidRDefault="00A77345" w:rsidP="00A77345">
      <w:pPr>
        <w:pStyle w:val="Beschriftung"/>
        <w:keepNext/>
        <w:spacing w:before="240" w:after="240"/>
        <w:jc w:val="left"/>
        <w:rPr>
          <w:sz w:val="22"/>
          <w:szCs w:val="22"/>
          <w:lang w:val="en-US"/>
        </w:rPr>
      </w:pPr>
      <w:commentRangeStart w:id="1116"/>
      <w:commentRangeStart w:id="1117"/>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xml:space="preserve">: Overview </w:t>
      </w:r>
      <w:commentRangeEnd w:id="1116"/>
      <w:r w:rsidR="00753800">
        <w:rPr>
          <w:rStyle w:val="Kommentarzeichen"/>
          <w:color w:val="000000"/>
        </w:rPr>
        <w:commentReference w:id="1116"/>
      </w:r>
      <w:commentRangeEnd w:id="1117"/>
      <w:r w:rsidR="00C06244">
        <w:rPr>
          <w:rStyle w:val="Kommentarzeichen"/>
          <w:color w:val="000000"/>
        </w:rPr>
        <w:commentReference w:id="1117"/>
      </w:r>
      <w:r w:rsidRPr="00A77345">
        <w:rPr>
          <w:sz w:val="22"/>
          <w:szCs w:val="22"/>
          <w:lang w:val="en-US"/>
        </w:rPr>
        <w:t>of</w:t>
      </w:r>
      <w:r w:rsidR="00A76374">
        <w:rPr>
          <w:sz w:val="22"/>
          <w:szCs w:val="22"/>
          <w:lang w:val="en-US"/>
        </w:rPr>
        <w:t xml:space="preserve"> cluster</w:t>
      </w:r>
      <w:r w:rsidRPr="00A77345">
        <w:rPr>
          <w:sz w:val="22"/>
          <w:szCs w:val="22"/>
          <w:lang w:val="en-US"/>
        </w:rPr>
        <w:t xml:space="preserve"> </w:t>
      </w:r>
      <w:r w:rsidR="00A76374">
        <w:rPr>
          <w:sz w:val="22"/>
          <w:szCs w:val="22"/>
          <w:lang w:val="en-US"/>
        </w:rPr>
        <w:t>l</w:t>
      </w:r>
      <w:r w:rsidRPr="00A77345">
        <w:rPr>
          <w:sz w:val="22"/>
          <w:szCs w:val="22"/>
          <w:lang w:val="en-US"/>
        </w:rPr>
        <w:t xml:space="preserve">abels and </w:t>
      </w:r>
      <w:r w:rsidR="00A76374">
        <w:rPr>
          <w:sz w:val="22"/>
          <w:szCs w:val="22"/>
          <w:lang w:val="en-US"/>
        </w:rPr>
        <w:t>c</w:t>
      </w:r>
      <w:commentRangeStart w:id="1118"/>
      <w:r w:rsidRPr="00A77345">
        <w:rPr>
          <w:sz w:val="22"/>
          <w:szCs w:val="22"/>
          <w:lang w:val="en-US"/>
        </w:rPr>
        <w:t>haracteristics</w:t>
      </w:r>
      <w:commentRangeEnd w:id="1118"/>
      <w:r w:rsidR="00A76374">
        <w:rPr>
          <w:sz w:val="22"/>
          <w:szCs w:val="22"/>
          <w:lang w:val="en-US"/>
        </w:rPr>
        <w:t xml:space="preserve"> within the 4+2 cluster typology</w:t>
      </w:r>
      <w:r>
        <w:rPr>
          <w:rStyle w:val="Kommentarzeichen"/>
          <w:color w:val="000000"/>
        </w:rPr>
        <w:commentReference w:id="1118"/>
      </w:r>
    </w:p>
    <w:tbl>
      <w:tblPr>
        <w:tblStyle w:val="EinfacheTabelle3"/>
        <w:tblW w:w="8923" w:type="dxa"/>
        <w:shd w:val="clear" w:color="auto" w:fill="FFFFFF" w:themeFill="background1"/>
        <w:tblLayout w:type="fixed"/>
        <w:tblLook w:val="04A0" w:firstRow="1" w:lastRow="0" w:firstColumn="1" w:lastColumn="0" w:noHBand="0" w:noVBand="1"/>
      </w:tblPr>
      <w:tblGrid>
        <w:gridCol w:w="1134"/>
        <w:gridCol w:w="1134"/>
        <w:gridCol w:w="992"/>
        <w:gridCol w:w="1092"/>
        <w:gridCol w:w="850"/>
        <w:gridCol w:w="885"/>
        <w:gridCol w:w="1134"/>
        <w:gridCol w:w="851"/>
        <w:gridCol w:w="851"/>
      </w:tblGrid>
      <w:tr w:rsidR="007C5A34" w:rsidRPr="007C5A34" w14:paraId="0F64935A" w14:textId="77777777" w:rsidTr="008312D3">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34" w:type="dxa"/>
            <w:tcBorders>
              <w:top w:val="single" w:sz="12" w:space="0" w:color="auto"/>
              <w:bottom w:val="single" w:sz="12" w:space="0" w:color="auto"/>
            </w:tcBorders>
            <w:shd w:val="clear" w:color="auto" w:fill="FFFFFF" w:themeFill="background1"/>
            <w:vAlign w:val="center"/>
          </w:tcPr>
          <w:p w14:paraId="58E1EF42" w14:textId="77777777" w:rsidR="007C5A34" w:rsidRPr="007C5A34" w:rsidRDefault="007C5A34" w:rsidP="009832EF">
            <w:pPr>
              <w:spacing w:before="240" w:after="240" w:line="276" w:lineRule="auto"/>
              <w:rPr>
                <w:b w:val="0"/>
                <w:bCs w:val="0"/>
                <w:caps w:val="0"/>
                <w:sz w:val="16"/>
                <w:szCs w:val="16"/>
                <w:lang w:val="en-US"/>
              </w:rPr>
            </w:pPr>
            <w:bookmarkStart w:id="1119" w:name="_Hlk44340825"/>
          </w:p>
        </w:tc>
        <w:tc>
          <w:tcPr>
            <w:tcW w:w="1134" w:type="dxa"/>
            <w:tcBorders>
              <w:top w:val="single" w:sz="12" w:space="0" w:color="auto"/>
              <w:bottom w:val="single" w:sz="12" w:space="0" w:color="auto"/>
            </w:tcBorders>
            <w:shd w:val="clear" w:color="auto" w:fill="FFFFFF" w:themeFill="background1"/>
            <w:vAlign w:val="center"/>
          </w:tcPr>
          <w:p w14:paraId="62BD0E23" w14:textId="3A863E1D"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6EA4A1BF" w14:textId="50CA7756"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45640BCD" w14:textId="02510652"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290E2598" w14:textId="477C6D97"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3CDE165F" w14:textId="0C319B41"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3A2B5329" w14:textId="661DB11A"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2F0D0943" w14:textId="17279FCD"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2292582" w14:textId="7F9F20AC" w:rsidR="007C5A34" w:rsidRPr="007C5A34" w:rsidRDefault="007C5A34" w:rsidP="008312D3">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7C5A34" w:rsidRPr="007C5A34" w14:paraId="55157CC9" w14:textId="77777777" w:rsidTr="008312D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tcBorders>
            <w:shd w:val="clear" w:color="auto" w:fill="FFFFFF" w:themeFill="background1"/>
            <w:vAlign w:val="center"/>
          </w:tcPr>
          <w:p w14:paraId="20759F91" w14:textId="3A19010F" w:rsidR="007C5A34" w:rsidRPr="007C5A34" w:rsidRDefault="007C5A34" w:rsidP="008312D3">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2BCE71FA" w14:textId="58BF46B6"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B77362C" w14:textId="4DF89032"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7B9B3A62" w14:textId="49DDAAF9"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04B53047" w14:textId="2A257F8E"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07660E2E" w14:textId="2F5F49C2"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58E60545" w14:textId="2BECF2A3"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713AA62B" w14:textId="2B222B5B"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7205A6F2" w14:textId="529DB229" w:rsidR="007C5A34" w:rsidRPr="007C5A34" w:rsidRDefault="007C5A34" w:rsidP="008312D3">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 xml:space="preserve">EE, ES, FR, </w:t>
            </w:r>
            <w:proofErr w:type="gramStart"/>
            <w:r w:rsidRPr="007C5A34">
              <w:rPr>
                <w:sz w:val="16"/>
                <w:szCs w:val="16"/>
              </w:rPr>
              <w:t>IL,NZ</w:t>
            </w:r>
            <w:proofErr w:type="gramEnd"/>
            <w:r w:rsidRPr="007C5A34">
              <w:rPr>
                <w:sz w:val="16"/>
                <w:szCs w:val="16"/>
              </w:rPr>
              <w:t>, UK, US</w:t>
            </w:r>
          </w:p>
        </w:tc>
      </w:tr>
      <w:tr w:rsidR="007C5A34" w:rsidRPr="007C5A34" w14:paraId="3E886B54" w14:textId="77777777" w:rsidTr="0090174A">
        <w:trPr>
          <w:trHeight w:val="283"/>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14:paraId="22908B09" w14:textId="77777777" w:rsidR="007C5A34" w:rsidRPr="007C5A34" w:rsidRDefault="007C5A34" w:rsidP="008312D3">
            <w:pPr>
              <w:spacing w:line="360" w:lineRule="auto"/>
              <w:rPr>
                <w:sz w:val="16"/>
                <w:szCs w:val="16"/>
                <w:lang w:val="en-US"/>
              </w:rPr>
            </w:pPr>
            <w:r w:rsidRPr="007C5A34">
              <w:rPr>
                <w:b w:val="0"/>
                <w:bCs w:val="0"/>
                <w:caps w:val="0"/>
                <w:sz w:val="16"/>
                <w:szCs w:val="16"/>
                <w:lang w:val="en-US"/>
              </w:rPr>
              <w:t xml:space="preserve">Supply </w:t>
            </w:r>
          </w:p>
          <w:p w14:paraId="5BF96E9F" w14:textId="0D70FAFB" w:rsidR="007C5A34" w:rsidRPr="007C5A34" w:rsidRDefault="007C5A34" w:rsidP="008312D3">
            <w:pPr>
              <w:spacing w:line="360" w:lineRule="auto"/>
              <w:ind w:firstLine="180"/>
              <w:rPr>
                <w:sz w:val="16"/>
                <w:szCs w:val="16"/>
                <w:lang w:val="en-US"/>
              </w:rPr>
            </w:pPr>
            <w:r w:rsidRPr="007C5A34">
              <w:rPr>
                <w:b w:val="0"/>
                <w:bCs w:val="0"/>
                <w:caps w:val="0"/>
                <w:sz w:val="16"/>
                <w:szCs w:val="16"/>
                <w:lang w:val="en-US"/>
              </w:rPr>
              <w:t>EXPD</w:t>
            </w:r>
          </w:p>
          <w:p w14:paraId="5C065084" w14:textId="3447FABA" w:rsidR="007C5A34" w:rsidRPr="007C5A34" w:rsidRDefault="007C5A34" w:rsidP="008312D3">
            <w:pPr>
              <w:spacing w:line="360" w:lineRule="auto"/>
              <w:ind w:firstLine="180"/>
              <w:rPr>
                <w:sz w:val="16"/>
                <w:szCs w:val="16"/>
                <w:lang w:val="en-US"/>
              </w:rPr>
            </w:pPr>
            <w:r w:rsidRPr="007C5A34">
              <w:rPr>
                <w:b w:val="0"/>
                <w:bCs w:val="0"/>
                <w:caps w:val="0"/>
                <w:sz w:val="16"/>
                <w:szCs w:val="16"/>
                <w:lang w:val="en-US"/>
              </w:rPr>
              <w:t>BEDS</w:t>
            </w:r>
          </w:p>
          <w:p w14:paraId="3461192A" w14:textId="574FE3A0" w:rsidR="007C5A34" w:rsidRPr="007C5A34" w:rsidRDefault="007C5A34" w:rsidP="008312D3">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3D089C58"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E62A8D9"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79F44E3E"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D78801E" w14:textId="2C6A9051"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34EFE14"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875EA22" w14:textId="2B64E33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0C0F3A8D" w14:textId="456CD1D4"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276FBEB8" w14:textId="77777777"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461F2CE" w14:textId="1BF52A98"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F2C9DC" w14:textId="77777777"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79B9521B" w14:textId="4F281690"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759D549D" w14:textId="0D1BAC9A"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FC413A1"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6E9633B"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30FA8A8F" w14:textId="26C944F1"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4BD3FAFC"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BB560BA" w14:textId="393BF28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3BCD642F" w14:textId="2DDC7F96"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3F45E1FA" w14:textId="226935A6"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2A626BBC" w14:textId="77777777" w:rsid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C042E16"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547FFA1"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CA2577B" w14:textId="7DBD4BC4" w:rsidR="0090174A" w:rsidRP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66C0883" w14:textId="0B64FF49"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7DB08BA" w14:textId="59E73869"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0CDA43D6" w14:textId="631BCE0E"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FB1AD8" w14:textId="1BD12DB6"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37CD4BF1"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8805599" w14:textId="50332E0D"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710C9C28" w14:textId="286F2F5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1A41C74F" w14:textId="129A7D5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7C5A34" w:rsidRPr="007C5A34" w14:paraId="06F24CD6" w14:textId="77777777" w:rsidTr="0090174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14:paraId="6179A549" w14:textId="77777777" w:rsidR="007C5A34" w:rsidRPr="007C5A34" w:rsidRDefault="007C5A34" w:rsidP="008312D3">
            <w:pPr>
              <w:spacing w:line="360" w:lineRule="auto"/>
              <w:rPr>
                <w:sz w:val="16"/>
                <w:szCs w:val="16"/>
                <w:lang w:val="en-US"/>
              </w:rPr>
            </w:pPr>
            <w:r w:rsidRPr="007C5A34">
              <w:rPr>
                <w:b w:val="0"/>
                <w:bCs w:val="0"/>
                <w:caps w:val="0"/>
                <w:sz w:val="16"/>
                <w:szCs w:val="16"/>
                <w:lang w:val="en-US"/>
              </w:rPr>
              <w:t>Public-Private Mix</w:t>
            </w:r>
          </w:p>
          <w:p w14:paraId="36FA24D8" w14:textId="77777777" w:rsidR="007C5A34" w:rsidRPr="007C5A34" w:rsidRDefault="007C5A34" w:rsidP="008312D3">
            <w:pPr>
              <w:spacing w:line="360" w:lineRule="auto"/>
              <w:ind w:firstLine="179"/>
              <w:rPr>
                <w:sz w:val="16"/>
                <w:szCs w:val="16"/>
                <w:lang w:val="en-US"/>
              </w:rPr>
            </w:pPr>
            <w:r w:rsidRPr="007C5A34">
              <w:rPr>
                <w:b w:val="0"/>
                <w:bCs w:val="0"/>
                <w:caps w:val="0"/>
                <w:sz w:val="16"/>
                <w:szCs w:val="16"/>
                <w:lang w:val="en-US"/>
              </w:rPr>
              <w:t>PEXPND</w:t>
            </w:r>
          </w:p>
          <w:p w14:paraId="128A5966" w14:textId="28F17E1F" w:rsidR="007C5A34" w:rsidRPr="007C5A34" w:rsidRDefault="007C5A34" w:rsidP="008312D3">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2AD1F372"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F2F4D91" w14:textId="717F6B1A"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0B1BD96F" w14:textId="72F28CD9"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4F033793"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F388E5E" w14:textId="7A892516"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0945666" w14:textId="54E72C44"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64E8530E" w14:textId="77777777" w:rsidR="0090174A"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1EF0E46" w14:textId="1435897E" w:rsid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68E4B65" w14:textId="6C6FB311"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16F2A091" w14:textId="558FBE8F"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619C64" w14:textId="7506A71A"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C154658" w14:textId="6CB99C64"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9124827"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69DD84F" w14:textId="3F902CC5"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35C377AC" w14:textId="147AA760"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43A923D" w14:textId="77777777" w:rsidR="0090174A"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324DCB7" w14:textId="53B079B9" w:rsid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76C8E08" w14:textId="6863B1FF"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18A1CBA2" w14:textId="3B02D9DC"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2D076C0" w14:textId="6D66B7B0"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6D2DB8D" w14:textId="6C89248F"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49F90C6"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4275AFD" w14:textId="120DC086"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23D7071" w14:textId="06EAFA60"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7C5A34" w:rsidRPr="007C5A34" w14:paraId="203E427B" w14:textId="77777777" w:rsidTr="0090174A">
        <w:trPr>
          <w:trHeight w:val="283"/>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14:paraId="48B95010" w14:textId="4736C930" w:rsidR="007C5A34" w:rsidRPr="007C5A34" w:rsidRDefault="007C5A34" w:rsidP="008312D3">
            <w:pPr>
              <w:spacing w:line="360" w:lineRule="auto"/>
              <w:rPr>
                <w:sz w:val="16"/>
                <w:szCs w:val="16"/>
                <w:lang w:val="en-US"/>
              </w:rPr>
            </w:pPr>
            <w:proofErr w:type="spellStart"/>
            <w:r w:rsidRPr="007C5A34">
              <w:rPr>
                <w:b w:val="0"/>
                <w:bCs w:val="0"/>
                <w:caps w:val="0"/>
                <w:sz w:val="16"/>
                <w:szCs w:val="16"/>
                <w:lang w:val="en-US"/>
              </w:rPr>
              <w:t>Peformance</w:t>
            </w:r>
            <w:proofErr w:type="spellEnd"/>
          </w:p>
          <w:p w14:paraId="1034DD47" w14:textId="77777777" w:rsidR="007C5A34" w:rsidRPr="007C5A34" w:rsidRDefault="007C5A34" w:rsidP="008312D3">
            <w:pPr>
              <w:spacing w:line="360" w:lineRule="auto"/>
              <w:ind w:firstLine="179"/>
              <w:rPr>
                <w:sz w:val="16"/>
                <w:szCs w:val="16"/>
                <w:lang w:val="en-US"/>
              </w:rPr>
            </w:pPr>
            <w:r w:rsidRPr="007C5A34">
              <w:rPr>
                <w:b w:val="0"/>
                <w:bCs w:val="0"/>
                <w:caps w:val="0"/>
                <w:sz w:val="16"/>
                <w:szCs w:val="16"/>
                <w:lang w:val="en-US"/>
              </w:rPr>
              <w:t>LEX</w:t>
            </w:r>
          </w:p>
          <w:p w14:paraId="187A5F90" w14:textId="59121C1F" w:rsidR="007C5A34" w:rsidRPr="007C5A34" w:rsidRDefault="007C5A34" w:rsidP="008312D3">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shd w:val="clear" w:color="auto" w:fill="FFFFFF" w:themeFill="background1"/>
            <w:vAlign w:val="center"/>
          </w:tcPr>
          <w:p w14:paraId="3DC38CF7"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0D912D3" w14:textId="1BD10BE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7F6CA1AA" w14:textId="02B41EBE"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3534D93A"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A9D5214" w14:textId="1203C1F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29B0D9E1" w14:textId="3062AF8B"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6945FA1F"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107AA48" w14:textId="7C80839C" w:rsid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3DE685FA" w14:textId="5F99CD6D" w:rsidR="0090174A" w:rsidRP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shd w:val="clear" w:color="auto" w:fill="FFFFFF" w:themeFill="background1"/>
            <w:vAlign w:val="center"/>
          </w:tcPr>
          <w:p w14:paraId="55F30229" w14:textId="1BEF1432"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7B19008" w14:textId="1A155ED9"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1D02AA65" w14:textId="2DEB39FC"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shd w:val="clear" w:color="auto" w:fill="FFFFFF" w:themeFill="background1"/>
            <w:vAlign w:val="center"/>
          </w:tcPr>
          <w:p w14:paraId="7BE971E3"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6E25245" w14:textId="350780EA"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0A35306" w14:textId="71AAB92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6D101098" w14:textId="77777777" w:rsidR="0090174A"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68C6ADB" w14:textId="4FBBA75A" w:rsid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4F9F30F" w14:textId="34D3840D" w:rsidR="0090174A" w:rsidRPr="007C5A34" w:rsidRDefault="0090174A"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6BD87F9" w14:textId="1A91C331"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CCA55F6"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14B4CF32" w14:textId="16F4B94E"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4290ED8B"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C8B6FE5" w14:textId="77777777"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77D659D" w14:textId="5151BFCF" w:rsidR="007C5A34" w:rsidRPr="007C5A34" w:rsidRDefault="007C5A34" w:rsidP="008312D3">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7C5A34" w:rsidRPr="007C5A34" w14:paraId="6A9A885C" w14:textId="77777777" w:rsidTr="0090174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34" w:type="dxa"/>
            <w:tcBorders>
              <w:bottom w:val="single" w:sz="12" w:space="0" w:color="auto"/>
            </w:tcBorders>
            <w:shd w:val="clear" w:color="auto" w:fill="FFFFFF" w:themeFill="background1"/>
            <w:vAlign w:val="center"/>
          </w:tcPr>
          <w:p w14:paraId="226C306B" w14:textId="77777777" w:rsidR="007C5A34" w:rsidRPr="007C5A34" w:rsidRDefault="007C5A34" w:rsidP="008312D3">
            <w:pPr>
              <w:spacing w:line="360" w:lineRule="auto"/>
              <w:rPr>
                <w:sz w:val="16"/>
                <w:szCs w:val="16"/>
                <w:lang w:val="en-US"/>
              </w:rPr>
            </w:pPr>
            <w:r w:rsidRPr="007C5A34">
              <w:rPr>
                <w:b w:val="0"/>
                <w:bCs w:val="0"/>
                <w:caps w:val="0"/>
                <w:sz w:val="16"/>
                <w:szCs w:val="16"/>
                <w:lang w:val="en-US"/>
              </w:rPr>
              <w:t>Access Regulation</w:t>
            </w:r>
          </w:p>
          <w:p w14:paraId="64D904A2" w14:textId="77777777" w:rsidR="007C5A34" w:rsidRPr="007C5A34" w:rsidRDefault="007C5A34" w:rsidP="008312D3">
            <w:pPr>
              <w:spacing w:line="360" w:lineRule="auto"/>
              <w:ind w:firstLine="179"/>
              <w:rPr>
                <w:sz w:val="16"/>
                <w:szCs w:val="16"/>
                <w:lang w:val="en-US"/>
              </w:rPr>
            </w:pPr>
            <w:r w:rsidRPr="007C5A34">
              <w:rPr>
                <w:b w:val="0"/>
                <w:bCs w:val="0"/>
                <w:caps w:val="0"/>
                <w:sz w:val="16"/>
                <w:szCs w:val="16"/>
                <w:lang w:val="en-US"/>
              </w:rPr>
              <w:t>CIDX</w:t>
            </w:r>
          </w:p>
          <w:p w14:paraId="0F893377" w14:textId="74418CA4" w:rsidR="007C5A34" w:rsidRPr="007C5A34" w:rsidRDefault="007C5A34" w:rsidP="008312D3">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530C1CB0"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0DEF9A2E" w14:textId="12B5789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54F53F03"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1D881A59" w14:textId="2AA34D2C"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092" w:type="dxa"/>
            <w:tcBorders>
              <w:bottom w:val="single" w:sz="12" w:space="0" w:color="auto"/>
            </w:tcBorders>
            <w:shd w:val="clear" w:color="auto" w:fill="FFFFFF" w:themeFill="background1"/>
            <w:vAlign w:val="center"/>
          </w:tcPr>
          <w:p w14:paraId="494304BC" w14:textId="77777777" w:rsid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75F32ACD" w14:textId="5E808950"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tcBorders>
              <w:bottom w:val="single" w:sz="12" w:space="0" w:color="auto"/>
            </w:tcBorders>
            <w:shd w:val="clear" w:color="auto" w:fill="FFFFFF" w:themeFill="background1"/>
            <w:vAlign w:val="center"/>
          </w:tcPr>
          <w:p w14:paraId="5B87F33B" w14:textId="4FAE8A0E"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2AA19A64" w14:textId="18CCE0DA"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tcBorders>
              <w:bottom w:val="single" w:sz="12" w:space="0" w:color="auto"/>
            </w:tcBorders>
            <w:shd w:val="clear" w:color="auto" w:fill="FFFFFF" w:themeFill="background1"/>
            <w:vAlign w:val="center"/>
          </w:tcPr>
          <w:p w14:paraId="39AA43C6"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9679211" w14:textId="081D065B"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3A858FBD" w14:textId="4E691353" w:rsidR="0090174A"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DAB4921" w14:textId="5CE1683F" w:rsidR="0090174A" w:rsidRPr="007C5A34" w:rsidRDefault="0090174A"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7E191B34" w14:textId="63EE727E"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655B3F76" w14:textId="4188C968"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3C42CAD2" w14:textId="77777777"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789E6EED" w14:textId="1C743ADB" w:rsidR="007C5A34" w:rsidRPr="007C5A34" w:rsidRDefault="007C5A34" w:rsidP="008312D3">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bookmarkEnd w:id="1119"/>
    <w:p w14:paraId="762318F9" w14:textId="041AF47D" w:rsidR="008D6126" w:rsidRPr="006A56FF" w:rsidRDefault="002E107C" w:rsidP="00EB31E0">
      <w:pPr>
        <w:pStyle w:val="berschrift1"/>
        <w:rPr>
          <w:lang w:val="en-US"/>
        </w:rPr>
      </w:pPr>
      <w:r>
        <w:rPr>
          <w:lang w:val="en-US"/>
        </w:rPr>
        <w:t>Discussion</w:t>
      </w:r>
      <w:r w:rsidR="00085DE3">
        <w:rPr>
          <w:lang w:val="en-US"/>
        </w:rPr>
        <w:t xml:space="preserve"> </w:t>
      </w:r>
      <w:proofErr w:type="gramStart"/>
      <w:r w:rsidR="0081256C" w:rsidRPr="006A56FF">
        <w:rPr>
          <w:lang w:val="en-US"/>
        </w:rPr>
        <w:t xml:space="preserve">– </w:t>
      </w:r>
      <w:r w:rsidR="00085DE3">
        <w:rPr>
          <w:lang w:val="en-US"/>
        </w:rPr>
        <w:t xml:space="preserve"> </w:t>
      </w:r>
      <w:r w:rsidR="00A85F93">
        <w:rPr>
          <w:lang w:val="en-US"/>
        </w:rPr>
        <w:t>361</w:t>
      </w:r>
      <w:proofErr w:type="gramEnd"/>
      <w:r w:rsidR="00A85F93">
        <w:rPr>
          <w:lang w:val="en-US"/>
        </w:rPr>
        <w:t xml:space="preserve"> </w:t>
      </w:r>
      <w:commentRangeStart w:id="1120"/>
      <w:r w:rsidR="0081256C" w:rsidRPr="006A56FF">
        <w:rPr>
          <w:lang w:val="en-US"/>
        </w:rPr>
        <w:t>words</w:t>
      </w:r>
      <w:commentRangeEnd w:id="1120"/>
      <w:r w:rsidR="00A85F93">
        <w:rPr>
          <w:rStyle w:val="Kommentarzeichen"/>
          <w:rFonts w:eastAsia="Calibri"/>
          <w:b w:val="0"/>
          <w:bCs w:val="0"/>
        </w:rPr>
        <w:commentReference w:id="1120"/>
      </w:r>
    </w:p>
    <w:p w14:paraId="2EC44C68" w14:textId="3168520C" w:rsidR="00B70268" w:rsidRPr="00B70268" w:rsidRDefault="00643ED3" w:rsidP="00A85F93">
      <w:pPr>
        <w:pStyle w:val="02FlietextErsterAbsatz"/>
        <w:rPr>
          <w:lang w:val="en-US"/>
        </w:rPr>
      </w:pPr>
      <w:r>
        <w:rPr>
          <w:lang w:val="en-US"/>
        </w:rPr>
        <w:t xml:space="preserve">Focusing on the countries in the four clusters, we find expected patterns based on earlier studies, but also </w:t>
      </w:r>
      <w:r w:rsidR="00CD4831">
        <w:rPr>
          <w:lang w:val="en-US"/>
        </w:rPr>
        <w:t>unanticipated countries joining these types. T</w:t>
      </w:r>
      <w:commentRangeStart w:id="1121"/>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CD4831">
        <w:rPr>
          <w:lang w:val="en-US"/>
        </w:rPr>
        <w:t xml:space="preserve">- This group of </w:t>
      </w:r>
      <w:proofErr w:type="spellStart"/>
      <w:r w:rsidR="00CD4831">
        <w:rPr>
          <w:lang w:val="en-US"/>
        </w:rPr>
        <w:t>countires</w:t>
      </w:r>
      <w:proofErr w:type="spellEnd"/>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F8757A">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1QxMDozMzo0MC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F8757A">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F8757A">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1QxMDozMzo0MC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F8757A" w:rsidRPr="00A272E4">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F8757A" w:rsidRPr="00A272E4">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 xml:space="preserve">Poland, Latvia, </w:t>
      </w:r>
      <w:r w:rsidR="00B70268" w:rsidRPr="00B70268">
        <w:rPr>
          <w:lang w:val="en-US"/>
        </w:rPr>
        <w:lastRenderedPageBreak/>
        <w:t>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6A4FA5">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3VDEwOjMzOjQw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6A4FA5">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a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 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6A4FA5">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6A4FA5">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commentRangeEnd w:id="1121"/>
      <w:r w:rsidR="00B70268" w:rsidRPr="00B70268">
        <w:commentReference w:id="1121"/>
      </w:r>
      <w:r w:rsidR="00191C08">
        <w:rPr>
          <w:lang w:val="en-US"/>
        </w:rPr>
        <w:t xml:space="preserve">Finding Finland and Germany in one cluster seems rare. Only one typology finds both </w:t>
      </w:r>
      <w:proofErr w:type="spellStart"/>
      <w:r w:rsidR="00191C08">
        <w:rPr>
          <w:lang w:val="en-US"/>
        </w:rPr>
        <w:t>counrties</w:t>
      </w:r>
      <w:proofErr w:type="spellEnd"/>
      <w:r w:rsidR="00191C08">
        <w:rPr>
          <w:lang w:val="en-US"/>
        </w:rPr>
        <w:t xml:space="preserve"> in one cluster, yet together with other clusters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191C08">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3VDEwOjMzOjQw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191C08">
            <w:rPr>
              <w:noProof/>
              <w:lang w:val="en-US"/>
            </w:rPr>
            <w:t>(Damiani et al., 2011)</w:t>
          </w:r>
          <w:r w:rsidR="00191C08">
            <w:rPr>
              <w:noProof/>
              <w:lang w:val="en-US"/>
            </w:rPr>
            <w:fldChar w:fldCharType="end"/>
          </w:r>
        </w:sdtContent>
      </w:sdt>
      <w:r w:rsidR="00191C08">
        <w:rPr>
          <w:lang w:val="en-US"/>
        </w:rPr>
        <w:t xml:space="preserve">. </w:t>
      </w:r>
      <w:proofErr w:type="gramStart"/>
      <w:r w:rsidR="00191C08">
        <w:rPr>
          <w:lang w:val="en-US"/>
        </w:rPr>
        <w:t>However</w:t>
      </w:r>
      <w:proofErr w:type="gramEnd"/>
      <w:r w:rsidR="00191C08">
        <w:rPr>
          <w:lang w:val="en-US"/>
        </w:rPr>
        <w:t xml:space="preserve"> on could speculate if this cluster would also include countries such as Austria or Luxembourg which were not included due to data limitations.</w:t>
      </w:r>
    </w:p>
    <w:p w14:paraId="01790CEE" w14:textId="15609792"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xml:space="preserve">, our results underline certain patterns of LTC system types. A low-performance and low-supply system marked by Eastern European countries, as well as a high-performance, public-oriented system. However, such a large group of countries in the high-performance, private-oriented systems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proofErr w:type="spellStart"/>
      <w:r w:rsidR="006852EF" w:rsidRPr="006A56FF">
        <w:rPr>
          <w:lang w:val="en-US"/>
        </w:rPr>
        <w:t>Ranci</w:t>
      </w:r>
      <w:proofErr w:type="spellEnd"/>
      <w:r w:rsidR="006852EF" w:rsidRPr="006A56FF">
        <w:rPr>
          <w:lang w:val="en-US"/>
        </w:rPr>
        <w:t xml:space="preserve"> and </w:t>
      </w:r>
      <w:proofErr w:type="spellStart"/>
      <w:r w:rsidR="006852EF" w:rsidRPr="006A56FF">
        <w:rPr>
          <w:lang w:val="en-US"/>
        </w:rPr>
        <w:t>Pavolini</w:t>
      </w:r>
      <w:proofErr w:type="spellEnd"/>
      <w:r w:rsidR="006852EF" w:rsidRPr="006A56FF">
        <w:rPr>
          <w:lang w:val="en-US"/>
        </w:rPr>
        <w:t xml:space="preserve">, 2013; Farris and Marchetti, 2017) </w:t>
      </w:r>
      <w:r w:rsidR="006852EF">
        <w:rPr>
          <w:lang w:val="en-US"/>
        </w:rPr>
        <w:t>led to a convergence of these systems.</w:t>
      </w:r>
    </w:p>
    <w:p w14:paraId="69A5B6CA" w14:textId="77777777" w:rsidR="00A31CB1" w:rsidRDefault="00A31CB1">
      <w:pPr>
        <w:spacing w:after="160" w:line="259" w:lineRule="auto"/>
        <w:rPr>
          <w:b/>
          <w:lang w:val="en-US"/>
        </w:rPr>
      </w:pPr>
      <w:r>
        <w:rPr>
          <w:b/>
          <w:lang w:val="en-US"/>
        </w:rPr>
        <w:br w:type="page"/>
      </w:r>
    </w:p>
    <w:p w14:paraId="56C7F410" w14:textId="528FE26B" w:rsidR="006852EF" w:rsidRPr="00313058" w:rsidRDefault="006852EF" w:rsidP="00313058">
      <w:pPr>
        <w:pStyle w:val="berschrift1"/>
        <w:rPr>
          <w:lang w:val="en-US"/>
        </w:rPr>
      </w:pPr>
      <w:r w:rsidRPr="00313058">
        <w:rPr>
          <w:lang w:val="en-US"/>
        </w:rPr>
        <w:lastRenderedPageBreak/>
        <w:t>Conclusion</w:t>
      </w:r>
      <w:r w:rsidR="006A4118">
        <w:rPr>
          <w:lang w:val="en-US"/>
        </w:rPr>
        <w:t xml:space="preserve"> – 379 words</w:t>
      </w:r>
    </w:p>
    <w:p w14:paraId="47E92298" w14:textId="42C3DF7D"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e</w:t>
      </w:r>
      <w:r w:rsidR="00B70268">
        <w:rPr>
          <w:lang w:val="en-US"/>
        </w:rPr>
        <w:t xml:space="preserve"> provide</w:t>
      </w:r>
      <w:r w:rsidR="006852EF">
        <w:rPr>
          <w:lang w:val="en-US"/>
        </w:rPr>
        <w:t>d</w:t>
      </w:r>
      <w:r w:rsidR="00B70268">
        <w:rPr>
          <w:lang w:val="en-US"/>
        </w:rPr>
        <w:t xml:space="preserve"> an updated typology, becaus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952423">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95242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95242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952423">
            <w:rPr>
              <w:lang w:val="en-US"/>
            </w:rPr>
            <w:t>(2010)</w:t>
          </w:r>
          <w:r w:rsidR="00DF05EA" w:rsidRPr="006A56FF">
            <w:rPr>
              <w:lang w:val="en-US"/>
            </w:rPr>
            <w:fldChar w:fldCharType="end"/>
          </w:r>
        </w:sdtContent>
      </w:sdt>
      <w:r w:rsidR="00DF05EA" w:rsidRPr="006A56FF">
        <w:rPr>
          <w:lang w:val="en-US"/>
        </w:rPr>
        <w:t>.</w:t>
      </w:r>
      <w:r w:rsidR="00B70268">
        <w:rPr>
          <w:lang w:val="en-US"/>
        </w:rPr>
        <w:t xml:space="preserve"> Moreover, we developed a flexible typology,</w:t>
      </w:r>
      <w:r w:rsidR="006852EF">
        <w:rPr>
          <w:lang w:val="en-US"/>
        </w:rPr>
        <w:t xml:space="preserve"> where nine clusters are defined</w:t>
      </w:r>
      <w:r w:rsidR="00B70268">
        <w:rPr>
          <w:lang w:val="en-US"/>
        </w:rPr>
        <w:t xml:space="preserve"> on methodolog</w:t>
      </w:r>
      <w:r w:rsidR="006852EF">
        <w:rPr>
          <w:lang w:val="en-US"/>
        </w:rPr>
        <w:t>ical grounds and condensed to four clusters</w:t>
      </w:r>
      <w:r w:rsidR="00B70268">
        <w:rPr>
          <w:lang w:val="en-US"/>
        </w:rPr>
        <w:t xml:space="preserve"> based on less strict </w:t>
      </w:r>
      <w:proofErr w:type="spellStart"/>
      <w:r w:rsidR="00B70268">
        <w:rPr>
          <w:lang w:val="en-US"/>
        </w:rPr>
        <w:t>methodolical</w:t>
      </w:r>
      <w:proofErr w:type="spellEnd"/>
      <w:r w:rsidR="00B70268">
        <w:rPr>
          <w:lang w:val="en-US"/>
        </w:rPr>
        <w:t xml:space="preserve"> as well as content-related considerations</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 xml:space="preserve">zation, commodification and </w:t>
      </w:r>
      <w:proofErr w:type="spellStart"/>
      <w:r w:rsidR="004C3BAD" w:rsidRPr="006A56FF">
        <w:rPr>
          <w:lang w:val="en-US"/>
        </w:rPr>
        <w:t>cop</w:t>
      </w:r>
      <w:r w:rsidR="00DF05EA" w:rsidRPr="006A56FF">
        <w:rPr>
          <w:lang w:val="en-US"/>
        </w:rPr>
        <w:t>o</w:t>
      </w:r>
      <w:r w:rsidR="00261168" w:rsidRPr="006A56FF">
        <w:rPr>
          <w:lang w:val="en-US"/>
        </w:rPr>
        <w:t>rat</w:t>
      </w:r>
      <w:r w:rsidR="004C3BAD" w:rsidRPr="006A56FF">
        <w:rPr>
          <w:lang w:val="en-US"/>
        </w:rPr>
        <w:t>ization</w:t>
      </w:r>
      <w:proofErr w:type="spellEnd"/>
      <w:r w:rsidR="004C3BAD" w:rsidRPr="006A56FF">
        <w:rPr>
          <w:lang w:val="en-US"/>
        </w:rPr>
        <w:t xml:space="preserve">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95242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4C4C652A"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w:t>
      </w:r>
      <w:r w:rsidR="006852EF">
        <w:rPr>
          <w:lang w:val="en-US"/>
        </w:rPr>
        <w:t xml:space="preserve">that these reforms led to convergence of </w:t>
      </w:r>
      <w:r w:rsidRPr="006A56FF">
        <w:rPr>
          <w:lang w:val="en-US"/>
        </w:rPr>
        <w:t>OECD LTC systems</w:t>
      </w:r>
      <w:r w:rsidR="00735F9F" w:rsidRPr="006A56FF">
        <w:rPr>
          <w:lang w:val="en-US"/>
        </w:rPr>
        <w:t>.</w:t>
      </w:r>
      <w:r w:rsidRPr="006A56FF">
        <w:rPr>
          <w:lang w:val="en-US"/>
        </w:rPr>
        <w:t xml:space="preserve"> </w:t>
      </w:r>
    </w:p>
    <w:p w14:paraId="753BD012" w14:textId="29D1E070"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952423">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95242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952423">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952423">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 xml:space="preserve">Furthermore, LTC is in many countries still a new issue in the welfare state, because the </w:t>
      </w:r>
      <w:r w:rsidR="00F95583" w:rsidRPr="006A56FF">
        <w:rPr>
          <w:lang w:val="en-US"/>
        </w:rPr>
        <w:lastRenderedPageBreak/>
        <w:t>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952423">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95242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952423">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952423">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3CFE5197" w14:textId="4F2F56F0" w:rsidR="00F8757A" w:rsidRDefault="00D062D3" w:rsidP="00F8757A">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122" w:name="_CTVBIBLIOGRAPHY1"/>
          <w:bookmarkEnd w:id="1122"/>
          <w:r w:rsidR="00F8757A">
            <w:rPr>
              <w:lang w:val="en-US"/>
            </w:rPr>
            <w:t>References</w:t>
          </w:r>
          <w:r w:rsidR="006A4118">
            <w:rPr>
              <w:lang w:val="en-US"/>
            </w:rPr>
            <w:t xml:space="preserve"> - 981 words</w:t>
          </w:r>
        </w:p>
        <w:p w14:paraId="342725F3" w14:textId="77777777" w:rsidR="00F8757A" w:rsidRDefault="00F8757A" w:rsidP="00F8757A">
          <w:pPr>
            <w:pStyle w:val="CitaviBibliographyEntry"/>
            <w:rPr>
              <w:lang w:val="en-US"/>
            </w:rPr>
          </w:pPr>
          <w:bookmarkStart w:id="1123" w:name="_CTVL001034e448139b54f419adf4039f0e6938f"/>
          <w:r>
            <w:rPr>
              <w:lang w:val="en-US"/>
            </w:rPr>
            <w:t>Alber, J. (1995) ‘A Framework for the Comparative Study of Social Services’, Journal of European Social Policy 5(2): 131–49.</w:t>
          </w:r>
        </w:p>
        <w:p w14:paraId="3DAA53B7" w14:textId="77777777" w:rsidR="00F8757A" w:rsidRDefault="00F8757A" w:rsidP="00F8757A">
          <w:pPr>
            <w:pStyle w:val="CitaviBibliographyEntry"/>
            <w:rPr>
              <w:lang w:val="en-US"/>
            </w:rPr>
          </w:pPr>
          <w:bookmarkStart w:id="1124" w:name="_CTVL001810c08d70777472783612d9c6746a6b1"/>
          <w:bookmarkEnd w:id="1123"/>
          <w:r>
            <w:rPr>
              <w:lang w:val="en-US"/>
            </w:rPr>
            <w:t>Anderson, A. (2012) ‘Europe's Care Regimes and the Role of Migrant Care Workers Within Them’, Journal of Population Ageing 5(2): 135–46.</w:t>
          </w:r>
        </w:p>
        <w:p w14:paraId="6A9E44B1" w14:textId="77777777" w:rsidR="00F8757A" w:rsidRDefault="00F8757A" w:rsidP="00F8757A">
          <w:pPr>
            <w:pStyle w:val="CitaviBibliographyEntry"/>
            <w:rPr>
              <w:lang w:val="en-US"/>
            </w:rPr>
          </w:pPr>
          <w:bookmarkStart w:id="1125" w:name="_CTVL001d05c2d44cb5e4fe2b3f74ab1c28541ed"/>
          <w:bookmarkEnd w:id="1124"/>
          <w:r>
            <w:rPr>
              <w:lang w:val="en-US"/>
            </w:rPr>
            <w:t>Anttonen, A. and Sipilä, J. (1996) ‘European Social Care Services: Is it possible to identify models?’, Journal of European Social Policy 6(2): 87–100.</w:t>
          </w:r>
        </w:p>
        <w:p w14:paraId="197E564C" w14:textId="77777777" w:rsidR="00F8757A" w:rsidRDefault="00F8757A" w:rsidP="00F8757A">
          <w:pPr>
            <w:pStyle w:val="CitaviBibliographyEntry"/>
            <w:rPr>
              <w:lang w:val="en-US"/>
            </w:rPr>
          </w:pPr>
          <w:bookmarkStart w:id="1126" w:name="_CTVL0019c83775edfdb449eb0696fce30169fae"/>
          <w:bookmarkEnd w:id="1125"/>
          <w:r>
            <w:rPr>
              <w:lang w:val="en-US"/>
            </w:rPr>
            <w:t>Arts, W. and Gelissen, J. (2002) ‘Three worlds of welfare capitalism or more?: A state-of-the-art report’, Journal of European Social Policy 12(2): 137–58.</w:t>
          </w:r>
        </w:p>
        <w:p w14:paraId="0B351DCF" w14:textId="77777777" w:rsidR="00F8757A" w:rsidRDefault="00F8757A" w:rsidP="00F8757A">
          <w:pPr>
            <w:pStyle w:val="CitaviBibliographyEntry"/>
            <w:rPr>
              <w:lang w:val="en-US"/>
            </w:rPr>
          </w:pPr>
          <w:bookmarkStart w:id="1127" w:name="_CTVL001a858d40c11f94d469c01c5a9e0154ab5"/>
          <w:bookmarkEnd w:id="1126"/>
          <w:r>
            <w:rPr>
              <w:lang w:val="en-US"/>
            </w:rPr>
            <w:t>Bakx, P., Chernichovsky, D., Paolucci, F., Schokkaert, E., Trottmann, M., Wasem, J. and Schut, F. (2015) ‘Demand-side strategies to deal with moral hazard in public insurance for long-term care’, Journal of health services research &amp; policy 20(3): 170–6.</w:t>
          </w:r>
        </w:p>
        <w:p w14:paraId="77A8BAD2" w14:textId="77777777" w:rsidR="00F8757A" w:rsidRDefault="00F8757A" w:rsidP="00F8757A">
          <w:pPr>
            <w:pStyle w:val="CitaviBibliographyEntry"/>
            <w:rPr>
              <w:lang w:val="en-US"/>
            </w:rPr>
          </w:pPr>
          <w:bookmarkStart w:id="1128" w:name="_CTVL001e6435ca3dc8443b5a53ecffd8c03ae4d"/>
          <w:bookmarkEnd w:id="1127"/>
          <w:r>
            <w:rPr>
              <w:lang w:val="en-US"/>
            </w:rPr>
            <w:t>Bettio, F. and Plantenga, J. (2004) ‘Comparing Care Regimes in Europe’, Feminist Economics 10(1): 85–113.</w:t>
          </w:r>
        </w:p>
        <w:p w14:paraId="1C9EA9C0" w14:textId="77777777" w:rsidR="00F8757A" w:rsidRDefault="00F8757A" w:rsidP="00F8757A">
          <w:pPr>
            <w:pStyle w:val="CitaviBibliographyEntry"/>
            <w:rPr>
              <w:lang w:val="en-US"/>
            </w:rPr>
          </w:pPr>
          <w:bookmarkStart w:id="1129" w:name="_CTVL00134984415fb464e2783512e6c89b0cd6c"/>
          <w:bookmarkEnd w:id="1128"/>
          <w:r>
            <w:rPr>
              <w:lang w:val="en-US"/>
            </w:rPr>
            <w:t>Castles, F. G. and Mitchell, D. (1993) ‘Worlds of Welfare and Families of Nations’, in F. G. Castles (ed.)</w:t>
          </w:r>
          <w:bookmarkEnd w:id="1129"/>
          <w:r>
            <w:rPr>
              <w:lang w:val="en-US"/>
            </w:rPr>
            <w:t xml:space="preserve"> </w:t>
          </w:r>
          <w:r w:rsidRPr="00F8757A">
            <w:rPr>
              <w:i/>
              <w:lang w:val="en-US"/>
            </w:rPr>
            <w:t xml:space="preserve">Families of nations: Patterns of public policy in Western democracies. </w:t>
          </w:r>
          <w:r w:rsidRPr="00F8757A">
            <w:rPr>
              <w:lang w:val="en-US"/>
            </w:rPr>
            <w:t>Aldershot: Ashgate.</w:t>
          </w:r>
        </w:p>
        <w:p w14:paraId="7C4287F3" w14:textId="77777777" w:rsidR="00F8757A" w:rsidRDefault="00F8757A" w:rsidP="00F8757A">
          <w:pPr>
            <w:pStyle w:val="CitaviBibliographyEntry"/>
            <w:rPr>
              <w:lang w:val="en-US"/>
            </w:rPr>
          </w:pPr>
          <w:bookmarkStart w:id="1130" w:name="_CTVL00186166193303347ca969e2168af48b4b8"/>
          <w:r>
            <w:rPr>
              <w:lang w:val="en-US"/>
            </w:rPr>
            <w:t>Colombo, F. (2012) ‘Typology of Public Coverage for Long-Term Care in OECD Countries’, in J. Costa-Font and C. Courbage (eds)</w:t>
          </w:r>
          <w:bookmarkEnd w:id="1130"/>
          <w:r>
            <w:rPr>
              <w:lang w:val="en-US"/>
            </w:rPr>
            <w:t xml:space="preserve"> </w:t>
          </w:r>
          <w:r w:rsidRPr="00F8757A">
            <w:rPr>
              <w:i/>
              <w:lang w:val="en-US"/>
            </w:rPr>
            <w:t>Financing Long-Term Care in Europe: Institutions, Markets and Models</w:t>
          </w:r>
          <w:r w:rsidRPr="00F8757A">
            <w:rPr>
              <w:lang w:val="en-US"/>
            </w:rPr>
            <w:t>, pp. 17–40. London, s.l.: Palgrave Macmillan UK.</w:t>
          </w:r>
        </w:p>
        <w:p w14:paraId="137F362D" w14:textId="77777777" w:rsidR="00F8757A" w:rsidRDefault="00F8757A" w:rsidP="00F8757A">
          <w:pPr>
            <w:pStyle w:val="CitaviBibliographyEntry"/>
            <w:rPr>
              <w:lang w:val="en-US"/>
            </w:rPr>
          </w:pPr>
          <w:bookmarkStart w:id="1131" w:name="_CTVL0010b6a142e90234bc18156f4e7b2566369"/>
          <w:r>
            <w:rPr>
              <w:lang w:val="en-US"/>
            </w:rPr>
            <w:t>Colombo, F., Llena-Nozal, A., Mercier, J. and Tjadens, F. (2011)</w:t>
          </w:r>
          <w:bookmarkEnd w:id="1131"/>
          <w:r>
            <w:rPr>
              <w:lang w:val="en-US"/>
            </w:rPr>
            <w:t xml:space="preserve"> </w:t>
          </w:r>
          <w:r w:rsidRPr="00F8757A">
            <w:rPr>
              <w:i/>
              <w:lang w:val="en-US"/>
            </w:rPr>
            <w:t xml:space="preserve">Help wanted?: Providing and paying for long-term care. </w:t>
          </w:r>
          <w:r w:rsidRPr="00F8757A">
            <w:rPr>
              <w:lang w:val="en-US"/>
            </w:rPr>
            <w:t>Paris: OECD.</w:t>
          </w:r>
        </w:p>
        <w:p w14:paraId="00A5BBCF" w14:textId="77777777" w:rsidR="00F8757A" w:rsidRDefault="00F8757A" w:rsidP="00F8757A">
          <w:pPr>
            <w:pStyle w:val="CitaviBibliographyEntry"/>
            <w:rPr>
              <w:lang w:val="en-US"/>
            </w:rPr>
          </w:pPr>
          <w:bookmarkStart w:id="1132" w:name="_CTVL0011b8ba8c659eb4b73a7f1fa02fe518735"/>
          <w:r>
            <w:rPr>
              <w:lang w:val="en-US"/>
            </w:rPr>
            <w:t>Da Roit, B. and Le Bihan, B. (2010) ‘Similar and Yet So Different: Cash-for-Care in Six European Countries’ Long-Term Care Policies’, The Milbank Quarterly 88(3): 286–309.</w:t>
          </w:r>
        </w:p>
        <w:p w14:paraId="7DE16B85" w14:textId="77777777" w:rsidR="00F8757A" w:rsidRDefault="00F8757A" w:rsidP="00F8757A">
          <w:pPr>
            <w:pStyle w:val="CitaviBibliographyEntry"/>
            <w:rPr>
              <w:lang w:val="en-US"/>
            </w:rPr>
          </w:pPr>
          <w:bookmarkStart w:id="1133" w:name="_CTVL001a4836dae68d94d748616d13fb0207f15"/>
          <w:bookmarkEnd w:id="1132"/>
          <w:r>
            <w:rPr>
              <w:lang w:val="en-US"/>
            </w:rPr>
            <w:t>Da Roit, B. and Weicht, B. (2013) ‘Migrant care work and care, migration and employment regimes: A fuzzy-set analysis’, Journal of European Social Policy 23(5): 469–86.</w:t>
          </w:r>
        </w:p>
        <w:p w14:paraId="54F9EB9F" w14:textId="77777777" w:rsidR="00F8757A" w:rsidRDefault="00F8757A" w:rsidP="00F8757A">
          <w:pPr>
            <w:pStyle w:val="CitaviBibliographyEntry"/>
            <w:rPr>
              <w:lang w:val="en-US"/>
            </w:rPr>
          </w:pPr>
          <w:bookmarkStart w:id="1134" w:name="_CTVL001fd3ac2a6731141c3b7b2698947518579"/>
          <w:bookmarkEnd w:id="1133"/>
          <w:r>
            <w:rPr>
              <w:lang w:val="en-US"/>
            </w:rPr>
            <w:t>Damiani, G., Farelli, V., Anselmi, A., Sicuro, L., Solipaca, A., Burgio, A., Iezzi, D. F. and Ricciardi, W. (2011) ‘Patterns of Long Term Care in 29 European countries: evidence from an exploratory study’, BMC health services research 11: 316.</w:t>
          </w:r>
        </w:p>
        <w:p w14:paraId="66947C2B" w14:textId="77777777" w:rsidR="00F8757A" w:rsidRDefault="00F8757A" w:rsidP="00F8757A">
          <w:pPr>
            <w:pStyle w:val="CitaviBibliographyEntry"/>
            <w:rPr>
              <w:lang w:val="en-US"/>
            </w:rPr>
          </w:pPr>
          <w:bookmarkStart w:id="1135" w:name="_CTVL0015f1bbd69fb3c4522abd802c60d39aab7"/>
          <w:bookmarkEnd w:id="1134"/>
          <w:r>
            <w:rPr>
              <w:lang w:val="en-US"/>
            </w:rPr>
            <w:t>Di Rosa, M., Kofahl, C., McKee, K., Bień, B., Lamura, G., Prouskas, C., Döhner, H. and Mnich, E. (2011) ‘A Typology of Caregiving Situations and Service Use in Family Carers of Older People in Six European Countries’, GeroPsych 24(1): 5–18.</w:t>
          </w:r>
        </w:p>
        <w:p w14:paraId="3AD48656" w14:textId="77777777" w:rsidR="00F8757A" w:rsidRDefault="00F8757A" w:rsidP="00F8757A">
          <w:pPr>
            <w:pStyle w:val="CitaviBibliographyEntry"/>
            <w:rPr>
              <w:lang w:val="en-US"/>
            </w:rPr>
          </w:pPr>
          <w:bookmarkStart w:id="1136" w:name="_CTVL0010ab61766c6234c81af59c27fe2c9d49d"/>
          <w:bookmarkEnd w:id="1135"/>
          <w:r>
            <w:rPr>
              <w:lang w:val="en-US"/>
            </w:rPr>
            <w:t>Esping-Andersen, G. (1990)</w:t>
          </w:r>
          <w:bookmarkEnd w:id="1136"/>
          <w:r>
            <w:rPr>
              <w:lang w:val="en-US"/>
            </w:rPr>
            <w:t xml:space="preserve"> </w:t>
          </w:r>
          <w:r w:rsidRPr="00F8757A">
            <w:rPr>
              <w:i/>
              <w:lang w:val="en-US"/>
            </w:rPr>
            <w:t xml:space="preserve">The three worlds of welfare capitalism. </w:t>
          </w:r>
          <w:r w:rsidRPr="00F8757A">
            <w:rPr>
              <w:lang w:val="en-US"/>
            </w:rPr>
            <w:t>Princeton, N.J.: Princeton University Press.</w:t>
          </w:r>
        </w:p>
        <w:p w14:paraId="5D59135E" w14:textId="77777777" w:rsidR="00F8757A" w:rsidRDefault="00F8757A" w:rsidP="00F8757A">
          <w:pPr>
            <w:pStyle w:val="CitaviBibliographyEntry"/>
            <w:rPr>
              <w:lang w:val="en-US"/>
            </w:rPr>
          </w:pPr>
          <w:bookmarkStart w:id="1137"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7113F778" w14:textId="77777777" w:rsidR="00F8757A" w:rsidRDefault="00F8757A" w:rsidP="00F8757A">
          <w:pPr>
            <w:pStyle w:val="CitaviBibliographyEntry"/>
            <w:rPr>
              <w:lang w:val="en-US"/>
            </w:rPr>
          </w:pPr>
          <w:bookmarkStart w:id="1138" w:name="_CTVL001b1b4eaaf0a3c4f5e8b08e5aac25ab74c"/>
          <w:bookmarkEnd w:id="1137"/>
          <w:r>
            <w:rPr>
              <w:lang w:val="en-US"/>
            </w:rPr>
            <w:t>European Observatory on Health Systems and Policies (2018) ‘Health system review (HiT)’. http://www.euro.who.int/en/about-us/partners/observatory/publications/health-system-reviews-hits/full-list-of-country-hits.</w:t>
          </w:r>
        </w:p>
        <w:p w14:paraId="51DC9AA0" w14:textId="77777777" w:rsidR="00F8757A" w:rsidRDefault="00F8757A" w:rsidP="00F8757A">
          <w:pPr>
            <w:pStyle w:val="CitaviBibliographyEntry"/>
            <w:rPr>
              <w:lang w:val="en-US"/>
            </w:rPr>
          </w:pPr>
          <w:bookmarkStart w:id="1139" w:name="_CTVL0013deb4cb5e8224491a572d4026b6a1358"/>
          <w:bookmarkEnd w:id="1138"/>
          <w:r>
            <w:rPr>
              <w:lang w:val="en-US"/>
            </w:rPr>
            <w:t>Farris, S. R. and Marchetti, S. (2017) ‘From the Commodification to the Corporatization of Care: European Perspectives and Debates’, Social Politics: International Studies in Gender, State &amp; Society 24(2): 109–31.</w:t>
          </w:r>
        </w:p>
        <w:p w14:paraId="44090C5E" w14:textId="77777777" w:rsidR="00F8757A" w:rsidRDefault="00F8757A" w:rsidP="00F8757A">
          <w:pPr>
            <w:pStyle w:val="CitaviBibliographyEntry"/>
            <w:rPr>
              <w:lang w:val="en-US"/>
            </w:rPr>
          </w:pPr>
          <w:bookmarkStart w:id="1140" w:name="_CTVL0017c3d120b68894a438ddae60dd66cb8df"/>
          <w:bookmarkEnd w:id="1139"/>
          <w:r>
            <w:rPr>
              <w:lang w:val="en-US"/>
            </w:rPr>
            <w:lastRenderedPageBreak/>
            <w:t>Ferrera, M. (1996) ‘The 'Southern Model' of Welfare in Social Europe’, Journal of European Social Policy 6(1): 17–37.</w:t>
          </w:r>
        </w:p>
        <w:p w14:paraId="6D68A02A" w14:textId="77777777" w:rsidR="00F8757A" w:rsidRDefault="00F8757A" w:rsidP="00F8757A">
          <w:pPr>
            <w:pStyle w:val="CitaviBibliographyEntry"/>
            <w:rPr>
              <w:lang w:val="en-US"/>
            </w:rPr>
          </w:pPr>
          <w:bookmarkStart w:id="1141" w:name="_CTVL0014251892f140044c98ec580332144306b"/>
          <w:bookmarkEnd w:id="1140"/>
          <w:r>
            <w:rPr>
              <w:lang w:val="en-US"/>
            </w:rPr>
            <w:t>Fonseca, J. R.S. (2013) ‘Clustering in the field of social sciences: that is your choice’, International Journal of Social Research Methodology 16(5): 403–28.</w:t>
          </w:r>
        </w:p>
        <w:p w14:paraId="28C2EA81" w14:textId="77777777" w:rsidR="00F8757A" w:rsidRDefault="00F8757A" w:rsidP="00F8757A">
          <w:pPr>
            <w:pStyle w:val="CitaviBibliographyEntry"/>
            <w:rPr>
              <w:lang w:val="en-US"/>
            </w:rPr>
          </w:pPr>
          <w:bookmarkStart w:id="1142" w:name="_CTVL001373c94ccf3c24a1ebfb425e778bd7fad"/>
          <w:bookmarkEnd w:id="1141"/>
          <w:r>
            <w:rPr>
              <w:lang w:val="en-US"/>
            </w:rPr>
            <w:t>Halásková, R., Bednář, P. and Halásková, M. (2017) ‘Forms of Providing and Financing Long-Term Care in OECD Countries’, Review of Economic Perspectives 17(2): 159–78.</w:t>
          </w:r>
        </w:p>
        <w:p w14:paraId="3A0465B7" w14:textId="77777777" w:rsidR="00F8757A" w:rsidRDefault="00F8757A" w:rsidP="00F8757A">
          <w:pPr>
            <w:pStyle w:val="CitaviBibliographyEntry"/>
            <w:rPr>
              <w:lang w:val="en-US"/>
            </w:rPr>
          </w:pPr>
          <w:bookmarkStart w:id="1143" w:name="_CTVL0012648c6a98a1148368dd9ae50a6bfa51a"/>
          <w:bookmarkEnd w:id="1142"/>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E4951EA" w14:textId="77777777" w:rsidR="00F8757A" w:rsidRDefault="00F8757A" w:rsidP="00F8757A">
          <w:pPr>
            <w:pStyle w:val="CitaviBibliographyEntry"/>
            <w:rPr>
              <w:lang w:val="en-US"/>
            </w:rPr>
          </w:pPr>
          <w:bookmarkStart w:id="1144" w:name="_CTVL001be466e05928646daa518cec4cec03f63"/>
          <w:bookmarkEnd w:id="1143"/>
          <w:r>
            <w:rPr>
              <w:lang w:val="en-US"/>
            </w:rPr>
            <w:t>Jensen, C. (2008) ‘Worlds of welfare services and transfers’, Journal of European Social Policy 18(2): 151–62.</w:t>
          </w:r>
        </w:p>
        <w:p w14:paraId="1C8CD88C" w14:textId="77777777" w:rsidR="00F8757A" w:rsidRDefault="00F8757A" w:rsidP="00F8757A">
          <w:pPr>
            <w:pStyle w:val="CitaviBibliographyEntry"/>
            <w:rPr>
              <w:lang w:val="en-US"/>
            </w:rPr>
          </w:pPr>
          <w:bookmarkStart w:id="1145" w:name="_CTVL0010c10d28edea54957a390cc5df62b8fef"/>
          <w:bookmarkEnd w:id="1144"/>
          <w:r>
            <w:rPr>
              <w:lang w:val="en-US"/>
            </w:rPr>
            <w:t>Kautto, M. (2002) ‘Investing in Services in West European welfare states’, Journal of European Social Policy 12(1): 53–65.</w:t>
          </w:r>
        </w:p>
        <w:p w14:paraId="53C57DF2" w14:textId="77777777" w:rsidR="00F8757A" w:rsidRDefault="00F8757A" w:rsidP="00F8757A">
          <w:pPr>
            <w:pStyle w:val="CitaviBibliographyEntry"/>
            <w:rPr>
              <w:lang w:val="en-US"/>
            </w:rPr>
          </w:pPr>
          <w:bookmarkStart w:id="1146" w:name="_CTVL0014a831c3476a74e2b9956ea11f6651680"/>
          <w:bookmarkEnd w:id="1145"/>
          <w:r>
            <w:rPr>
              <w:lang w:val="en-US"/>
            </w:rPr>
            <w:t>Kraus, M., Riedel, M., Mot, E. S., Willemé, P. and Röhrling, G. (2010)</w:t>
          </w:r>
          <w:bookmarkEnd w:id="1146"/>
          <w:r>
            <w:rPr>
              <w:lang w:val="en-US"/>
            </w:rPr>
            <w:t xml:space="preserve"> </w:t>
          </w:r>
          <w:r w:rsidRPr="00F8757A">
            <w:rPr>
              <w:i/>
              <w:lang w:val="en-US"/>
            </w:rPr>
            <w:t xml:space="preserve">A typology of long-term care systems in Europe. </w:t>
          </w:r>
          <w:r w:rsidRPr="00F8757A">
            <w:rPr>
              <w:lang w:val="en-US"/>
            </w:rPr>
            <w:t>Brussels: ENEPRI.</w:t>
          </w:r>
        </w:p>
        <w:p w14:paraId="61AC9F89" w14:textId="77777777" w:rsidR="00F8757A" w:rsidRDefault="00F8757A" w:rsidP="00F8757A">
          <w:pPr>
            <w:pStyle w:val="CitaviBibliographyEntry"/>
            <w:rPr>
              <w:lang w:val="en-US"/>
            </w:rPr>
          </w:pPr>
          <w:bookmarkStart w:id="1147" w:name="_CTVL0014201f31f4e42406fb639b4aefaa60020"/>
          <w:r>
            <w:rPr>
              <w:lang w:val="en-US"/>
            </w:rPr>
            <w:t>Leitner, S. (2003) ‘Varieties of familialism: The caring function of the family in comparative perspective’, European Societies 5(4): 353–75.</w:t>
          </w:r>
        </w:p>
        <w:p w14:paraId="477842F2" w14:textId="77777777" w:rsidR="00F8757A" w:rsidRDefault="00F8757A" w:rsidP="00F8757A">
          <w:pPr>
            <w:pStyle w:val="CitaviBibliographyEntry"/>
            <w:rPr>
              <w:lang w:val="en-US"/>
            </w:rPr>
          </w:pPr>
          <w:bookmarkStart w:id="1148" w:name="_CTVL00108ebed689e2c4289841c92d111094b6e"/>
          <w:bookmarkEnd w:id="1147"/>
          <w:r>
            <w:rPr>
              <w:lang w:val="en-US"/>
            </w:rPr>
            <w:t>Milligan, G. W. and Cooper, M. C. (1987) ‘Methodology Review: Clustering Methods’, Applied Psychological Measurement 11(4): 329–54.</w:t>
          </w:r>
        </w:p>
        <w:p w14:paraId="52E8FD3F" w14:textId="77777777" w:rsidR="00F8757A" w:rsidRDefault="00F8757A" w:rsidP="00F8757A">
          <w:pPr>
            <w:pStyle w:val="CitaviBibliographyEntry"/>
            <w:rPr>
              <w:lang w:val="en-US"/>
            </w:rPr>
          </w:pPr>
          <w:bookmarkStart w:id="1149" w:name="_CTVL0017b919a235e4542c7a45bffd37c2a2501"/>
          <w:bookmarkEnd w:id="1148"/>
          <w:r>
            <w:rPr>
              <w:lang w:val="en-US"/>
            </w:rPr>
            <w:t>MISSOC (2018) ‘Comparative tables’. https://www.missoc.org/missoc-database/comparative-tables/.</w:t>
          </w:r>
        </w:p>
        <w:p w14:paraId="3B89A915" w14:textId="77777777" w:rsidR="00F8757A" w:rsidRDefault="00F8757A" w:rsidP="00F8757A">
          <w:pPr>
            <w:pStyle w:val="CitaviBibliographyEntry"/>
            <w:rPr>
              <w:lang w:val="en-US"/>
            </w:rPr>
          </w:pPr>
          <w:bookmarkStart w:id="1150" w:name="_CTVL001c8de60e5bb4846cabf3cbe7b0f4faa71"/>
          <w:bookmarkEnd w:id="1149"/>
          <w:r>
            <w:rPr>
              <w:lang w:val="en-US"/>
            </w:rPr>
            <w:t>Nies, H., Leichsenring, K. and Mak, S. (2013) ‘The Emerging Identity of Long- Term Care Systems in Europe’, in Leichsenring, Kai, Billings, Jenny and H. Nies (eds)</w:t>
          </w:r>
          <w:bookmarkEnd w:id="1150"/>
          <w:r>
            <w:rPr>
              <w:lang w:val="en-US"/>
            </w:rPr>
            <w:t xml:space="preserve"> </w:t>
          </w:r>
          <w:r w:rsidRPr="00F8757A">
            <w:rPr>
              <w:i/>
              <w:lang w:val="en-US"/>
            </w:rPr>
            <w:t>Long term care in Europe: Improving policy and practice</w:t>
          </w:r>
          <w:r w:rsidRPr="00F8757A">
            <w:rPr>
              <w:lang w:val="en-US"/>
            </w:rPr>
            <w:t>, pp. 19–41. Basingstoke: Palgrave Macmillan.</w:t>
          </w:r>
        </w:p>
        <w:p w14:paraId="2D6F84D5" w14:textId="77777777" w:rsidR="00F8757A" w:rsidRDefault="00F8757A" w:rsidP="00F8757A">
          <w:pPr>
            <w:pStyle w:val="CitaviBibliographyEntry"/>
            <w:rPr>
              <w:lang w:val="en-US"/>
            </w:rPr>
          </w:pPr>
          <w:bookmarkStart w:id="1151" w:name="_CTVL00131a6e1e5cd3746469cdb27300f86d341"/>
          <w:r>
            <w:rPr>
              <w:lang w:val="en-US"/>
            </w:rPr>
            <w:t>OECD (2018) ‘OECD Health Statistics 2018’. http://www.oecd.org/els/health-systems/health-data.htm.</w:t>
          </w:r>
        </w:p>
        <w:p w14:paraId="5072018C" w14:textId="77777777" w:rsidR="00F8757A" w:rsidRDefault="00F8757A" w:rsidP="00F8757A">
          <w:pPr>
            <w:pStyle w:val="CitaviBibliographyEntry"/>
            <w:rPr>
              <w:lang w:val="en-US"/>
            </w:rPr>
          </w:pPr>
          <w:bookmarkStart w:id="1152" w:name="_CTVL00103a469d8c12940fdbc2ae3b2729b6d39"/>
          <w:bookmarkEnd w:id="1151"/>
          <w:r>
            <w:rPr>
              <w:lang w:val="en-US"/>
            </w:rPr>
            <w:t>Pfau-Effinger, B. (2014) ‘New policies for caring family members in European welfare states’, Cuad. Relac. Lab. 32(1).</w:t>
          </w:r>
        </w:p>
        <w:p w14:paraId="3043D663" w14:textId="77777777" w:rsidR="00F8757A" w:rsidRDefault="00F8757A" w:rsidP="00F8757A">
          <w:pPr>
            <w:pStyle w:val="CitaviBibliographyEntry"/>
            <w:rPr>
              <w:lang w:val="en-US"/>
            </w:rPr>
          </w:pPr>
          <w:bookmarkStart w:id="1153" w:name="_CTVL0015370e4185b9d4a5f893208ca47bb9848"/>
          <w:bookmarkEnd w:id="1152"/>
          <w:r>
            <w:rPr>
              <w:lang w:val="en-US"/>
            </w:rPr>
            <w:t>Pommer, E., Woittiez, I. and Stevens, J. (2009)</w:t>
          </w:r>
          <w:bookmarkEnd w:id="1153"/>
          <w:r>
            <w:rPr>
              <w:lang w:val="en-US"/>
            </w:rPr>
            <w:t xml:space="preserve"> </w:t>
          </w:r>
          <w:r w:rsidRPr="00F8757A">
            <w:rPr>
              <w:i/>
              <w:lang w:val="en-US"/>
            </w:rPr>
            <w:t xml:space="preserve">Comparing care: The care for elderly in ten EU-countries. </w:t>
          </w:r>
          <w:r w:rsidRPr="00F8757A">
            <w:rPr>
              <w:lang w:val="en-US"/>
            </w:rPr>
            <w:t>Amsterdam: Aksant Acad. Publ.</w:t>
          </w:r>
        </w:p>
        <w:p w14:paraId="55A5F14F" w14:textId="77777777" w:rsidR="00F8757A" w:rsidRDefault="00F8757A" w:rsidP="00F8757A">
          <w:pPr>
            <w:pStyle w:val="CitaviBibliographyEntry"/>
            <w:rPr>
              <w:lang w:val="en-US"/>
            </w:rPr>
          </w:pPr>
          <w:bookmarkStart w:id="1154" w:name="_CTVL0014fb1e12993c0486bb38a312102fa0b95"/>
          <w:r>
            <w:rPr>
              <w:lang w:val="en-US"/>
            </w:rPr>
            <w:t>Ranci, C. and Pavolini, E. (eds.) (2013)</w:t>
          </w:r>
          <w:bookmarkEnd w:id="1154"/>
          <w:r>
            <w:rPr>
              <w:lang w:val="en-US"/>
            </w:rPr>
            <w:t xml:space="preserve"> </w:t>
          </w:r>
          <w:r w:rsidRPr="00F8757A">
            <w:rPr>
              <w:i/>
              <w:lang w:val="en-US"/>
            </w:rPr>
            <w:t xml:space="preserve">Reforms in Long-Term Care Policies in Europe: Investigating Institutional Change and Social Impacts. </w:t>
          </w:r>
          <w:r w:rsidRPr="00F8757A">
            <w:rPr>
              <w:lang w:val="en-US"/>
            </w:rPr>
            <w:t>New York, NY: Springer.</w:t>
          </w:r>
        </w:p>
        <w:p w14:paraId="2F0DBC60" w14:textId="77777777" w:rsidR="00F8757A" w:rsidRDefault="00F8757A" w:rsidP="00F8757A">
          <w:pPr>
            <w:pStyle w:val="CitaviBibliographyEntry"/>
            <w:rPr>
              <w:lang w:val="en-US"/>
            </w:rPr>
          </w:pPr>
          <w:bookmarkStart w:id="1155" w:name="_CTVL00178e0bc8b722c40a48b8c059782da93b0"/>
          <w:r>
            <w:rPr>
              <w:lang w:val="en-US"/>
            </w:rPr>
            <w:t>Rechel, B., Grundy, E., Robine, J.-M., Cylus, J., Mackenbach, J. P., Knai, C. and McKee, M. (2013) ‘Ageing in the European Union’, The Lancet 381(9874): 1312–22.</w:t>
          </w:r>
        </w:p>
        <w:p w14:paraId="3C2D5B90" w14:textId="77777777" w:rsidR="00F8757A" w:rsidRDefault="00F8757A" w:rsidP="00F8757A">
          <w:pPr>
            <w:pStyle w:val="CitaviBibliographyEntry"/>
            <w:rPr>
              <w:lang w:val="en-US"/>
            </w:rPr>
          </w:pPr>
          <w:bookmarkStart w:id="1156" w:name="_CTVL0011bf34687a16f42f68121c0bf4b2f930f"/>
          <w:bookmarkEnd w:id="1155"/>
          <w:r>
            <w:rPr>
              <w:lang w:val="en-US"/>
            </w:rPr>
            <w:t>Reibling, N. (2010) ‘Healthcare systems in Europe: towards an incorporation of patient access’, Journal of European Social Policy 20(1): 5–18.</w:t>
          </w:r>
        </w:p>
        <w:p w14:paraId="2A67A285" w14:textId="77777777" w:rsidR="00F8757A" w:rsidRDefault="00F8757A" w:rsidP="00F8757A">
          <w:pPr>
            <w:pStyle w:val="CitaviBibliographyEntry"/>
            <w:rPr>
              <w:lang w:val="en-US"/>
            </w:rPr>
          </w:pPr>
          <w:bookmarkStart w:id="1157" w:name="_CTVL001ba251d514c9d4bae9495b7c6c02444ab"/>
          <w:bookmarkEnd w:id="1156"/>
          <w:r>
            <w:rPr>
              <w:lang w:val="en-US"/>
            </w:rPr>
            <w:t>Reibling, N., Ariaans, M. and Wendt, C. (2019) ‘Worlds of Healthcare: A Healthcare System Typology of OECD Countries’, Health policy (Amsterdam, Netherlands) 123(7): 611–20.</w:t>
          </w:r>
        </w:p>
        <w:p w14:paraId="567EFC63" w14:textId="77777777" w:rsidR="00F8757A" w:rsidRDefault="00F8757A" w:rsidP="00F8757A">
          <w:pPr>
            <w:pStyle w:val="CitaviBibliographyEntry"/>
            <w:rPr>
              <w:lang w:val="en-US"/>
            </w:rPr>
          </w:pPr>
          <w:bookmarkStart w:id="1158" w:name="_CTVL001c4d18bc7cbb84effbca47358d0ec4f5f"/>
          <w:bookmarkEnd w:id="1157"/>
          <w:r>
            <w:rPr>
              <w:lang w:val="en-US"/>
            </w:rPr>
            <w:t>Rostgaard, T. (2002) ‘Caring for Children and Older People in Europe - A Comparison of European Policies and Practice’, Policy Studies 23(1): 51–68.</w:t>
          </w:r>
        </w:p>
        <w:p w14:paraId="7A3B3120" w14:textId="77777777" w:rsidR="00F8757A" w:rsidRDefault="00F8757A" w:rsidP="00F8757A">
          <w:pPr>
            <w:pStyle w:val="CitaviBibliographyEntry"/>
            <w:rPr>
              <w:lang w:val="en-US"/>
            </w:rPr>
          </w:pPr>
          <w:bookmarkStart w:id="1159" w:name="_CTVL001374111b5997247799147bfd63b1f9fef"/>
          <w:bookmarkEnd w:id="1158"/>
          <w:r>
            <w:rPr>
              <w:lang w:val="en-US"/>
            </w:rPr>
            <w:t>Saraceno, C. and Keck, W. (2010) ‘Can we identify intergenerational policy regimes in Europe?’, European Societies 12(5): 675–96.</w:t>
          </w:r>
        </w:p>
        <w:p w14:paraId="2EDF99C9" w14:textId="77777777" w:rsidR="00F8757A" w:rsidRDefault="00F8757A" w:rsidP="00F8757A">
          <w:pPr>
            <w:pStyle w:val="CitaviBibliographyEntry"/>
            <w:rPr>
              <w:lang w:val="en-US"/>
            </w:rPr>
          </w:pPr>
          <w:bookmarkStart w:id="1160" w:name="_CTVL0010aa49c15848940a59eff4c656fb83638"/>
          <w:bookmarkEnd w:id="1159"/>
          <w:r>
            <w:rPr>
              <w:lang w:val="en-US"/>
            </w:rPr>
            <w:t>Simonazzi, A. (2008) ‘Care regimes and national employment models’, Cambridge Journal of Economics 33(2): 211–32.</w:t>
          </w:r>
        </w:p>
        <w:p w14:paraId="0317BE7F" w14:textId="77777777" w:rsidR="00F8757A" w:rsidRDefault="00F8757A" w:rsidP="00F8757A">
          <w:pPr>
            <w:pStyle w:val="CitaviBibliographyEntry"/>
            <w:rPr>
              <w:lang w:val="en-US"/>
            </w:rPr>
          </w:pPr>
          <w:bookmarkStart w:id="1161" w:name="_CTVL001c4cde9c35b0a4375a4d04a5ae1610beb"/>
          <w:bookmarkEnd w:id="1160"/>
          <w:r>
            <w:rPr>
              <w:lang w:val="en-US"/>
            </w:rPr>
            <w:lastRenderedPageBreak/>
            <w:t>Spasova, S., Baeten, R., Coster, S., Ghailani, D., Peña-Casas, R. and Vanhercke, B. (2018)</w:t>
          </w:r>
          <w:bookmarkEnd w:id="1161"/>
          <w:r>
            <w:rPr>
              <w:lang w:val="en-US"/>
            </w:rPr>
            <w:t xml:space="preserve"> </w:t>
          </w:r>
          <w:r w:rsidRPr="00F8757A">
            <w:rPr>
              <w:i/>
              <w:lang w:val="en-US"/>
            </w:rPr>
            <w:t xml:space="preserve">Challenges in long-term care in Europe: A study of national policies. </w:t>
          </w:r>
          <w:r w:rsidRPr="00F8757A">
            <w:rPr>
              <w:lang w:val="en-US"/>
            </w:rPr>
            <w:t>Brussels.</w:t>
          </w:r>
        </w:p>
        <w:p w14:paraId="6C424A37" w14:textId="77777777" w:rsidR="00F8757A" w:rsidRDefault="00F8757A" w:rsidP="00F8757A">
          <w:pPr>
            <w:pStyle w:val="CitaviBibliographyEntry"/>
            <w:rPr>
              <w:lang w:val="en-US"/>
            </w:rPr>
          </w:pPr>
          <w:bookmarkStart w:id="1162" w:name="_CTVL00103efbb5656b9476aa5f278c064126856"/>
          <w:r>
            <w:rPr>
              <w:lang w:val="en-US"/>
            </w:rPr>
            <w:t>Ungerson, C. (1997) ‘Social Politics and the Commodification of Care’, Social Politics: International Studies in Gender, State &amp; Society 4(3): 362–81.</w:t>
          </w:r>
        </w:p>
        <w:p w14:paraId="3F268858" w14:textId="77777777" w:rsidR="00F8757A" w:rsidRDefault="00F8757A" w:rsidP="00F8757A">
          <w:pPr>
            <w:pStyle w:val="CitaviBibliographyEntry"/>
            <w:rPr>
              <w:lang w:val="en-US"/>
            </w:rPr>
          </w:pPr>
          <w:bookmarkStart w:id="1163" w:name="_CTVL001ba09466a76eb497588929f7223bebb75"/>
          <w:bookmarkEnd w:id="1162"/>
          <w:r>
            <w:rPr>
              <w:lang w:val="en-US"/>
            </w:rPr>
            <w:t>van Hooren, F. J. (2012) ‘Varieties of migrant care work: Comparing patterns of migrant labour in social care’, Journal of European Social Policy 22(2): 133–47.</w:t>
          </w:r>
        </w:p>
        <w:p w14:paraId="7F8E7957" w14:textId="44496645" w:rsidR="00725171" w:rsidRPr="006A56FF" w:rsidRDefault="00F8757A" w:rsidP="00F8757A">
          <w:pPr>
            <w:pStyle w:val="CitaviBibliographyEntry"/>
            <w:rPr>
              <w:lang w:val="en-US"/>
            </w:rPr>
          </w:pPr>
          <w:bookmarkStart w:id="1164" w:name="_CTVL001ab516b2141194d84a0d50dcc11af4e93"/>
          <w:bookmarkEnd w:id="1163"/>
          <w:r>
            <w:rPr>
              <w:lang w:val="en-US"/>
            </w:rPr>
            <w:t>Wendt, C. (2014) ‘Changing Healthcare System Types’, Social Policy &amp; Administration 48(7): 864–82</w:t>
          </w:r>
          <w:bookmarkEnd w:id="1164"/>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3F2E2081"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ins w:id="1165" w:author="Philipp Alexander Linden" w:date="2020-06-29T17:55:00Z">
        <w:r w:rsidR="00A77345">
          <w:rPr>
            <w:noProof/>
            <w:sz w:val="22"/>
            <w:szCs w:val="22"/>
            <w:lang w:val="en-US"/>
          </w:rPr>
          <w:t>5</w:t>
        </w:r>
      </w:ins>
      <w:del w:id="1166" w:author="Philipp Alexander Linden" w:date="2020-06-29T17:55:00Z">
        <w:r w:rsidR="00643277" w:rsidDel="00A77345">
          <w:rPr>
            <w:noProof/>
            <w:sz w:val="22"/>
            <w:szCs w:val="22"/>
            <w:lang w:val="en-US"/>
          </w:rPr>
          <w:delText>4</w:delText>
        </w:r>
      </w:del>
      <w:r w:rsidRPr="00BD5458">
        <w:rPr>
          <w:sz w:val="22"/>
          <w:szCs w:val="22"/>
          <w:lang w:val="en-US"/>
        </w:rPr>
        <w:fldChar w:fldCharType="end"/>
      </w:r>
      <w:r w:rsidRPr="00BD5458">
        <w:rPr>
          <w:sz w:val="22"/>
          <w:szCs w:val="22"/>
          <w:lang w:val="en-US"/>
        </w:rPr>
        <w:t>: Means LTC typology indicators over countries (N=25) and years (2014-</w:t>
      </w:r>
      <w:commentRangeStart w:id="1167"/>
      <w:r w:rsidRPr="00BD5458">
        <w:rPr>
          <w:sz w:val="22"/>
          <w:szCs w:val="22"/>
          <w:lang w:val="en-US"/>
        </w:rPr>
        <w:t>2016</w:t>
      </w:r>
      <w:commentRangeEnd w:id="1167"/>
      <w:r>
        <w:rPr>
          <w:rStyle w:val="Kommentarzeichen"/>
          <w:color w:val="000000"/>
        </w:rPr>
        <w:commentReference w:id="1167"/>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68963A6E"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r w:rsidR="00351C14">
              <w:rPr>
                <w:caps/>
                <w:sz w:val="20"/>
                <w:szCs w:val="20"/>
                <w:lang w:val="en-US"/>
              </w:rPr>
              <w:t xml:space="preserve"> 65+</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3AF639F1"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1168" w:author="Philipp Alexander Linden" w:date="2020-06-29T17:55:00Z">
        <w:r w:rsidR="00A77345">
          <w:rPr>
            <w:noProof/>
            <w:sz w:val="22"/>
            <w:szCs w:val="22"/>
            <w:lang w:val="en-US"/>
          </w:rPr>
          <w:t>6</w:t>
        </w:r>
      </w:ins>
      <w:del w:id="1169" w:author="Philipp Alexander Linden" w:date="2020-06-29T17:55:00Z">
        <w:r w:rsidR="00643277" w:rsidDel="00A77345">
          <w:rPr>
            <w:noProof/>
            <w:sz w:val="22"/>
            <w:szCs w:val="22"/>
            <w:lang w:val="en-US"/>
          </w:rPr>
          <w:delText>5</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170"/>
      <w:r w:rsidRPr="006A56FF">
        <w:rPr>
          <w:sz w:val="22"/>
          <w:szCs w:val="22"/>
          <w:lang w:val="en-US"/>
        </w:rPr>
        <w:t>clusters</w:t>
      </w:r>
      <w:commentRangeEnd w:id="1170"/>
      <w:r>
        <w:rPr>
          <w:rStyle w:val="Kommentarzeichen"/>
          <w:color w:val="000000"/>
        </w:rPr>
        <w:commentReference w:id="1170"/>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956772"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 xml:space="preserve">The ties of Estonia to France and the US are rounded values of 0,66. As we us </w:t>
      </w:r>
      <w:proofErr w:type="spellStart"/>
      <w:r w:rsidRPr="001A517D">
        <w:rPr>
          <w:lang w:val="en-US"/>
        </w:rPr>
        <w:t>unreounded</w:t>
      </w:r>
      <w:proofErr w:type="spellEnd"/>
      <w:r w:rsidRPr="001A517D">
        <w:rPr>
          <w:lang w:val="en-US"/>
        </w:rPr>
        <w:t xml:space="preserve"> values for Figure 1, the lines appear light grey, not full grey. As Estonia only has ties to these two </w:t>
      </w:r>
      <w:proofErr w:type="spellStart"/>
      <w:r w:rsidRPr="001A517D">
        <w:rPr>
          <w:lang w:val="en-US"/>
        </w:rPr>
        <w:t>countires</w:t>
      </w:r>
      <w:proofErr w:type="spellEnd"/>
      <w:r w:rsidRPr="001A517D">
        <w:rPr>
          <w:lang w:val="en-US"/>
        </w:rPr>
        <w:t xml:space="preserve"> of the five countries of cluster 7, according to the rules set out in the Data and Methods section it is </w:t>
      </w:r>
      <w:proofErr w:type="spellStart"/>
      <w:r w:rsidRPr="001A517D">
        <w:rPr>
          <w:lang w:val="en-US"/>
        </w:rPr>
        <w:t>condiered</w:t>
      </w:r>
      <w:proofErr w:type="spellEnd"/>
      <w:r w:rsidRPr="001A517D">
        <w:rPr>
          <w:lang w:val="en-US"/>
        </w:rPr>
        <w:t xml:space="preserve"> a partial member of this cluster.</w:t>
      </w:r>
    </w:p>
    <w:sectPr w:rsidR="000C6B26" w:rsidRPr="000C6B26" w:rsidSect="00AD66E9">
      <w:footerReference w:type="default" r:id="rId13"/>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Mareike Ariaans" w:date="2020-07-06T10:05:00Z" w:initials="MA">
    <w:p w14:paraId="0FF4B9DA" w14:textId="77777777" w:rsidR="00FC37B8" w:rsidRPr="00360365" w:rsidRDefault="00FC37B8" w:rsidP="00FB73E3">
      <w:pPr>
        <w:pStyle w:val="Kommentartext"/>
      </w:pPr>
      <w:r>
        <w:rPr>
          <w:rStyle w:val="Kommentarzeichen"/>
        </w:rPr>
        <w:annotationRef/>
      </w:r>
      <w:proofErr w:type="spellStart"/>
      <w:r w:rsidRPr="00360365">
        <w:t>Introduction</w:t>
      </w:r>
      <w:proofErr w:type="spellEnd"/>
      <w:r w:rsidRPr="00360365">
        <w:t>?</w:t>
      </w:r>
    </w:p>
  </w:comment>
  <w:comment w:id="10" w:author="Philipp Alexander Linden" w:date="2020-07-07T12:56:00Z" w:initials="PAL">
    <w:p w14:paraId="3A8A9146" w14:textId="03E1CACB" w:rsidR="00FC37B8" w:rsidRPr="00F474E4" w:rsidRDefault="00FC37B8" w:rsidP="00FB73E3">
      <w:pPr>
        <w:pStyle w:val="Kommentartext"/>
      </w:pPr>
      <w:r>
        <w:rPr>
          <w:rStyle w:val="Kommentarzeichen"/>
        </w:rPr>
        <w:annotationRef/>
      </w:r>
      <w:r w:rsidRPr="00F474E4">
        <w:t>Gute Idee!</w:t>
      </w:r>
    </w:p>
  </w:comment>
  <w:comment w:id="42" w:author="Philipp Alexander Linden" w:date="2020-07-07T13:14:00Z" w:initials="PAL">
    <w:p w14:paraId="19763292" w14:textId="109BA755" w:rsidR="00FC37B8" w:rsidRDefault="00FC37B8">
      <w:pPr>
        <w:pStyle w:val="Kommentartext"/>
      </w:pPr>
      <w:r>
        <w:rPr>
          <w:rStyle w:val="Kommentarzeichen"/>
        </w:rPr>
        <w:annotationRef/>
      </w:r>
      <w:r>
        <w:t xml:space="preserve">M.E. brauchen wir hier noch </w:t>
      </w:r>
      <w:proofErr w:type="spellStart"/>
      <w:r>
        <w:t>Contribution</w:t>
      </w:r>
      <w:proofErr w:type="spellEnd"/>
      <w:r>
        <w:t xml:space="preserve"> </w:t>
      </w:r>
      <w:proofErr w:type="spellStart"/>
      <w:r>
        <w:t>to</w:t>
      </w:r>
      <w:proofErr w:type="spellEnd"/>
      <w:r>
        <w:t xml:space="preserve"> </w:t>
      </w:r>
      <w:proofErr w:type="spellStart"/>
      <w:r>
        <w:t>the</w:t>
      </w:r>
      <w:proofErr w:type="spellEnd"/>
      <w:r>
        <w:t xml:space="preserve"> </w:t>
      </w:r>
      <w:proofErr w:type="spellStart"/>
      <w:r>
        <w:t>literature</w:t>
      </w:r>
      <w:proofErr w:type="spellEnd"/>
      <w:r>
        <w:t xml:space="preserve">, nicht nur die Beschreibung was wir anders machen. Also warum ist das wichtig, dass wir es so </w:t>
      </w:r>
      <w:proofErr w:type="spellStart"/>
      <w:r>
        <w:t>uns</w:t>
      </w:r>
      <w:proofErr w:type="spellEnd"/>
      <w:r>
        <w:t xml:space="preserve"> so machen. Da du mehr in der </w:t>
      </w:r>
      <w:proofErr w:type="spellStart"/>
      <w:r>
        <w:t>Litaratur</w:t>
      </w:r>
      <w:proofErr w:type="spellEnd"/>
      <w:r>
        <w:t xml:space="preserve"> bist: Fällt dir was ein?</w:t>
      </w:r>
    </w:p>
  </w:comment>
  <w:comment w:id="46" w:author="Mareike Ariaans" w:date="2020-07-06T10:05:00Z" w:initials="MA">
    <w:p w14:paraId="15BAAB12" w14:textId="55A54491" w:rsidR="00FC37B8" w:rsidRPr="00F474E4" w:rsidRDefault="00FC37B8">
      <w:pPr>
        <w:pStyle w:val="Kommentartext"/>
      </w:pPr>
      <w:r>
        <w:rPr>
          <w:rStyle w:val="Kommentarzeichen"/>
        </w:rPr>
        <w:annotationRef/>
      </w:r>
      <w:proofErr w:type="spellStart"/>
      <w:r w:rsidRPr="00F474E4">
        <w:t>Introduction</w:t>
      </w:r>
      <w:proofErr w:type="spellEnd"/>
      <w:r w:rsidRPr="00F474E4">
        <w:t>?</w:t>
      </w:r>
    </w:p>
  </w:comment>
  <w:comment w:id="47" w:author="Philipp Alexander Linden" w:date="2020-07-07T12:56:00Z" w:initials="PAL">
    <w:p w14:paraId="2FC640FA" w14:textId="2F2173D8" w:rsidR="00FC37B8" w:rsidRPr="00F474E4" w:rsidRDefault="00FC37B8">
      <w:pPr>
        <w:pStyle w:val="Kommentartext"/>
      </w:pPr>
      <w:r>
        <w:rPr>
          <w:rStyle w:val="Kommentarzeichen"/>
        </w:rPr>
        <w:annotationRef/>
      </w:r>
      <w:r>
        <w:t>Gute Idee! Umgestellt.</w:t>
      </w:r>
    </w:p>
  </w:comment>
  <w:comment w:id="68" w:author="Philipp Alexander Linden" w:date="2020-07-07T13:16:00Z" w:initials="PAL">
    <w:p w14:paraId="713D429F" w14:textId="637CB245" w:rsidR="00FC37B8" w:rsidRDefault="00FC37B8">
      <w:pPr>
        <w:pStyle w:val="Kommentartext"/>
      </w:pPr>
      <w:r>
        <w:rPr>
          <w:rStyle w:val="Kommentarzeichen"/>
        </w:rPr>
        <w:annotationRef/>
      </w:r>
      <w:r>
        <w:t xml:space="preserve">Sonst doppelt </w:t>
      </w:r>
      <w:proofErr w:type="spellStart"/>
      <w:r>
        <w:t>welfare</w:t>
      </w:r>
      <w:proofErr w:type="spellEnd"/>
      <w:r>
        <w:t xml:space="preserve"> </w:t>
      </w:r>
      <w:proofErr w:type="spellStart"/>
      <w:r>
        <w:t>states</w:t>
      </w:r>
      <w:proofErr w:type="spellEnd"/>
    </w:p>
  </w:comment>
  <w:comment w:id="70" w:author="Philipp Alexander Linden" w:date="2020-07-07T13:20:00Z" w:initials="PAL">
    <w:p w14:paraId="2A45E922" w14:textId="385F7D91" w:rsidR="00FC37B8" w:rsidRDefault="00FC37B8">
      <w:pPr>
        <w:pStyle w:val="Kommentartext"/>
      </w:pPr>
      <w:r>
        <w:rPr>
          <w:rStyle w:val="Kommentarzeichen"/>
        </w:rPr>
        <w:annotationRef/>
      </w:r>
      <w:r>
        <w:t>Nur „</w:t>
      </w:r>
      <w:proofErr w:type="spellStart"/>
      <w:r>
        <w:t>healthcare</w:t>
      </w:r>
      <w:proofErr w:type="spellEnd"/>
      <w:r>
        <w:t xml:space="preserve">“ klingt so eindimensional, verloren. Besonders mit den Referenzen. Gibt es nicht noch einen anderen </w:t>
      </w:r>
      <w:proofErr w:type="spellStart"/>
      <w:r>
        <w:t>Typologiezweig</w:t>
      </w:r>
      <w:proofErr w:type="spellEnd"/>
      <w:r>
        <w:t xml:space="preserve">, den man in den Satz mitreinnehmen könnte? Vielleicht auch mit einem zentralen Merkmal, dass in LTC </w:t>
      </w:r>
      <w:proofErr w:type="spellStart"/>
      <w:r>
        <w:t>typologien</w:t>
      </w:r>
      <w:proofErr w:type="spellEnd"/>
      <w:r>
        <w:t xml:space="preserve"> nicht vorkommt (und wenn es nur weniger/mehr Typen an sich sind)?</w:t>
      </w:r>
    </w:p>
  </w:comment>
  <w:comment w:id="71" w:author="Philipp Alexander Linden" w:date="2020-07-07T13:17:00Z" w:initials="PAL">
    <w:p w14:paraId="36C88899" w14:textId="5AB0090D" w:rsidR="00FC37B8" w:rsidRDefault="00FC37B8">
      <w:pPr>
        <w:pStyle w:val="Kommentartext"/>
      </w:pPr>
      <w:r>
        <w:rPr>
          <w:rStyle w:val="Kommentarzeichen"/>
        </w:rPr>
        <w:annotationRef/>
      </w:r>
      <w:r>
        <w:t xml:space="preserve">Wendt müsste wahrscheinlich </w:t>
      </w:r>
      <w:proofErr w:type="spellStart"/>
      <w:r>
        <w:t>geblinded</w:t>
      </w:r>
      <w:proofErr w:type="spellEnd"/>
      <w:r>
        <w:t xml:space="preserve"> werden.</w:t>
      </w:r>
    </w:p>
  </w:comment>
  <w:comment w:id="89" w:author="Mareike Ariaans" w:date="2020-07-06T16:19:00Z" w:initials="MA">
    <w:p w14:paraId="391CE890" w14:textId="6CD63992" w:rsidR="00FC37B8" w:rsidRDefault="00FC37B8">
      <w:pPr>
        <w:pStyle w:val="Kommentartext"/>
      </w:pPr>
      <w:r>
        <w:rPr>
          <w:rStyle w:val="Kommentarzeichen"/>
        </w:rPr>
        <w:annotationRef/>
      </w:r>
      <w:r>
        <w:t xml:space="preserve">Insgesamt finde ich den Daten und Methodenteil noch zu unruhig. Ich habe den Eindruck, da sind zu viele Sprünge. Ich denke, wenn wir die Stellen aus dem Theorieteil hier integrieren, können wir schon viel gewinnen. Im Unterabschnitt „Daten“ werden zwar die qualitativen Daten beschrieben, aber nicht die quantitativen </w:t>
      </w:r>
      <w:proofErr w:type="spellStart"/>
      <w:r>
        <w:t>Indicatoren</w:t>
      </w:r>
      <w:proofErr w:type="spellEnd"/>
      <w:r>
        <w:t xml:space="preserve"> </w:t>
      </w:r>
      <w:proofErr w:type="spellStart"/>
      <w:r>
        <w:t>bennant</w:t>
      </w:r>
      <w:proofErr w:type="spellEnd"/>
      <w:r>
        <w:t>. Außerdem fehlt die Verknüpfung mit dem Theorieteil, also den konkreten Dimensionen.</w:t>
      </w:r>
    </w:p>
  </w:comment>
  <w:comment w:id="90" w:author="Philipp Alexander Linden" w:date="2020-07-07T15:57:00Z" w:initials="PAL">
    <w:p w14:paraId="2C242059" w14:textId="0264B6BE" w:rsidR="00360365" w:rsidRDefault="00360365">
      <w:pPr>
        <w:pStyle w:val="Kommentartext"/>
      </w:pPr>
      <w:r>
        <w:rPr>
          <w:rStyle w:val="Kommentarzeichen"/>
        </w:rPr>
        <w:annotationRef/>
      </w:r>
      <w:proofErr w:type="spellStart"/>
      <w:r>
        <w:t>Done</w:t>
      </w:r>
      <w:proofErr w:type="spellEnd"/>
    </w:p>
  </w:comment>
  <w:comment w:id="95" w:author="Philipp Alexander Linden" w:date="2020-07-08T12:04:00Z" w:initials="PAL">
    <w:p w14:paraId="4AB61D24" w14:textId="02BB1792" w:rsidR="008233BC" w:rsidRPr="008233BC" w:rsidRDefault="008233BC">
      <w:pPr>
        <w:pStyle w:val="Kommentartext"/>
        <w:rPr>
          <w:lang w:val="en-US"/>
        </w:rPr>
      </w:pPr>
      <w:r>
        <w:rPr>
          <w:rStyle w:val="Kommentarzeichen"/>
        </w:rPr>
        <w:annotationRef/>
      </w:r>
      <w:proofErr w:type="spellStart"/>
      <w:r w:rsidRPr="008233BC">
        <w:rPr>
          <w:lang w:val="en-US"/>
        </w:rPr>
        <w:t>Korrekt</w:t>
      </w:r>
      <w:proofErr w:type="spellEnd"/>
      <w:r w:rsidRPr="008233BC">
        <w:rPr>
          <w:lang w:val="en-US"/>
        </w:rPr>
        <w:t>? 3 Choice, means-testing u</w:t>
      </w:r>
      <w:r>
        <w:rPr>
          <w:lang w:val="en-US"/>
        </w:rPr>
        <w:t xml:space="preserve">nd cash availability </w:t>
      </w:r>
      <w:proofErr w:type="spellStart"/>
      <w:r>
        <w:rPr>
          <w:lang w:val="en-US"/>
        </w:rPr>
        <w:t>oder</w:t>
      </w:r>
      <w:proofErr w:type="spellEnd"/>
      <w:r>
        <w:rPr>
          <w:lang w:val="en-US"/>
        </w:rPr>
        <w:t>?</w:t>
      </w:r>
    </w:p>
  </w:comment>
  <w:comment w:id="105" w:author="Philipp Alexander Linden" w:date="2020-06-03T19:24:00Z" w:initials="PAL">
    <w:p w14:paraId="030BE762" w14:textId="77777777" w:rsidR="00E62C77" w:rsidRPr="009E7DEE" w:rsidRDefault="00E62C77" w:rsidP="00E62C77">
      <w:pPr>
        <w:pStyle w:val="Kommentartext"/>
      </w:pPr>
      <w:r>
        <w:rPr>
          <w:rStyle w:val="Kommentarzeichen"/>
        </w:rPr>
        <w:annotationRef/>
      </w:r>
      <w:r w:rsidRPr="009E7DEE">
        <w:t xml:space="preserve">165 </w:t>
      </w:r>
      <w:proofErr w:type="spellStart"/>
      <w:r w:rsidRPr="009E7DEE">
        <w:t>words</w:t>
      </w:r>
      <w:proofErr w:type="spellEnd"/>
    </w:p>
  </w:comment>
  <w:comment w:id="106" w:author="Philipp Alexander Linden" w:date="2020-07-03T11:42:00Z" w:initials="PAL">
    <w:p w14:paraId="7AB84B3A" w14:textId="77777777" w:rsidR="00E62C77" w:rsidRPr="009E7DEE" w:rsidRDefault="00E62C77" w:rsidP="00E62C77">
      <w:pPr>
        <w:pStyle w:val="Kommentartext"/>
      </w:pPr>
      <w:r>
        <w:rPr>
          <w:rStyle w:val="Kommentarzeichen"/>
        </w:rPr>
        <w:annotationRef/>
      </w:r>
      <w:r>
        <w:t>Macht es Sinn, Performance als eine Art Outcome an den Schluss der Tabellen zu stellen?</w:t>
      </w:r>
    </w:p>
  </w:comment>
  <w:comment w:id="147" w:author="Mareike Ariaans" w:date="2020-07-06T13:47:00Z" w:initials="MA">
    <w:p w14:paraId="26DC18DA" w14:textId="467FD63C" w:rsidR="00FC37B8" w:rsidRDefault="00FC37B8">
      <w:pPr>
        <w:pStyle w:val="Kommentartext"/>
      </w:pPr>
      <w:r>
        <w:rPr>
          <w:rStyle w:val="Kommentarzeichen"/>
        </w:rPr>
        <w:annotationRef/>
      </w:r>
      <w:r>
        <w:t xml:space="preserve">Vielleicht lässt sich das zusammenfassen. Denn Chile, Mexiko und Turkey haben schon zwei drei </w:t>
      </w:r>
      <w:proofErr w:type="spellStart"/>
      <w:r>
        <w:t>Indkatoren</w:t>
      </w:r>
      <w:proofErr w:type="spellEnd"/>
      <w:r>
        <w:t xml:space="preserve"> geliefert bei den OECD Daten. Also „</w:t>
      </w:r>
      <w:proofErr w:type="spellStart"/>
      <w:r>
        <w:t>either</w:t>
      </w:r>
      <w:proofErr w:type="spellEnd"/>
      <w:r>
        <w:t xml:space="preserve"> </w:t>
      </w:r>
      <w:proofErr w:type="spellStart"/>
      <w:r>
        <w:t>completely</w:t>
      </w:r>
      <w:proofErr w:type="spellEnd"/>
      <w:r>
        <w:t>“ stimmt so nicht, und bei den anderen Ländern gab es ja meist auf mehr als einem Indikator Probleme.</w:t>
      </w:r>
    </w:p>
  </w:comment>
  <w:comment w:id="148" w:author="Philipp Alexander Linden" w:date="2020-07-07T13:38:00Z" w:initials="PAL">
    <w:p w14:paraId="4FB6B150" w14:textId="23678FED" w:rsidR="00FC37B8" w:rsidRDefault="00FC37B8">
      <w:pPr>
        <w:pStyle w:val="Kommentartext"/>
      </w:pPr>
      <w:r>
        <w:rPr>
          <w:rStyle w:val="Kommentarzeichen"/>
        </w:rPr>
        <w:annotationRef/>
      </w:r>
      <w:r>
        <w:t>Angepasst.</w:t>
      </w:r>
    </w:p>
  </w:comment>
  <w:comment w:id="163" w:author="Mareike Ariaans" w:date="2020-07-06T15:16:00Z" w:initials="MA">
    <w:p w14:paraId="661765EB" w14:textId="3278A04C" w:rsidR="00FC37B8" w:rsidRDefault="00FC37B8">
      <w:pPr>
        <w:pStyle w:val="Kommentartext"/>
      </w:pPr>
      <w:r>
        <w:rPr>
          <w:rStyle w:val="Kommentarzeichen"/>
        </w:rPr>
        <w:annotationRef/>
      </w:r>
      <w:r>
        <w:t xml:space="preserve">Hier </w:t>
      </w:r>
      <w:proofErr w:type="gramStart"/>
      <w:r>
        <w:t>musst</w:t>
      </w:r>
      <w:proofErr w:type="gramEnd"/>
      <w:r>
        <w:t xml:space="preserve"> dir nochmal den genauen Literaturhinweis geben.</w:t>
      </w:r>
    </w:p>
  </w:comment>
  <w:comment w:id="164" w:author="Philipp Alexander Linden" w:date="2020-07-07T13:39:00Z" w:initials="PAL">
    <w:p w14:paraId="1D597CB8" w14:textId="7DC12109" w:rsidR="00FC37B8" w:rsidRPr="004B36E0" w:rsidRDefault="00FC37B8">
      <w:pPr>
        <w:pStyle w:val="Kommentartext"/>
        <w:rPr>
          <w:lang w:val="en-US"/>
        </w:rPr>
      </w:pPr>
      <w:r>
        <w:rPr>
          <w:rStyle w:val="Kommentarzeichen"/>
        </w:rPr>
        <w:annotationRef/>
      </w:r>
      <w:r w:rsidRPr="004B36E0">
        <w:rPr>
          <w:lang w:val="en-US"/>
        </w:rPr>
        <w:t>There y</w:t>
      </w:r>
      <w:r>
        <w:rPr>
          <w:lang w:val="en-US"/>
        </w:rPr>
        <w:t>ou go:</w:t>
      </w:r>
    </w:p>
    <w:p w14:paraId="16AFDA24" w14:textId="77777777" w:rsidR="00FC37B8" w:rsidRPr="004B36E0" w:rsidRDefault="00FC37B8">
      <w:pPr>
        <w:pStyle w:val="Kommentartext"/>
        <w:rPr>
          <w:lang w:val="en-US"/>
        </w:rPr>
      </w:pPr>
    </w:p>
    <w:p w14:paraId="2C032DE8" w14:textId="3549A7EA" w:rsidR="00FC37B8" w:rsidRPr="004B36E0" w:rsidRDefault="00FC37B8">
      <w:pPr>
        <w:pStyle w:val="Kommentartext"/>
        <w:rPr>
          <w:lang w:val="en-US"/>
        </w:rPr>
      </w:pPr>
      <w:r w:rsidRPr="004B36E0">
        <w:rPr>
          <w:lang w:val="en-US"/>
        </w:rPr>
        <w:t>White et al. 2010:</w:t>
      </w:r>
    </w:p>
    <w:p w14:paraId="570119AF" w14:textId="60433FCA" w:rsidR="00FC37B8" w:rsidRDefault="00FC37B8">
      <w:pPr>
        <w:pStyle w:val="Kommentartext"/>
        <w:rPr>
          <w:lang w:val="en-US"/>
        </w:rPr>
      </w:pPr>
    </w:p>
    <w:p w14:paraId="094479CD" w14:textId="77777777" w:rsidR="00FC37B8" w:rsidRPr="004C6923" w:rsidRDefault="00FC37B8" w:rsidP="004C6923">
      <w:pPr>
        <w:pStyle w:val="Kommentartext"/>
        <w:rPr>
          <w:lang w:val="en-US"/>
        </w:rPr>
      </w:pPr>
      <w:r w:rsidRPr="004C6923">
        <w:rPr>
          <w:lang w:val="en-US"/>
        </w:rPr>
        <w:t>Multiple imputation using chained equations:</w:t>
      </w:r>
    </w:p>
    <w:p w14:paraId="0EF313D5" w14:textId="65BB9CF7" w:rsidR="00FC37B8" w:rsidRDefault="00FC37B8" w:rsidP="004C6923">
      <w:pPr>
        <w:pStyle w:val="Kommentartext"/>
        <w:rPr>
          <w:lang w:val="en-US"/>
        </w:rPr>
      </w:pPr>
      <w:r w:rsidRPr="004C6923">
        <w:rPr>
          <w:lang w:val="en-US"/>
        </w:rPr>
        <w:t>Issues and guidance for practice</w:t>
      </w:r>
    </w:p>
    <w:p w14:paraId="69818B37" w14:textId="29C6B4DE" w:rsidR="00FC37B8" w:rsidRDefault="00FC37B8" w:rsidP="004C6923">
      <w:pPr>
        <w:pStyle w:val="Kommentartext"/>
        <w:rPr>
          <w:lang w:val="en-US"/>
        </w:rPr>
      </w:pPr>
    </w:p>
    <w:p w14:paraId="4715741A" w14:textId="2E5618AB" w:rsidR="00FC37B8" w:rsidRDefault="00FC37B8" w:rsidP="004C6923">
      <w:pPr>
        <w:pStyle w:val="Kommentartext"/>
        <w:rPr>
          <w:lang w:val="en-US"/>
        </w:rPr>
      </w:pPr>
      <w:r w:rsidRPr="004C6923">
        <w:rPr>
          <w:lang w:val="en-US"/>
        </w:rPr>
        <w:t>10.1002/sim.4067</w:t>
      </w:r>
    </w:p>
    <w:p w14:paraId="7B6F94EE" w14:textId="77777777" w:rsidR="00FC37B8" w:rsidRDefault="00FC37B8">
      <w:pPr>
        <w:pStyle w:val="Kommentartext"/>
        <w:rPr>
          <w:lang w:val="en-US"/>
        </w:rPr>
      </w:pPr>
    </w:p>
    <w:p w14:paraId="5B8834ED" w14:textId="28FFAC9B" w:rsidR="00FC37B8" w:rsidRPr="00360365" w:rsidRDefault="00FC37B8">
      <w:pPr>
        <w:pStyle w:val="Kommentartext"/>
        <w:rPr>
          <w:lang w:val="en-US"/>
        </w:rPr>
      </w:pPr>
      <w:proofErr w:type="spellStart"/>
      <w:r w:rsidRPr="00360365">
        <w:rPr>
          <w:lang w:val="en-US"/>
        </w:rPr>
        <w:t>Kleinke</w:t>
      </w:r>
      <w:proofErr w:type="spellEnd"/>
      <w:r w:rsidRPr="00360365">
        <w:rPr>
          <w:lang w:val="en-US"/>
        </w:rPr>
        <w:t xml:space="preserve"> et al. 2011: </w:t>
      </w:r>
    </w:p>
    <w:p w14:paraId="09EC3FB2" w14:textId="47544F5A" w:rsidR="00FC37B8" w:rsidRPr="00360365" w:rsidRDefault="00FC37B8">
      <w:pPr>
        <w:pStyle w:val="Kommentartext"/>
        <w:rPr>
          <w:lang w:val="en-US"/>
        </w:rPr>
      </w:pPr>
    </w:p>
    <w:p w14:paraId="087518AC" w14:textId="738D7A44" w:rsidR="00FC37B8" w:rsidRDefault="00FC37B8">
      <w:pPr>
        <w:pStyle w:val="Kommentartext"/>
        <w:rPr>
          <w:lang w:val="en-US"/>
        </w:rPr>
      </w:pPr>
      <w:r w:rsidRPr="004C6923">
        <w:rPr>
          <w:lang w:val="en-US"/>
        </w:rPr>
        <w:t>Efficient ways to impute incomplete panel data</w:t>
      </w:r>
    </w:p>
    <w:p w14:paraId="1598793E" w14:textId="77777777" w:rsidR="00FC37B8" w:rsidRPr="004C6923" w:rsidRDefault="00FC37B8">
      <w:pPr>
        <w:pStyle w:val="Kommentartext"/>
        <w:rPr>
          <w:lang w:val="en-US"/>
        </w:rPr>
      </w:pPr>
    </w:p>
    <w:p w14:paraId="5709301E" w14:textId="63EFE9A7" w:rsidR="00FC37B8" w:rsidRPr="004C6923" w:rsidRDefault="00FC37B8">
      <w:pPr>
        <w:pStyle w:val="Kommentartext"/>
      </w:pPr>
      <w:r w:rsidRPr="004C6923">
        <w:t>10.1007/s10182-011-0179-9</w:t>
      </w:r>
    </w:p>
  </w:comment>
  <w:comment w:id="188" w:author="Philipp Alexander Linden" w:date="2020-06-29T18:49:00Z" w:initials="PAL">
    <w:p w14:paraId="2FFE8959" w14:textId="77777777" w:rsidR="00B17790" w:rsidRPr="00264EB7" w:rsidRDefault="00B17790" w:rsidP="00B17790">
      <w:pPr>
        <w:pStyle w:val="Kommentartext"/>
      </w:pPr>
      <w:r>
        <w:rPr>
          <w:rStyle w:val="Kommentarzeichen"/>
        </w:rPr>
        <w:annotationRef/>
      </w:r>
      <w:r w:rsidRPr="00264EB7">
        <w:t xml:space="preserve">148 </w:t>
      </w:r>
      <w:proofErr w:type="spellStart"/>
      <w:r w:rsidRPr="00264EB7">
        <w:t>words</w:t>
      </w:r>
      <w:proofErr w:type="spellEnd"/>
    </w:p>
  </w:comment>
  <w:comment w:id="354" w:author="Mareike Ariaans" w:date="2020-07-06T15:32:00Z" w:initials="MA">
    <w:p w14:paraId="52E7ED61" w14:textId="77777777" w:rsidR="00B17790" w:rsidRDefault="00B17790" w:rsidP="00B17790">
      <w:pPr>
        <w:pStyle w:val="Kommentartext"/>
      </w:pPr>
      <w:r>
        <w:rPr>
          <w:rStyle w:val="Kommentarzeichen"/>
        </w:rPr>
        <w:annotationRef/>
      </w:r>
      <w:r>
        <w:t>Ich bin mir nicht sicher, ob wir das so schrieben können. Da die 8 k-</w:t>
      </w:r>
      <w:proofErr w:type="spellStart"/>
      <w:r>
        <w:t>means</w:t>
      </w:r>
      <w:proofErr w:type="spellEnd"/>
      <w:r>
        <w:t xml:space="preserve"> </w:t>
      </w:r>
      <w:proofErr w:type="spellStart"/>
      <w:r>
        <w:t>analysen</w:t>
      </w:r>
      <w:proofErr w:type="spellEnd"/>
      <w:r>
        <w:t xml:space="preserve"> ja gleich gewichtet werden in der Lösung mit den 16 hierarchischen Analysen</w:t>
      </w:r>
    </w:p>
  </w:comment>
  <w:comment w:id="355" w:author="Philipp Alexander Linden" w:date="2020-07-07T13:59:00Z" w:initials="PAL">
    <w:p w14:paraId="268A781C" w14:textId="77777777" w:rsidR="00B17790" w:rsidRDefault="00B17790" w:rsidP="00B17790">
      <w:pPr>
        <w:pStyle w:val="Kommentartext"/>
      </w:pPr>
      <w:r>
        <w:rPr>
          <w:rStyle w:val="Kommentarzeichen"/>
        </w:rPr>
        <w:annotationRef/>
      </w:r>
      <w:r>
        <w:t>Workaround</w:t>
      </w:r>
    </w:p>
  </w:comment>
  <w:comment w:id="365" w:author="Mareike Ariaans" w:date="2020-07-06T15:56:00Z" w:initials="MA">
    <w:p w14:paraId="292E83CB" w14:textId="77777777" w:rsidR="00B17790" w:rsidRDefault="00B17790" w:rsidP="00B17790">
      <w:pPr>
        <w:pStyle w:val="Kommentartext"/>
      </w:pPr>
      <w:r>
        <w:rPr>
          <w:rStyle w:val="Kommentarzeichen"/>
        </w:rPr>
        <w:annotationRef/>
      </w:r>
      <w:r>
        <w:t>Vielleicht sollten wir Cluster 6 und 7 hier und in der Tabelle tauschen?</w:t>
      </w:r>
    </w:p>
  </w:comment>
  <w:comment w:id="366" w:author="Philipp Alexander Linden" w:date="2020-07-07T14:01:00Z" w:initials="PAL">
    <w:p w14:paraId="7882D05E" w14:textId="77777777" w:rsidR="00B17790" w:rsidRDefault="00B17790" w:rsidP="00B17790">
      <w:pPr>
        <w:pStyle w:val="Kommentartext"/>
      </w:pPr>
      <w:r>
        <w:rPr>
          <w:rStyle w:val="Kommentarzeichen"/>
        </w:rPr>
        <w:annotationRef/>
      </w:r>
      <w:r>
        <w:t>Würde ich nicht machen, da SI &amp; SK zum AU, BE Cluster gehören. Fühlt sich für mich dann inkonsistent an.</w:t>
      </w:r>
    </w:p>
    <w:p w14:paraId="4D80AD3E" w14:textId="77777777" w:rsidR="00B17790" w:rsidRDefault="00B17790" w:rsidP="00B17790">
      <w:pPr>
        <w:pStyle w:val="Kommentartext"/>
      </w:pPr>
    </w:p>
    <w:p w14:paraId="5C83108B" w14:textId="77777777" w:rsidR="00B17790" w:rsidRDefault="00B17790" w:rsidP="00B17790">
      <w:pPr>
        <w:pStyle w:val="Kommentartext"/>
      </w:pPr>
      <w:r>
        <w:t xml:space="preserve">Es sei denn, wir packen die Graphik hinter die Tabelle. Dann können wir auch je nach Dichte des Clusters und Stärke der </w:t>
      </w:r>
      <w:proofErr w:type="spellStart"/>
      <w:r>
        <w:t>Ties</w:t>
      </w:r>
      <w:proofErr w:type="spellEnd"/>
      <w:r>
        <w:t xml:space="preserve"> sortieren. Macht vielleicht die Reihenfolge logischer. Also erst 9 </w:t>
      </w:r>
      <w:proofErr w:type="spellStart"/>
      <w:r>
        <w:t>cluster</w:t>
      </w:r>
      <w:proofErr w:type="spellEnd"/>
      <w:r>
        <w:t xml:space="preserve"> methodologisch, dann </w:t>
      </w:r>
      <w:proofErr w:type="spellStart"/>
      <w:r>
        <w:t>condensed</w:t>
      </w:r>
      <w:proofErr w:type="spellEnd"/>
      <w:r>
        <w:t xml:space="preserve"> zu 4+2 </w:t>
      </w:r>
      <w:proofErr w:type="spellStart"/>
      <w:r>
        <w:t>cluster</w:t>
      </w:r>
      <w:proofErr w:type="spellEnd"/>
      <w:r>
        <w:t xml:space="preserve"> </w:t>
      </w:r>
      <w:proofErr w:type="spellStart"/>
      <w:r>
        <w:t>solution</w:t>
      </w:r>
      <w:proofErr w:type="spellEnd"/>
      <w:r>
        <w:t xml:space="preserve"> mit Graphik. Sollten wir vielleicht diskutieren.</w:t>
      </w:r>
    </w:p>
  </w:comment>
  <w:comment w:id="371" w:author="Philipp Alexander Linden" w:date="2020-07-07T13:46:00Z" w:initials="PAL">
    <w:p w14:paraId="2B1E895A" w14:textId="77777777" w:rsidR="00B17790" w:rsidRDefault="00B17790" w:rsidP="00B17790">
      <w:pPr>
        <w:pStyle w:val="Kommentartext"/>
      </w:pPr>
      <w:r>
        <w:rPr>
          <w:rStyle w:val="Kommentarzeichen"/>
        </w:rPr>
        <w:annotationRef/>
      </w:r>
      <w:r>
        <w:t xml:space="preserve">Laut den Guidelines (siehe Ordner) sind </w:t>
      </w:r>
      <w:proofErr w:type="spellStart"/>
      <w:r>
        <w:t>Footnotes</w:t>
      </w:r>
      <w:proofErr w:type="spellEnd"/>
      <w:r>
        <w:t xml:space="preserve"> nicht erlaubt. Ich würde es in die Graphik packen oder gar nicht erwähnen (Non-</w:t>
      </w:r>
      <w:proofErr w:type="spellStart"/>
      <w:r>
        <w:t>nudging</w:t>
      </w:r>
      <w:proofErr w:type="spellEnd"/>
      <w:r>
        <w:t>)</w:t>
      </w:r>
    </w:p>
  </w:comment>
  <w:comment w:id="386" w:author="Philipp Alexander Linden" w:date="2020-06-29T18:49:00Z" w:initials="PAL">
    <w:p w14:paraId="6E5E6357" w14:textId="07FDB00F" w:rsidR="00FC37B8" w:rsidRPr="00264EB7" w:rsidRDefault="00FC37B8">
      <w:pPr>
        <w:pStyle w:val="Kommentartext"/>
      </w:pPr>
      <w:r>
        <w:rPr>
          <w:rStyle w:val="Kommentarzeichen"/>
        </w:rPr>
        <w:annotationRef/>
      </w:r>
      <w:r w:rsidRPr="00264EB7">
        <w:t xml:space="preserve">148 </w:t>
      </w:r>
      <w:proofErr w:type="spellStart"/>
      <w:r w:rsidRPr="00264EB7">
        <w:t>words</w:t>
      </w:r>
      <w:proofErr w:type="spellEnd"/>
    </w:p>
  </w:comment>
  <w:comment w:id="580" w:author="Mareike Ariaans" w:date="2020-07-06T15:32:00Z" w:initials="MA">
    <w:p w14:paraId="4BFBF1E7" w14:textId="23CD51B7" w:rsidR="00FC37B8" w:rsidRDefault="00FC37B8">
      <w:pPr>
        <w:pStyle w:val="Kommentartext"/>
      </w:pPr>
      <w:r>
        <w:rPr>
          <w:rStyle w:val="Kommentarzeichen"/>
        </w:rPr>
        <w:annotationRef/>
      </w:r>
      <w:r>
        <w:t>Ich bin mir nicht sicher, ob wir das so schrieben können. Da die 8 k-</w:t>
      </w:r>
      <w:proofErr w:type="spellStart"/>
      <w:r>
        <w:t>means</w:t>
      </w:r>
      <w:proofErr w:type="spellEnd"/>
      <w:r>
        <w:t xml:space="preserve"> </w:t>
      </w:r>
      <w:proofErr w:type="spellStart"/>
      <w:r>
        <w:t>analysen</w:t>
      </w:r>
      <w:proofErr w:type="spellEnd"/>
      <w:r>
        <w:t xml:space="preserve"> ja gleich gewichtet werden in der Lösung mit den 16 hierarchischen Analysen</w:t>
      </w:r>
    </w:p>
  </w:comment>
  <w:comment w:id="581" w:author="Philipp Alexander Linden" w:date="2020-07-07T13:59:00Z" w:initials="PAL">
    <w:p w14:paraId="00A972C5" w14:textId="03058507" w:rsidR="00FC37B8" w:rsidRDefault="00FC37B8">
      <w:pPr>
        <w:pStyle w:val="Kommentartext"/>
      </w:pPr>
      <w:r>
        <w:rPr>
          <w:rStyle w:val="Kommentarzeichen"/>
        </w:rPr>
        <w:annotationRef/>
      </w:r>
      <w:r>
        <w:t>Workaround</w:t>
      </w:r>
    </w:p>
  </w:comment>
  <w:comment w:id="592" w:author="Mareike Ariaans" w:date="2020-07-06T15:56:00Z" w:initials="MA">
    <w:p w14:paraId="61022C3D" w14:textId="01379E70" w:rsidR="00FC37B8" w:rsidRDefault="00FC37B8">
      <w:pPr>
        <w:pStyle w:val="Kommentartext"/>
      </w:pPr>
      <w:r>
        <w:rPr>
          <w:rStyle w:val="Kommentarzeichen"/>
        </w:rPr>
        <w:annotationRef/>
      </w:r>
      <w:r>
        <w:t>Vielleicht sollten wir Cluster 6 und 7 hier und in der Tabelle tauschen?</w:t>
      </w:r>
    </w:p>
  </w:comment>
  <w:comment w:id="593" w:author="Philipp Alexander Linden" w:date="2020-07-07T14:01:00Z" w:initials="PAL">
    <w:p w14:paraId="327C83DA" w14:textId="77777777" w:rsidR="00FC37B8" w:rsidRDefault="00FC37B8">
      <w:pPr>
        <w:pStyle w:val="Kommentartext"/>
      </w:pPr>
      <w:r>
        <w:rPr>
          <w:rStyle w:val="Kommentarzeichen"/>
        </w:rPr>
        <w:annotationRef/>
      </w:r>
      <w:r>
        <w:t>Würde ich nicht machen, da SI &amp; SK zum AU, BE Cluster gehören. Fühlt sich für mich dann inkonsistent an.</w:t>
      </w:r>
    </w:p>
    <w:p w14:paraId="09455D27" w14:textId="77777777" w:rsidR="00FC37B8" w:rsidRDefault="00FC37B8">
      <w:pPr>
        <w:pStyle w:val="Kommentartext"/>
      </w:pPr>
    </w:p>
    <w:p w14:paraId="05CD1631" w14:textId="44A45C21" w:rsidR="00FC37B8" w:rsidRDefault="00FC37B8">
      <w:pPr>
        <w:pStyle w:val="Kommentartext"/>
      </w:pPr>
      <w:r>
        <w:t xml:space="preserve">Es sei denn, wir packen die Graphik hinter die Tabelle. Dann können wir auch je nach Dichte des Clusters und Stärke der </w:t>
      </w:r>
      <w:proofErr w:type="spellStart"/>
      <w:r>
        <w:t>Ties</w:t>
      </w:r>
      <w:proofErr w:type="spellEnd"/>
      <w:r>
        <w:t xml:space="preserve"> sortieren. Macht vielleicht die Reihenfolge logischer. Also erst 9 </w:t>
      </w:r>
      <w:proofErr w:type="spellStart"/>
      <w:r>
        <w:t>cluster</w:t>
      </w:r>
      <w:proofErr w:type="spellEnd"/>
      <w:r>
        <w:t xml:space="preserve"> methodologisch, dann </w:t>
      </w:r>
      <w:proofErr w:type="spellStart"/>
      <w:r>
        <w:t>condensed</w:t>
      </w:r>
      <w:proofErr w:type="spellEnd"/>
      <w:r>
        <w:t xml:space="preserve"> zu 4+2 </w:t>
      </w:r>
      <w:proofErr w:type="spellStart"/>
      <w:r>
        <w:t>cluster</w:t>
      </w:r>
      <w:proofErr w:type="spellEnd"/>
      <w:r>
        <w:t xml:space="preserve"> </w:t>
      </w:r>
      <w:proofErr w:type="spellStart"/>
      <w:r>
        <w:t>solution</w:t>
      </w:r>
      <w:proofErr w:type="spellEnd"/>
      <w:r>
        <w:t xml:space="preserve"> mit Graphik. Sollten wir vielleicht diskutieren.</w:t>
      </w:r>
    </w:p>
  </w:comment>
  <w:comment w:id="597" w:author="Philipp Alexander Linden" w:date="2020-07-07T13:46:00Z" w:initials="PAL">
    <w:p w14:paraId="1D83DF92" w14:textId="03FC9867" w:rsidR="00FC37B8" w:rsidRDefault="00FC37B8">
      <w:pPr>
        <w:pStyle w:val="Kommentartext"/>
      </w:pPr>
      <w:r>
        <w:rPr>
          <w:rStyle w:val="Kommentarzeichen"/>
        </w:rPr>
        <w:annotationRef/>
      </w:r>
      <w:r>
        <w:t xml:space="preserve">Laut den Guidelines (siehe Ordner) sind </w:t>
      </w:r>
      <w:proofErr w:type="spellStart"/>
      <w:r>
        <w:t>Footnotes</w:t>
      </w:r>
      <w:proofErr w:type="spellEnd"/>
      <w:r>
        <w:t xml:space="preserve"> nicht erlaubt. Ich würde es in die Graphik packen oder gar nicht erwähnen (Non-</w:t>
      </w:r>
      <w:proofErr w:type="spellStart"/>
      <w:r>
        <w:t>nudging</w:t>
      </w:r>
      <w:proofErr w:type="spellEnd"/>
      <w:r>
        <w:t>)</w:t>
      </w:r>
    </w:p>
  </w:comment>
  <w:comment w:id="644" w:author="Philipp Alexander Linden" w:date="2020-06-12T15:31:00Z" w:initials="PAL">
    <w:p w14:paraId="3A076B9D" w14:textId="77777777" w:rsidR="00FC37B8" w:rsidRPr="00264EB7" w:rsidRDefault="00FC37B8" w:rsidP="002D1426">
      <w:pPr>
        <w:pStyle w:val="Kommentartext"/>
      </w:pPr>
      <w:r>
        <w:rPr>
          <w:rStyle w:val="Kommentarzeichen"/>
        </w:rPr>
        <w:annotationRef/>
      </w:r>
      <w:r w:rsidRPr="00264EB7">
        <w:t xml:space="preserve">184 </w:t>
      </w:r>
      <w:proofErr w:type="spellStart"/>
      <w:r w:rsidRPr="00264EB7">
        <w:t>words</w:t>
      </w:r>
      <w:proofErr w:type="spellEnd"/>
    </w:p>
  </w:comment>
  <w:comment w:id="881" w:author="Philipp Alexander Linden" w:date="2020-07-07T14:08:00Z" w:initials="PAL">
    <w:p w14:paraId="6611CAD7" w14:textId="7EBC8B94" w:rsidR="00FC37B8" w:rsidRDefault="00FC37B8">
      <w:pPr>
        <w:pStyle w:val="Kommentartext"/>
      </w:pPr>
      <w:r>
        <w:rPr>
          <w:rStyle w:val="Kommentarzeichen"/>
        </w:rPr>
        <w:annotationRef/>
      </w:r>
      <w:r>
        <w:t xml:space="preserve">Hier erneut die Frage, ist nicht </w:t>
      </w:r>
      <w:proofErr w:type="spellStart"/>
      <w:r>
        <w:t>performance</w:t>
      </w:r>
      <w:proofErr w:type="spellEnd"/>
      <w:r>
        <w:t xml:space="preserve"> nicht Folge von Supply? Sollte es dann nicht sinnvollerweise umgekehrt sein?</w:t>
      </w:r>
    </w:p>
  </w:comment>
  <w:comment w:id="888" w:author="Philipp Alexander Linden" w:date="2020-06-12T15:31:00Z" w:initials="PAL">
    <w:p w14:paraId="6F2F8669" w14:textId="77777777" w:rsidR="0006533C" w:rsidRPr="00264EB7" w:rsidRDefault="0006533C" w:rsidP="0006533C">
      <w:pPr>
        <w:pStyle w:val="Kommentartext"/>
      </w:pPr>
      <w:r>
        <w:rPr>
          <w:rStyle w:val="Kommentarzeichen"/>
        </w:rPr>
        <w:annotationRef/>
      </w:r>
      <w:r w:rsidRPr="00264EB7">
        <w:t xml:space="preserve">184 </w:t>
      </w:r>
      <w:proofErr w:type="spellStart"/>
      <w:r w:rsidRPr="00264EB7">
        <w:t>words</w:t>
      </w:r>
      <w:proofErr w:type="spellEnd"/>
    </w:p>
  </w:comment>
  <w:comment w:id="1116" w:author="Mareike Ariaans" w:date="2020-07-06T17:18:00Z" w:initials="MA">
    <w:p w14:paraId="438FB582" w14:textId="2E528FCB" w:rsidR="00FC37B8" w:rsidRDefault="00FC37B8">
      <w:pPr>
        <w:pStyle w:val="Kommentartext"/>
      </w:pPr>
      <w:r>
        <w:rPr>
          <w:rStyle w:val="Kommentarzeichen"/>
        </w:rPr>
        <w:annotationRef/>
      </w:r>
      <w:r>
        <w:t xml:space="preserve">Ich denke hier sollten wir </w:t>
      </w:r>
      <w:proofErr w:type="spellStart"/>
      <w:r>
        <w:t>cluster</w:t>
      </w:r>
      <w:proofErr w:type="spellEnd"/>
      <w:r>
        <w:t xml:space="preserve"> 3 und 4 auch als solche einordnen</w:t>
      </w:r>
    </w:p>
  </w:comment>
  <w:comment w:id="1117" w:author="Philipp Alexander Linden" w:date="2020-07-07T14:31:00Z" w:initials="PAL">
    <w:p w14:paraId="16E9567F" w14:textId="7BB485A0" w:rsidR="00FC37B8" w:rsidRDefault="00FC37B8">
      <w:pPr>
        <w:pStyle w:val="Kommentartext"/>
      </w:pPr>
      <w:r>
        <w:rPr>
          <w:rStyle w:val="Kommentarzeichen"/>
        </w:rPr>
        <w:annotationRef/>
      </w:r>
      <w:proofErr w:type="spellStart"/>
      <w:r>
        <w:t>Done</w:t>
      </w:r>
      <w:proofErr w:type="spellEnd"/>
    </w:p>
  </w:comment>
  <w:comment w:id="1118" w:author="Philipp Alexander Linden" w:date="2020-06-29T17:55:00Z" w:initials="PAL">
    <w:p w14:paraId="20542E9E" w14:textId="07F1F95F" w:rsidR="00FC37B8" w:rsidRPr="00264EB7" w:rsidRDefault="00FC37B8">
      <w:pPr>
        <w:pStyle w:val="Kommentartext"/>
      </w:pPr>
      <w:r>
        <w:rPr>
          <w:rStyle w:val="Kommentarzeichen"/>
        </w:rPr>
        <w:annotationRef/>
      </w:r>
      <w:r w:rsidRPr="00264EB7">
        <w:t xml:space="preserve">115 </w:t>
      </w:r>
      <w:proofErr w:type="spellStart"/>
      <w:r w:rsidRPr="00264EB7">
        <w:t>words</w:t>
      </w:r>
      <w:proofErr w:type="spellEnd"/>
    </w:p>
  </w:comment>
  <w:comment w:id="1120" w:author="Philipp Alexander Linden" w:date="2020-07-07T14:08:00Z" w:initials="PAL">
    <w:p w14:paraId="5EBD9F1E" w14:textId="3C355B0E" w:rsidR="00FC37B8" w:rsidRDefault="00FC37B8">
      <w:pPr>
        <w:pStyle w:val="Kommentartext"/>
      </w:pPr>
      <w:r>
        <w:rPr>
          <w:rStyle w:val="Kommentarzeichen"/>
        </w:rPr>
        <w:annotationRef/>
      </w:r>
      <w:r>
        <w:t xml:space="preserve">Gibt es einen bestimmten Grund </w:t>
      </w:r>
      <w:proofErr w:type="spellStart"/>
      <w:r>
        <w:t>Discussion</w:t>
      </w:r>
      <w:proofErr w:type="spellEnd"/>
      <w:r>
        <w:t xml:space="preserve"> und </w:t>
      </w:r>
      <w:proofErr w:type="spellStart"/>
      <w:r>
        <w:t>Conclusion</w:t>
      </w:r>
      <w:proofErr w:type="spellEnd"/>
      <w:r>
        <w:t xml:space="preserve"> zu trennen? Oder einfach dein Stil?</w:t>
      </w:r>
    </w:p>
  </w:comment>
  <w:comment w:id="1121" w:author="Mareike Ariaans" w:date="2020-06-24T17:12:00Z" w:initials="MA">
    <w:p w14:paraId="586A797C" w14:textId="77777777" w:rsidR="00FC37B8" w:rsidRDefault="00FC37B8" w:rsidP="00B70268">
      <w:pPr>
        <w:pStyle w:val="Kommentartext"/>
      </w:pPr>
      <w:r>
        <w:rPr>
          <w:rStyle w:val="Kommentarzeichen"/>
        </w:rPr>
        <w:annotationRef/>
      </w:r>
      <w:r>
        <w:t>Hier Verweise zu den anderen Typologien einfügen</w:t>
      </w:r>
    </w:p>
  </w:comment>
  <w:comment w:id="1167" w:author="Philipp Alexander Linden" w:date="2020-06-26T15:35:00Z" w:initials="PAL">
    <w:p w14:paraId="19560E76" w14:textId="44662A9D" w:rsidR="00FC37B8" w:rsidRPr="00264EB7" w:rsidRDefault="00FC37B8">
      <w:pPr>
        <w:pStyle w:val="Kommentartext"/>
      </w:pPr>
      <w:r>
        <w:rPr>
          <w:rStyle w:val="Kommentarzeichen"/>
        </w:rPr>
        <w:annotationRef/>
      </w:r>
      <w:r w:rsidRPr="00264EB7">
        <w:t xml:space="preserve">315 </w:t>
      </w:r>
      <w:proofErr w:type="spellStart"/>
      <w:r w:rsidRPr="00264EB7">
        <w:t>words</w:t>
      </w:r>
      <w:proofErr w:type="spellEnd"/>
    </w:p>
  </w:comment>
  <w:comment w:id="1170" w:author="Philipp Alexander Linden" w:date="2020-06-12T15:31:00Z" w:initials="PAL">
    <w:p w14:paraId="73A711EC" w14:textId="77777777" w:rsidR="00FC37B8" w:rsidRPr="00264EB7" w:rsidRDefault="00FC37B8" w:rsidP="00BD5458">
      <w:pPr>
        <w:pStyle w:val="Kommentartext"/>
      </w:pPr>
      <w:r>
        <w:rPr>
          <w:rStyle w:val="Kommentarzeichen"/>
        </w:rPr>
        <w:annotationRef/>
      </w:r>
      <w:r w:rsidRPr="00264EB7">
        <w:t xml:space="preserve">177 </w:t>
      </w:r>
      <w:proofErr w:type="spellStart"/>
      <w:r w:rsidRPr="00264EB7">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F4B9DA" w15:done="0"/>
  <w15:commentEx w15:paraId="3A8A9146" w15:paraIdParent="0FF4B9DA" w15:done="0"/>
  <w15:commentEx w15:paraId="19763292" w15:done="0"/>
  <w15:commentEx w15:paraId="15BAAB12" w15:done="0"/>
  <w15:commentEx w15:paraId="2FC640FA" w15:paraIdParent="15BAAB12" w15:done="0"/>
  <w15:commentEx w15:paraId="713D429F" w15:done="0"/>
  <w15:commentEx w15:paraId="2A45E922" w15:done="0"/>
  <w15:commentEx w15:paraId="36C88899" w15:done="0"/>
  <w15:commentEx w15:paraId="391CE890" w15:done="0"/>
  <w15:commentEx w15:paraId="2C242059" w15:paraIdParent="391CE890" w15:done="0"/>
  <w15:commentEx w15:paraId="4AB61D24" w15:done="0"/>
  <w15:commentEx w15:paraId="030BE762" w15:done="0"/>
  <w15:commentEx w15:paraId="7AB84B3A" w15:done="0"/>
  <w15:commentEx w15:paraId="26DC18DA" w15:done="0"/>
  <w15:commentEx w15:paraId="4FB6B150" w15:paraIdParent="26DC18DA" w15:done="0"/>
  <w15:commentEx w15:paraId="661765EB" w15:done="0"/>
  <w15:commentEx w15:paraId="5709301E" w15:paraIdParent="661765EB" w15:done="0"/>
  <w15:commentEx w15:paraId="2FFE8959" w15:done="0"/>
  <w15:commentEx w15:paraId="52E7ED61" w15:done="0"/>
  <w15:commentEx w15:paraId="268A781C" w15:paraIdParent="52E7ED61" w15:done="0"/>
  <w15:commentEx w15:paraId="292E83CB" w15:done="0"/>
  <w15:commentEx w15:paraId="5C83108B" w15:paraIdParent="292E83CB" w15:done="0"/>
  <w15:commentEx w15:paraId="2B1E895A" w15:done="0"/>
  <w15:commentEx w15:paraId="6E5E6357" w15:done="0"/>
  <w15:commentEx w15:paraId="4BFBF1E7" w15:done="0"/>
  <w15:commentEx w15:paraId="00A972C5" w15:paraIdParent="4BFBF1E7" w15:done="0"/>
  <w15:commentEx w15:paraId="61022C3D" w15:done="0"/>
  <w15:commentEx w15:paraId="05CD1631" w15:paraIdParent="61022C3D" w15:done="0"/>
  <w15:commentEx w15:paraId="1D83DF92" w15:done="0"/>
  <w15:commentEx w15:paraId="3A076B9D" w15:done="0"/>
  <w15:commentEx w15:paraId="6611CAD7" w15:done="0"/>
  <w15:commentEx w15:paraId="6F2F8669" w15:done="0"/>
  <w15:commentEx w15:paraId="438FB582" w15:done="0"/>
  <w15:commentEx w15:paraId="16E9567F" w15:paraIdParent="438FB582" w15:done="0"/>
  <w15:commentEx w15:paraId="20542E9E" w15:done="0"/>
  <w15:commentEx w15:paraId="5EBD9F1E" w15:done="0"/>
  <w15:commentEx w15:paraId="586A797C"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EFEA" w16cex:dateUtc="2020-07-07T10:56:00Z"/>
  <w16cex:commentExtensible w16cex:durableId="22AEF3A3" w16cex:dateUtc="2020-07-07T11:14:00Z"/>
  <w16cex:commentExtensible w16cex:durableId="22AEEF8C" w16cex:dateUtc="2020-07-07T10:56:00Z"/>
  <w16cex:commentExtensible w16cex:durableId="22AEF429" w16cex:dateUtc="2020-07-07T11:16:00Z"/>
  <w16cex:commentExtensible w16cex:durableId="22AEF521" w16cex:dateUtc="2020-07-07T11:20:00Z"/>
  <w16cex:commentExtensible w16cex:durableId="22AEF462" w16cex:dateUtc="2020-07-07T11:17:00Z"/>
  <w16cex:commentExtensible w16cex:durableId="22AF19E4" w16cex:dateUtc="2020-07-07T13:57:00Z"/>
  <w16cex:commentExtensible w16cex:durableId="22B034B0" w16cex:dateUtc="2020-07-08T10:04:00Z"/>
  <w16cex:commentExtensible w16cex:durableId="22827762" w16cex:dateUtc="2020-06-03T17:24:00Z"/>
  <w16cex:commentExtensible w16cex:durableId="22A99826" w16cex:dateUtc="2020-07-03T09:42:00Z"/>
  <w16cex:commentExtensible w16cex:durableId="22AEF970" w16cex:dateUtc="2020-07-07T11:38:00Z"/>
  <w16cex:commentExtensible w16cex:durableId="22AEF97B" w16cex:dateUtc="2020-07-07T11:39:00Z"/>
  <w16cex:commentExtensible w16cex:durableId="22AF104E" w16cex:dateUtc="2020-06-29T16:49:00Z"/>
  <w16cex:commentExtensible w16cex:durableId="22AF104C" w16cex:dateUtc="2020-07-07T11:59:00Z"/>
  <w16cex:commentExtensible w16cex:durableId="22AF104A" w16cex:dateUtc="2020-07-07T12:01:00Z"/>
  <w16cex:commentExtensible w16cex:durableId="22AF1049" w16cex:dateUtc="2020-07-07T11:46:00Z"/>
  <w16cex:commentExtensible w16cex:durableId="22A4B64D" w16cex:dateUtc="2020-06-29T16:49:00Z"/>
  <w16cex:commentExtensible w16cex:durableId="22AEFE52" w16cex:dateUtc="2020-07-07T11:59:00Z"/>
  <w16cex:commentExtensible w16cex:durableId="22AEFEB8" w16cex:dateUtc="2020-07-07T12:01:00Z"/>
  <w16cex:commentExtensible w16cex:durableId="22AEFB2B" w16cex:dateUtc="2020-07-07T11:46:00Z"/>
  <w16cex:commentExtensible w16cex:durableId="22A08FBE" w16cex:dateUtc="2020-06-12T13:31:00Z"/>
  <w16cex:commentExtensible w16cex:durableId="22AF0079" w16cex:dateUtc="2020-07-07T12:08:00Z"/>
  <w16cex:commentExtensible w16cex:durableId="22AF15E5" w16cex:dateUtc="2020-06-12T13:31:00Z"/>
  <w16cex:commentExtensible w16cex:durableId="22AF05DB" w16cex:dateUtc="2020-07-07T12:31:00Z"/>
  <w16cex:commentExtensible w16cex:durableId="22A4A9AE" w16cex:dateUtc="2020-06-29T15:55:00Z"/>
  <w16cex:commentExtensible w16cex:durableId="22AF0041" w16cex:dateUtc="2020-07-07T12:08: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F4B9DA" w16cid:durableId="22AEEFEB"/>
  <w16cid:commentId w16cid:paraId="3A8A9146" w16cid:durableId="22AEEFEA"/>
  <w16cid:commentId w16cid:paraId="19763292" w16cid:durableId="22AEF3A3"/>
  <w16cid:commentId w16cid:paraId="15BAAB12" w16cid:durableId="22AEEEE0"/>
  <w16cid:commentId w16cid:paraId="2FC640FA" w16cid:durableId="22AEEF8C"/>
  <w16cid:commentId w16cid:paraId="713D429F" w16cid:durableId="22AEF429"/>
  <w16cid:commentId w16cid:paraId="2A45E922" w16cid:durableId="22AEF521"/>
  <w16cid:commentId w16cid:paraId="36C88899" w16cid:durableId="22AEF462"/>
  <w16cid:commentId w16cid:paraId="391CE890" w16cid:durableId="22AEEEE5"/>
  <w16cid:commentId w16cid:paraId="2C242059" w16cid:durableId="22AF19E4"/>
  <w16cid:commentId w16cid:paraId="4AB61D24" w16cid:durableId="22B034B0"/>
  <w16cid:commentId w16cid:paraId="030BE762" w16cid:durableId="22827762"/>
  <w16cid:commentId w16cid:paraId="7AB84B3A" w16cid:durableId="22A99826"/>
  <w16cid:commentId w16cid:paraId="26DC18DA" w16cid:durableId="22AEEEEB"/>
  <w16cid:commentId w16cid:paraId="4FB6B150" w16cid:durableId="22AEF970"/>
  <w16cid:commentId w16cid:paraId="661765EB" w16cid:durableId="22AEEEEC"/>
  <w16cid:commentId w16cid:paraId="5709301E" w16cid:durableId="22AEF97B"/>
  <w16cid:commentId w16cid:paraId="2FFE8959" w16cid:durableId="22AF104E"/>
  <w16cid:commentId w16cid:paraId="52E7ED61" w16cid:durableId="22AF104D"/>
  <w16cid:commentId w16cid:paraId="268A781C" w16cid:durableId="22AF104C"/>
  <w16cid:commentId w16cid:paraId="292E83CB" w16cid:durableId="22AF104B"/>
  <w16cid:commentId w16cid:paraId="5C83108B" w16cid:durableId="22AF104A"/>
  <w16cid:commentId w16cid:paraId="2B1E895A" w16cid:durableId="22AF1049"/>
  <w16cid:commentId w16cid:paraId="6E5E6357" w16cid:durableId="22A4B64D"/>
  <w16cid:commentId w16cid:paraId="4BFBF1E7" w16cid:durableId="22AEEEEE"/>
  <w16cid:commentId w16cid:paraId="00A972C5" w16cid:durableId="22AEFE52"/>
  <w16cid:commentId w16cid:paraId="61022C3D" w16cid:durableId="22AEEEF0"/>
  <w16cid:commentId w16cid:paraId="05CD1631" w16cid:durableId="22AEFEB8"/>
  <w16cid:commentId w16cid:paraId="1D83DF92" w16cid:durableId="22AEFB2B"/>
  <w16cid:commentId w16cid:paraId="3A076B9D" w16cid:durableId="22A08FBE"/>
  <w16cid:commentId w16cid:paraId="6611CAD7" w16cid:durableId="22AF0079"/>
  <w16cid:commentId w16cid:paraId="6F2F8669" w16cid:durableId="22AF15E5"/>
  <w16cid:commentId w16cid:paraId="438FB582" w16cid:durableId="22AEEEF5"/>
  <w16cid:commentId w16cid:paraId="16E9567F" w16cid:durableId="22AF05DB"/>
  <w16cid:commentId w16cid:paraId="20542E9E" w16cid:durableId="22A4A9AE"/>
  <w16cid:commentId w16cid:paraId="5EBD9F1E" w16cid:durableId="22AF0041"/>
  <w16cid:commentId w16cid:paraId="586A797C" w16cid:durableId="22AEEEF7"/>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72EB11" w14:textId="77777777" w:rsidR="00545EFD" w:rsidRDefault="00545EFD" w:rsidP="00DB62C0">
      <w:r>
        <w:separator/>
      </w:r>
    </w:p>
    <w:p w14:paraId="0DB08BEC" w14:textId="77777777" w:rsidR="00545EFD" w:rsidRDefault="00545EFD"/>
  </w:endnote>
  <w:endnote w:type="continuationSeparator" w:id="0">
    <w:p w14:paraId="6B781754" w14:textId="77777777" w:rsidR="00545EFD" w:rsidRDefault="00545EFD" w:rsidP="00DB62C0">
      <w:r>
        <w:continuationSeparator/>
      </w:r>
    </w:p>
    <w:p w14:paraId="7923F277" w14:textId="77777777" w:rsidR="00545EFD" w:rsidRDefault="00545E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EndPr/>
    <w:sdtContent>
      <w:p w14:paraId="7C3FCD93" w14:textId="1C02B9E2" w:rsidR="00FC37B8" w:rsidRDefault="00FC37B8">
        <w:pPr>
          <w:pStyle w:val="Fuzeile"/>
          <w:jc w:val="right"/>
        </w:pPr>
        <w:r>
          <w:fldChar w:fldCharType="begin"/>
        </w:r>
        <w:r>
          <w:instrText>PAGE   \* MERGEFORMAT</w:instrText>
        </w:r>
        <w:r>
          <w:fldChar w:fldCharType="separate"/>
        </w:r>
        <w:r>
          <w:rPr>
            <w:noProof/>
          </w:rPr>
          <w:t>29</w:t>
        </w:r>
        <w:r>
          <w:fldChar w:fldCharType="end"/>
        </w:r>
      </w:p>
    </w:sdtContent>
  </w:sdt>
  <w:p w14:paraId="36BE76A4" w14:textId="77777777" w:rsidR="00FC37B8" w:rsidRDefault="00FC37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4C6B02" w14:textId="77777777" w:rsidR="00545EFD" w:rsidRDefault="00545EFD" w:rsidP="00DB62C0">
      <w:r>
        <w:separator/>
      </w:r>
    </w:p>
    <w:p w14:paraId="6FB20DE1" w14:textId="77777777" w:rsidR="00545EFD" w:rsidRDefault="00545EFD"/>
  </w:footnote>
  <w:footnote w:type="continuationSeparator" w:id="0">
    <w:p w14:paraId="436DE2A9" w14:textId="77777777" w:rsidR="00545EFD" w:rsidRDefault="00545EFD" w:rsidP="00DB62C0">
      <w:r>
        <w:continuationSeparator/>
      </w:r>
    </w:p>
    <w:p w14:paraId="699D45CF" w14:textId="77777777" w:rsidR="00545EFD" w:rsidRDefault="00545EFD"/>
  </w:footnote>
  <w:footnote w:id="1">
    <w:p w14:paraId="66862DA2" w14:textId="3182127E" w:rsidR="00FC37B8" w:rsidRPr="004F1AEA" w:rsidDel="001A517D" w:rsidRDefault="00FC37B8">
      <w:pPr>
        <w:pStyle w:val="Funotentext"/>
        <w:ind w:left="0" w:firstLine="0"/>
        <w:rPr>
          <w:del w:id="599" w:author="Philipp Alexander Linden" w:date="2020-07-07T13:48:00Z"/>
          <w:lang w:val="en-US"/>
        </w:rPr>
        <w:pPrChange w:id="600" w:author="Philipp Alexander Linden" w:date="2020-07-07T13:48:00Z">
          <w:pPr>
            <w:pStyle w:val="Funotentext"/>
          </w:pPr>
        </w:pPrChange>
      </w:pPr>
      <w:ins w:id="601" w:author="Mareike Ariaans" w:date="2020-07-06T16:08:00Z">
        <w:del w:id="602" w:author="Philipp Alexander Linden" w:date="2020-07-07T13:48:00Z">
          <w:r w:rsidDel="001A517D">
            <w:rPr>
              <w:rStyle w:val="Funotenzeichen"/>
            </w:rPr>
            <w:footnoteRef/>
          </w:r>
          <w:r w:rsidRPr="004F1AEA" w:rsidDel="001A517D">
            <w:rPr>
              <w:lang w:val="en-US"/>
            </w:rPr>
            <w:delText xml:space="preserve"> The ties of E</w:delText>
          </w:r>
        </w:del>
      </w:ins>
      <w:ins w:id="603" w:author="Mareike Ariaans" w:date="2020-07-06T16:09:00Z">
        <w:del w:id="604" w:author="Philipp Alexander Linden" w:date="2020-07-07T13:48:00Z">
          <w:r w:rsidRPr="004F1AEA" w:rsidDel="001A517D">
            <w:rPr>
              <w:lang w:val="en-US"/>
            </w:rPr>
            <w:delText>stonia to F</w:delText>
          </w:r>
          <w:r w:rsidDel="001A517D">
            <w:rPr>
              <w:lang w:val="en-US"/>
            </w:rPr>
            <w:delText>rance and the US are</w:delText>
          </w:r>
        </w:del>
      </w:ins>
      <w:ins w:id="605" w:author="Mareike Ariaans" w:date="2020-07-06T16:10:00Z">
        <w:del w:id="606" w:author="Philipp Alexander Linden" w:date="2020-07-07T13:48:00Z">
          <w:r w:rsidDel="001A517D">
            <w:rPr>
              <w:lang w:val="en-US"/>
            </w:rPr>
            <w:delText xml:space="preserve"> rounded values of</w:delText>
          </w:r>
        </w:del>
      </w:ins>
      <w:ins w:id="607" w:author="Mareike Ariaans" w:date="2020-07-06T16:09:00Z">
        <w:del w:id="608" w:author="Philipp Alexander Linden" w:date="2020-07-07T13:48:00Z">
          <w:r w:rsidDel="001A517D">
            <w:rPr>
              <w:lang w:val="en-US"/>
            </w:rPr>
            <w:delText xml:space="preserve"> 0,66</w:delText>
          </w:r>
        </w:del>
      </w:ins>
      <w:ins w:id="609" w:author="Mareike Ariaans" w:date="2020-07-06T16:10:00Z">
        <w:del w:id="610" w:author="Philipp Alexander Linden" w:date="2020-07-07T13:48:00Z">
          <w:r w:rsidDel="001A517D">
            <w:rPr>
              <w:lang w:val="en-US"/>
            </w:rPr>
            <w:delText>. As we us unreounded values for Figure 1, the lines appear light grey, not</w:delText>
          </w:r>
        </w:del>
      </w:ins>
      <w:ins w:id="611" w:author="Mareike Ariaans" w:date="2020-07-06T16:11:00Z">
        <w:del w:id="612" w:author="Philipp Alexander Linden" w:date="2020-07-07T13:48:00Z">
          <w:r w:rsidDel="001A517D">
            <w:rPr>
              <w:lang w:val="en-US"/>
            </w:rPr>
            <w:delText xml:space="preserve"> full grey. </w:delText>
          </w:r>
        </w:del>
      </w:ins>
      <w:ins w:id="613" w:author="Mareike Ariaans" w:date="2020-07-06T16:12:00Z">
        <w:del w:id="614" w:author="Philipp Alexander Linden" w:date="2020-07-07T13:48:00Z">
          <w:r w:rsidDel="001A517D">
            <w:rPr>
              <w:lang w:val="en-US"/>
            </w:rPr>
            <w:delText>As Estonia only has ties to these two countires of th</w:delText>
          </w:r>
        </w:del>
      </w:ins>
      <w:ins w:id="615" w:author="Mareike Ariaans" w:date="2020-07-06T16:13:00Z">
        <w:del w:id="616" w:author="Philipp Alexander Linden" w:date="2020-07-07T13:48:00Z">
          <w:r w:rsidDel="001A517D">
            <w:rPr>
              <w:lang w:val="en-US"/>
            </w:rPr>
            <w:delText xml:space="preserve">e five countries </w:delText>
          </w:r>
          <w:r w:rsidRPr="004F1AEA" w:rsidDel="001A517D">
            <w:rPr>
              <w:highlight w:val="yellow"/>
              <w:lang w:val="en-US"/>
            </w:rPr>
            <w:delText>of cluster 7</w:delText>
          </w:r>
          <w:r w:rsidDel="001A517D">
            <w:rPr>
              <w:lang w:val="en-US"/>
            </w:rPr>
            <w:delText>,</w:delText>
          </w:r>
        </w:del>
      </w:ins>
      <w:ins w:id="617" w:author="Mareike Ariaans" w:date="2020-07-06T16:16:00Z">
        <w:del w:id="618" w:author="Philipp Alexander Linden" w:date="2020-07-07T13:48:00Z">
          <w:r w:rsidDel="001A517D">
            <w:rPr>
              <w:lang w:val="en-US"/>
            </w:rPr>
            <w:delText xml:space="preserve"> according to the rules set out in the Data and Methods section</w:delText>
          </w:r>
        </w:del>
      </w:ins>
      <w:ins w:id="619" w:author="Mareike Ariaans" w:date="2020-07-06T16:13:00Z">
        <w:del w:id="620" w:author="Philipp Alexander Linden" w:date="2020-07-07T13:48:00Z">
          <w:r w:rsidDel="001A517D">
            <w:rPr>
              <w:lang w:val="en-US"/>
            </w:rPr>
            <w:delText xml:space="preserve"> </w:delText>
          </w:r>
        </w:del>
      </w:ins>
      <w:ins w:id="621" w:author="Mareike Ariaans" w:date="2020-07-06T16:16:00Z">
        <w:del w:id="622" w:author="Philipp Alexander Linden" w:date="2020-07-07T13:48:00Z">
          <w:r w:rsidDel="001A517D">
            <w:rPr>
              <w:lang w:val="en-US"/>
            </w:rPr>
            <w:delText>it is condiered a partial member of this cluster.</w:delText>
          </w:r>
        </w:del>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D225B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21CBF1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F80D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EA98F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E086BF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A1C09A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D92912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34465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8DC374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8827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3"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0"/>
  </w:num>
  <w:num w:numId="13">
    <w:abstractNumId w:val="12"/>
  </w:num>
  <w:num w:numId="14">
    <w:abstractNumId w:val="14"/>
  </w:num>
  <w:num w:numId="15">
    <w:abstractNumId w:val="15"/>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p Alexander Linden">
    <w15:presenceInfo w15:providerId="Windows Live" w15:userId="f72ec8cf777aaf40"/>
  </w15:person>
  <w15:person w15:author="Mareike Ariaans">
    <w15:presenceInfo w15:providerId="Windows Live" w15:userId="ad2f2a960a7b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D2D"/>
    <w:rsid w:val="000852B7"/>
    <w:rsid w:val="00085DE3"/>
    <w:rsid w:val="00094C4D"/>
    <w:rsid w:val="000960F9"/>
    <w:rsid w:val="000A5A7E"/>
    <w:rsid w:val="000A6961"/>
    <w:rsid w:val="000A6C8D"/>
    <w:rsid w:val="000B2A21"/>
    <w:rsid w:val="000B7A56"/>
    <w:rsid w:val="000C097C"/>
    <w:rsid w:val="000C6B26"/>
    <w:rsid w:val="000C7D99"/>
    <w:rsid w:val="000D6FB8"/>
    <w:rsid w:val="000E25FF"/>
    <w:rsid w:val="000E5CF2"/>
    <w:rsid w:val="000E5EEF"/>
    <w:rsid w:val="000F2CA0"/>
    <w:rsid w:val="000F6DC1"/>
    <w:rsid w:val="00105691"/>
    <w:rsid w:val="001066CA"/>
    <w:rsid w:val="001067B2"/>
    <w:rsid w:val="00107B5D"/>
    <w:rsid w:val="0012335A"/>
    <w:rsid w:val="001237F3"/>
    <w:rsid w:val="00126962"/>
    <w:rsid w:val="00131EC9"/>
    <w:rsid w:val="00136D75"/>
    <w:rsid w:val="00147CE1"/>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A0292"/>
    <w:rsid w:val="001A517D"/>
    <w:rsid w:val="001B3191"/>
    <w:rsid w:val="001C01E8"/>
    <w:rsid w:val="001C0250"/>
    <w:rsid w:val="001C0CE6"/>
    <w:rsid w:val="001D3817"/>
    <w:rsid w:val="001D5B90"/>
    <w:rsid w:val="001E64E8"/>
    <w:rsid w:val="001E7C4F"/>
    <w:rsid w:val="001F104C"/>
    <w:rsid w:val="001F4B57"/>
    <w:rsid w:val="001F6140"/>
    <w:rsid w:val="001F6353"/>
    <w:rsid w:val="002128F4"/>
    <w:rsid w:val="00216DEA"/>
    <w:rsid w:val="0022344C"/>
    <w:rsid w:val="0022392A"/>
    <w:rsid w:val="00241280"/>
    <w:rsid w:val="00245A78"/>
    <w:rsid w:val="002471AC"/>
    <w:rsid w:val="0025677D"/>
    <w:rsid w:val="00257461"/>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F083B"/>
    <w:rsid w:val="002F09EA"/>
    <w:rsid w:val="002F6B52"/>
    <w:rsid w:val="00304754"/>
    <w:rsid w:val="00304F93"/>
    <w:rsid w:val="00310B7D"/>
    <w:rsid w:val="00313058"/>
    <w:rsid w:val="00315A0E"/>
    <w:rsid w:val="003222D5"/>
    <w:rsid w:val="0033302D"/>
    <w:rsid w:val="00341A8B"/>
    <w:rsid w:val="00341CEB"/>
    <w:rsid w:val="003458D6"/>
    <w:rsid w:val="003509B8"/>
    <w:rsid w:val="00351C14"/>
    <w:rsid w:val="00351FB1"/>
    <w:rsid w:val="00360365"/>
    <w:rsid w:val="003611ED"/>
    <w:rsid w:val="003636D7"/>
    <w:rsid w:val="00365897"/>
    <w:rsid w:val="00370427"/>
    <w:rsid w:val="00374A56"/>
    <w:rsid w:val="00377728"/>
    <w:rsid w:val="00383E36"/>
    <w:rsid w:val="00386E9B"/>
    <w:rsid w:val="00387D21"/>
    <w:rsid w:val="003911ED"/>
    <w:rsid w:val="003920CC"/>
    <w:rsid w:val="003B101F"/>
    <w:rsid w:val="003B3094"/>
    <w:rsid w:val="003B6E4C"/>
    <w:rsid w:val="003C0489"/>
    <w:rsid w:val="003C78E4"/>
    <w:rsid w:val="003D3174"/>
    <w:rsid w:val="003D5343"/>
    <w:rsid w:val="003D5F7A"/>
    <w:rsid w:val="003E139E"/>
    <w:rsid w:val="003F12F4"/>
    <w:rsid w:val="004110D5"/>
    <w:rsid w:val="00415494"/>
    <w:rsid w:val="004209F1"/>
    <w:rsid w:val="004237F4"/>
    <w:rsid w:val="0042481F"/>
    <w:rsid w:val="004258EA"/>
    <w:rsid w:val="00427CA7"/>
    <w:rsid w:val="00440583"/>
    <w:rsid w:val="00441606"/>
    <w:rsid w:val="00443E2D"/>
    <w:rsid w:val="00444E03"/>
    <w:rsid w:val="004564F2"/>
    <w:rsid w:val="00465EA0"/>
    <w:rsid w:val="00490016"/>
    <w:rsid w:val="004936C3"/>
    <w:rsid w:val="00494168"/>
    <w:rsid w:val="004A2130"/>
    <w:rsid w:val="004A2CB2"/>
    <w:rsid w:val="004A3337"/>
    <w:rsid w:val="004A5931"/>
    <w:rsid w:val="004A6407"/>
    <w:rsid w:val="004B1DA7"/>
    <w:rsid w:val="004B36E0"/>
    <w:rsid w:val="004B3994"/>
    <w:rsid w:val="004B68A3"/>
    <w:rsid w:val="004C3BAD"/>
    <w:rsid w:val="004C4BA1"/>
    <w:rsid w:val="004C6923"/>
    <w:rsid w:val="004D1F35"/>
    <w:rsid w:val="004D303B"/>
    <w:rsid w:val="004D3634"/>
    <w:rsid w:val="004E0187"/>
    <w:rsid w:val="004E5C38"/>
    <w:rsid w:val="004E7C9C"/>
    <w:rsid w:val="004F1AEA"/>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3976"/>
    <w:rsid w:val="00564EA5"/>
    <w:rsid w:val="005665F1"/>
    <w:rsid w:val="00574BF9"/>
    <w:rsid w:val="00576CF1"/>
    <w:rsid w:val="00577247"/>
    <w:rsid w:val="00581986"/>
    <w:rsid w:val="00590032"/>
    <w:rsid w:val="005A1198"/>
    <w:rsid w:val="005A6A98"/>
    <w:rsid w:val="005A70B0"/>
    <w:rsid w:val="005B0787"/>
    <w:rsid w:val="005C01C0"/>
    <w:rsid w:val="005C7AD9"/>
    <w:rsid w:val="005D202B"/>
    <w:rsid w:val="005D4735"/>
    <w:rsid w:val="005D48E5"/>
    <w:rsid w:val="005D4FC8"/>
    <w:rsid w:val="005E05FB"/>
    <w:rsid w:val="005E0DE7"/>
    <w:rsid w:val="005E424B"/>
    <w:rsid w:val="005F5909"/>
    <w:rsid w:val="005F6D29"/>
    <w:rsid w:val="00600DB4"/>
    <w:rsid w:val="00602B69"/>
    <w:rsid w:val="00604022"/>
    <w:rsid w:val="00621B1A"/>
    <w:rsid w:val="00621D67"/>
    <w:rsid w:val="006242EC"/>
    <w:rsid w:val="00630A96"/>
    <w:rsid w:val="0063437C"/>
    <w:rsid w:val="0063517C"/>
    <w:rsid w:val="00635324"/>
    <w:rsid w:val="00635380"/>
    <w:rsid w:val="00640530"/>
    <w:rsid w:val="00643277"/>
    <w:rsid w:val="00643ED3"/>
    <w:rsid w:val="0064424A"/>
    <w:rsid w:val="006445C6"/>
    <w:rsid w:val="0064637A"/>
    <w:rsid w:val="00652A6F"/>
    <w:rsid w:val="006616AB"/>
    <w:rsid w:val="00661837"/>
    <w:rsid w:val="006621CC"/>
    <w:rsid w:val="006641F6"/>
    <w:rsid w:val="00672A43"/>
    <w:rsid w:val="00673314"/>
    <w:rsid w:val="00675A89"/>
    <w:rsid w:val="00677E81"/>
    <w:rsid w:val="0068084C"/>
    <w:rsid w:val="006852EF"/>
    <w:rsid w:val="00686E2D"/>
    <w:rsid w:val="00695BDB"/>
    <w:rsid w:val="00697062"/>
    <w:rsid w:val="006A34F1"/>
    <w:rsid w:val="006A3B16"/>
    <w:rsid w:val="006A4118"/>
    <w:rsid w:val="006A4AD0"/>
    <w:rsid w:val="006A4FA5"/>
    <w:rsid w:val="006A56FF"/>
    <w:rsid w:val="006C4793"/>
    <w:rsid w:val="006C58E3"/>
    <w:rsid w:val="006D0C8F"/>
    <w:rsid w:val="006D1F30"/>
    <w:rsid w:val="006D4709"/>
    <w:rsid w:val="006E1C8C"/>
    <w:rsid w:val="006E31C0"/>
    <w:rsid w:val="006E55FF"/>
    <w:rsid w:val="00700DC2"/>
    <w:rsid w:val="007105F9"/>
    <w:rsid w:val="00713073"/>
    <w:rsid w:val="00725171"/>
    <w:rsid w:val="00726E91"/>
    <w:rsid w:val="00733407"/>
    <w:rsid w:val="00735F9F"/>
    <w:rsid w:val="007377B2"/>
    <w:rsid w:val="00747F35"/>
    <w:rsid w:val="00753800"/>
    <w:rsid w:val="00757B14"/>
    <w:rsid w:val="007605EE"/>
    <w:rsid w:val="00761B67"/>
    <w:rsid w:val="007641DF"/>
    <w:rsid w:val="007643EB"/>
    <w:rsid w:val="00765EF3"/>
    <w:rsid w:val="0076718F"/>
    <w:rsid w:val="0077240A"/>
    <w:rsid w:val="00772CDD"/>
    <w:rsid w:val="00774363"/>
    <w:rsid w:val="00777025"/>
    <w:rsid w:val="00790491"/>
    <w:rsid w:val="007A042A"/>
    <w:rsid w:val="007A087D"/>
    <w:rsid w:val="007A261A"/>
    <w:rsid w:val="007A4925"/>
    <w:rsid w:val="007B59AB"/>
    <w:rsid w:val="007B6F15"/>
    <w:rsid w:val="007C0CEC"/>
    <w:rsid w:val="007C1E77"/>
    <w:rsid w:val="007C23D7"/>
    <w:rsid w:val="007C5A34"/>
    <w:rsid w:val="007C7068"/>
    <w:rsid w:val="007D6C6B"/>
    <w:rsid w:val="007E1E49"/>
    <w:rsid w:val="007E58D1"/>
    <w:rsid w:val="007F29CB"/>
    <w:rsid w:val="00800BAB"/>
    <w:rsid w:val="00803E88"/>
    <w:rsid w:val="00807EC6"/>
    <w:rsid w:val="00810ECC"/>
    <w:rsid w:val="0081256C"/>
    <w:rsid w:val="008233BC"/>
    <w:rsid w:val="00826A47"/>
    <w:rsid w:val="00826B04"/>
    <w:rsid w:val="008312D3"/>
    <w:rsid w:val="00832038"/>
    <w:rsid w:val="00833F1F"/>
    <w:rsid w:val="00835F65"/>
    <w:rsid w:val="00840047"/>
    <w:rsid w:val="008447C6"/>
    <w:rsid w:val="00854572"/>
    <w:rsid w:val="00854C66"/>
    <w:rsid w:val="00857ECD"/>
    <w:rsid w:val="00862CE8"/>
    <w:rsid w:val="00863BBD"/>
    <w:rsid w:val="00865C1F"/>
    <w:rsid w:val="00872016"/>
    <w:rsid w:val="00873532"/>
    <w:rsid w:val="00886050"/>
    <w:rsid w:val="00887BE7"/>
    <w:rsid w:val="00890CE6"/>
    <w:rsid w:val="0089212E"/>
    <w:rsid w:val="00895245"/>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574"/>
    <w:rsid w:val="00933EC7"/>
    <w:rsid w:val="00936A8D"/>
    <w:rsid w:val="0094172E"/>
    <w:rsid w:val="009422D7"/>
    <w:rsid w:val="0095023E"/>
    <w:rsid w:val="00952423"/>
    <w:rsid w:val="0095374B"/>
    <w:rsid w:val="00954C0D"/>
    <w:rsid w:val="0095510D"/>
    <w:rsid w:val="00956772"/>
    <w:rsid w:val="0097169C"/>
    <w:rsid w:val="00973D25"/>
    <w:rsid w:val="009743E5"/>
    <w:rsid w:val="00974C3E"/>
    <w:rsid w:val="00981837"/>
    <w:rsid w:val="009832EF"/>
    <w:rsid w:val="00986D75"/>
    <w:rsid w:val="00986F93"/>
    <w:rsid w:val="009946F7"/>
    <w:rsid w:val="009A7344"/>
    <w:rsid w:val="009B392E"/>
    <w:rsid w:val="009B4BEF"/>
    <w:rsid w:val="009B51BE"/>
    <w:rsid w:val="009B659D"/>
    <w:rsid w:val="009C6C71"/>
    <w:rsid w:val="009D02CC"/>
    <w:rsid w:val="009D1163"/>
    <w:rsid w:val="009D12A7"/>
    <w:rsid w:val="009D27F5"/>
    <w:rsid w:val="009D562C"/>
    <w:rsid w:val="009E3189"/>
    <w:rsid w:val="009E7DEE"/>
    <w:rsid w:val="009F5308"/>
    <w:rsid w:val="009F78A3"/>
    <w:rsid w:val="00A02BFB"/>
    <w:rsid w:val="00A04BA1"/>
    <w:rsid w:val="00A07E6E"/>
    <w:rsid w:val="00A138F0"/>
    <w:rsid w:val="00A17958"/>
    <w:rsid w:val="00A20DA6"/>
    <w:rsid w:val="00A23230"/>
    <w:rsid w:val="00A236A4"/>
    <w:rsid w:val="00A23D77"/>
    <w:rsid w:val="00A256C3"/>
    <w:rsid w:val="00A272E4"/>
    <w:rsid w:val="00A31CB1"/>
    <w:rsid w:val="00A35056"/>
    <w:rsid w:val="00A5043A"/>
    <w:rsid w:val="00A60900"/>
    <w:rsid w:val="00A6405F"/>
    <w:rsid w:val="00A64CDE"/>
    <w:rsid w:val="00A65F8A"/>
    <w:rsid w:val="00A740AC"/>
    <w:rsid w:val="00A76139"/>
    <w:rsid w:val="00A76374"/>
    <w:rsid w:val="00A77345"/>
    <w:rsid w:val="00A85F93"/>
    <w:rsid w:val="00A906A9"/>
    <w:rsid w:val="00A90803"/>
    <w:rsid w:val="00A91387"/>
    <w:rsid w:val="00A93F2D"/>
    <w:rsid w:val="00A94E53"/>
    <w:rsid w:val="00AA3293"/>
    <w:rsid w:val="00AB2A9F"/>
    <w:rsid w:val="00AC0934"/>
    <w:rsid w:val="00AC1DAB"/>
    <w:rsid w:val="00AC77D4"/>
    <w:rsid w:val="00AD03E0"/>
    <w:rsid w:val="00AD0480"/>
    <w:rsid w:val="00AD66E9"/>
    <w:rsid w:val="00AE58E8"/>
    <w:rsid w:val="00AE794B"/>
    <w:rsid w:val="00AE7ACF"/>
    <w:rsid w:val="00AF0643"/>
    <w:rsid w:val="00AF2C2A"/>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82577"/>
    <w:rsid w:val="00B85902"/>
    <w:rsid w:val="00B87403"/>
    <w:rsid w:val="00B95452"/>
    <w:rsid w:val="00B9651F"/>
    <w:rsid w:val="00BA24A7"/>
    <w:rsid w:val="00BB0F4E"/>
    <w:rsid w:val="00BB0FB1"/>
    <w:rsid w:val="00BB1865"/>
    <w:rsid w:val="00BB65C1"/>
    <w:rsid w:val="00BC238A"/>
    <w:rsid w:val="00BC7C5E"/>
    <w:rsid w:val="00BD0071"/>
    <w:rsid w:val="00BD0E63"/>
    <w:rsid w:val="00BD2C3E"/>
    <w:rsid w:val="00BD2FE1"/>
    <w:rsid w:val="00BD5458"/>
    <w:rsid w:val="00BE4D6B"/>
    <w:rsid w:val="00BE6B30"/>
    <w:rsid w:val="00BF17B8"/>
    <w:rsid w:val="00BF18C4"/>
    <w:rsid w:val="00BF70E8"/>
    <w:rsid w:val="00C04C9A"/>
    <w:rsid w:val="00C06244"/>
    <w:rsid w:val="00C101DA"/>
    <w:rsid w:val="00C1368A"/>
    <w:rsid w:val="00C1373B"/>
    <w:rsid w:val="00C15C3A"/>
    <w:rsid w:val="00C252F3"/>
    <w:rsid w:val="00C3071E"/>
    <w:rsid w:val="00C3311E"/>
    <w:rsid w:val="00C33595"/>
    <w:rsid w:val="00C33DD0"/>
    <w:rsid w:val="00C40987"/>
    <w:rsid w:val="00C45463"/>
    <w:rsid w:val="00C473F4"/>
    <w:rsid w:val="00C50742"/>
    <w:rsid w:val="00C51D3B"/>
    <w:rsid w:val="00C54555"/>
    <w:rsid w:val="00C65A29"/>
    <w:rsid w:val="00C67F4C"/>
    <w:rsid w:val="00C83EC5"/>
    <w:rsid w:val="00C9734F"/>
    <w:rsid w:val="00C97EBD"/>
    <w:rsid w:val="00CA3F98"/>
    <w:rsid w:val="00CA4021"/>
    <w:rsid w:val="00CA56B9"/>
    <w:rsid w:val="00CB225A"/>
    <w:rsid w:val="00CB5610"/>
    <w:rsid w:val="00CB6011"/>
    <w:rsid w:val="00CC443A"/>
    <w:rsid w:val="00CD07AD"/>
    <w:rsid w:val="00CD4831"/>
    <w:rsid w:val="00CD6CD2"/>
    <w:rsid w:val="00CD73BC"/>
    <w:rsid w:val="00CD7884"/>
    <w:rsid w:val="00CE38C0"/>
    <w:rsid w:val="00CE413C"/>
    <w:rsid w:val="00CE49D5"/>
    <w:rsid w:val="00CE76F2"/>
    <w:rsid w:val="00CF57A8"/>
    <w:rsid w:val="00D0312E"/>
    <w:rsid w:val="00D0320B"/>
    <w:rsid w:val="00D05F60"/>
    <w:rsid w:val="00D062D3"/>
    <w:rsid w:val="00D11535"/>
    <w:rsid w:val="00D13B0F"/>
    <w:rsid w:val="00D15248"/>
    <w:rsid w:val="00D217D9"/>
    <w:rsid w:val="00D4783C"/>
    <w:rsid w:val="00D519B7"/>
    <w:rsid w:val="00D534D0"/>
    <w:rsid w:val="00D55E9E"/>
    <w:rsid w:val="00D564CE"/>
    <w:rsid w:val="00D661E1"/>
    <w:rsid w:val="00D672CA"/>
    <w:rsid w:val="00D67B4C"/>
    <w:rsid w:val="00D734EB"/>
    <w:rsid w:val="00D76EEB"/>
    <w:rsid w:val="00D86257"/>
    <w:rsid w:val="00D9383E"/>
    <w:rsid w:val="00DA59EE"/>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52E6F"/>
    <w:rsid w:val="00E60BA4"/>
    <w:rsid w:val="00E623D6"/>
    <w:rsid w:val="00E62C77"/>
    <w:rsid w:val="00E74C95"/>
    <w:rsid w:val="00E77BFF"/>
    <w:rsid w:val="00E86C5E"/>
    <w:rsid w:val="00E915CC"/>
    <w:rsid w:val="00E91ABE"/>
    <w:rsid w:val="00E9387A"/>
    <w:rsid w:val="00E96149"/>
    <w:rsid w:val="00EA03CF"/>
    <w:rsid w:val="00EA2850"/>
    <w:rsid w:val="00EB31E0"/>
    <w:rsid w:val="00EB32C7"/>
    <w:rsid w:val="00EB4CD6"/>
    <w:rsid w:val="00EB4D73"/>
    <w:rsid w:val="00EC11EF"/>
    <w:rsid w:val="00ED16FD"/>
    <w:rsid w:val="00ED188F"/>
    <w:rsid w:val="00ED3A72"/>
    <w:rsid w:val="00EE18A7"/>
    <w:rsid w:val="00EE301C"/>
    <w:rsid w:val="00EE58A1"/>
    <w:rsid w:val="00EF3AEC"/>
    <w:rsid w:val="00EF6744"/>
    <w:rsid w:val="00F1495E"/>
    <w:rsid w:val="00F165E6"/>
    <w:rsid w:val="00F211E8"/>
    <w:rsid w:val="00F252A1"/>
    <w:rsid w:val="00F27022"/>
    <w:rsid w:val="00F279F3"/>
    <w:rsid w:val="00F30916"/>
    <w:rsid w:val="00F31400"/>
    <w:rsid w:val="00F32E10"/>
    <w:rsid w:val="00F3631B"/>
    <w:rsid w:val="00F42EE7"/>
    <w:rsid w:val="00F474E4"/>
    <w:rsid w:val="00F51543"/>
    <w:rsid w:val="00F51649"/>
    <w:rsid w:val="00F54FBA"/>
    <w:rsid w:val="00F557A8"/>
    <w:rsid w:val="00F63503"/>
    <w:rsid w:val="00F73978"/>
    <w:rsid w:val="00F8457E"/>
    <w:rsid w:val="00F84F7F"/>
    <w:rsid w:val="00F85BAA"/>
    <w:rsid w:val="00F86C6D"/>
    <w:rsid w:val="00F8757A"/>
    <w:rsid w:val="00F9013E"/>
    <w:rsid w:val="00F90DFE"/>
    <w:rsid w:val="00F9233D"/>
    <w:rsid w:val="00F92878"/>
    <w:rsid w:val="00F95583"/>
    <w:rsid w:val="00F960CE"/>
    <w:rsid w:val="00FA0513"/>
    <w:rsid w:val="00FA06D6"/>
    <w:rsid w:val="00FA0886"/>
    <w:rsid w:val="00FA3154"/>
    <w:rsid w:val="00FA46BF"/>
    <w:rsid w:val="00FA5BF6"/>
    <w:rsid w:val="00FB1FF5"/>
    <w:rsid w:val="00FB24EC"/>
    <w:rsid w:val="00FB73E3"/>
    <w:rsid w:val="00FC18FA"/>
    <w:rsid w:val="00FC37B8"/>
    <w:rsid w:val="00FC736E"/>
    <w:rsid w:val="00FD5259"/>
    <w:rsid w:val="00FD6F7B"/>
    <w:rsid w:val="00FF02BA"/>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Change w:id="0" w:author="Philipp Alexander Linden" w:date="2020-07-07T12:59:00Z">
        <w:pPr>
          <w:spacing w:before="144" w:after="144" w:line="288" w:lineRule="auto"/>
          <w:ind w:left="709" w:hanging="57"/>
          <w:jc w:val="both"/>
        </w:pPr>
      </w:pPrChange>
    </w:pPr>
    <w:rPr>
      <w:rPrChange w:id="0" w:author="Philipp Alexander Linden" w:date="2020-07-07T12:59:00Z">
        <w:rPr>
          <w:rFonts w:eastAsia="Calibri"/>
          <w:color w:val="000000"/>
          <w:sz w:val="24"/>
          <w:szCs w:val="22"/>
          <w:lang w:val="de-DE" w:eastAsia="en-US" w:bidi="ar-SA"/>
        </w:rPr>
      </w:rPrChange>
    </w:r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CFB168E5B9A7404CB9C23D04B1B0159A"/>
        <w:category>
          <w:name w:val="Allgemein"/>
          <w:gallery w:val="placeholder"/>
        </w:category>
        <w:types>
          <w:type w:val="bbPlcHdr"/>
        </w:types>
        <w:behaviors>
          <w:behavior w:val="content"/>
        </w:behaviors>
        <w:guid w:val="{C3EC3CA8-7B6A-4745-9510-63384A3E5EBE}"/>
      </w:docPartPr>
      <w:docPartBody>
        <w:p w:rsidR="00964CF5" w:rsidRDefault="00964CF5" w:rsidP="00964CF5">
          <w:pPr>
            <w:pStyle w:val="CFB168E5B9A7404CB9C23D04B1B0159A"/>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E454CA0A68B34D1E9CEA5BE3AB6DF851"/>
        <w:category>
          <w:name w:val="Allgemein"/>
          <w:gallery w:val="placeholder"/>
        </w:category>
        <w:types>
          <w:type w:val="bbPlcHdr"/>
        </w:types>
        <w:behaviors>
          <w:behavior w:val="content"/>
        </w:behaviors>
        <w:guid w:val="{7674EA9B-AA3D-4F2D-964C-ECDE87AB3C33}"/>
      </w:docPartPr>
      <w:docPartBody>
        <w:p w:rsidR="00964CF5" w:rsidRDefault="00964CF5" w:rsidP="00964CF5">
          <w:pPr>
            <w:pStyle w:val="E454CA0A68B34D1E9CEA5BE3AB6DF851"/>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5A1809D5CC24462F8FE22A82A95EB13B"/>
        <w:category>
          <w:name w:val="Allgemein"/>
          <w:gallery w:val="placeholder"/>
        </w:category>
        <w:types>
          <w:type w:val="bbPlcHdr"/>
        </w:types>
        <w:behaviors>
          <w:behavior w:val="content"/>
        </w:behaviors>
        <w:guid w:val="{68A594A9-2AB6-4FF5-8410-99A167A6E62E}"/>
      </w:docPartPr>
      <w:docPartBody>
        <w:p w:rsidR="00C50EB0" w:rsidRDefault="00C50EB0" w:rsidP="00C50EB0">
          <w:pPr>
            <w:pStyle w:val="5A1809D5CC24462F8FE22A82A95EB13B"/>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20E2EC852C8A4426B7A3926E893648B5"/>
        <w:category>
          <w:name w:val="Allgemein"/>
          <w:gallery w:val="placeholder"/>
        </w:category>
        <w:types>
          <w:type w:val="bbPlcHdr"/>
        </w:types>
        <w:behaviors>
          <w:behavior w:val="content"/>
        </w:behaviors>
        <w:guid w:val="{4418BD48-9857-499C-AD23-1A623F5A1E3A}"/>
      </w:docPartPr>
      <w:docPartBody>
        <w:p w:rsidR="00835700" w:rsidRDefault="00835700" w:rsidP="00835700">
          <w:pPr>
            <w:pStyle w:val="20E2EC852C8A4426B7A3926E893648B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88C33AAB7A9A45F4BA17BE68FA51A6AC"/>
        <w:category>
          <w:name w:val="Allgemein"/>
          <w:gallery w:val="placeholder"/>
        </w:category>
        <w:types>
          <w:type w:val="bbPlcHdr"/>
        </w:types>
        <w:behaviors>
          <w:behavior w:val="content"/>
        </w:behaviors>
        <w:guid w:val="{B90FC836-3ABA-4EC3-894E-456602857CB1}"/>
      </w:docPartPr>
      <w:docPartBody>
        <w:p w:rsidR="00835700" w:rsidRDefault="00835700" w:rsidP="00835700">
          <w:pPr>
            <w:pStyle w:val="88C33AAB7A9A45F4BA17BE68FA51A6AC"/>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AEC3CDEBED214875AAAE9D00ACAAC287"/>
        <w:category>
          <w:name w:val="Allgemein"/>
          <w:gallery w:val="placeholder"/>
        </w:category>
        <w:types>
          <w:type w:val="bbPlcHdr"/>
        </w:types>
        <w:behaviors>
          <w:behavior w:val="content"/>
        </w:behaviors>
        <w:guid w:val="{E3B2D0DA-9E38-4A6B-A3AE-DAA5E2C48CC3}"/>
      </w:docPartPr>
      <w:docPartBody>
        <w:p w:rsidR="000D58A0" w:rsidRDefault="00835700" w:rsidP="00835700">
          <w:pPr>
            <w:pStyle w:val="AEC3CDEBED214875AAAE9D00ACAAC287"/>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0D58A0"/>
    <w:rsid w:val="00192F28"/>
    <w:rsid w:val="002765ED"/>
    <w:rsid w:val="003053B6"/>
    <w:rsid w:val="00347FAF"/>
    <w:rsid w:val="00357989"/>
    <w:rsid w:val="00443CAC"/>
    <w:rsid w:val="006D3C6C"/>
    <w:rsid w:val="00835700"/>
    <w:rsid w:val="0088540B"/>
    <w:rsid w:val="008E32BE"/>
    <w:rsid w:val="009426AC"/>
    <w:rsid w:val="00964CF5"/>
    <w:rsid w:val="00975787"/>
    <w:rsid w:val="009D6E4F"/>
    <w:rsid w:val="009E295A"/>
    <w:rsid w:val="00A403CB"/>
    <w:rsid w:val="00A43F81"/>
    <w:rsid w:val="00A70037"/>
    <w:rsid w:val="00B02456"/>
    <w:rsid w:val="00B257AC"/>
    <w:rsid w:val="00B84CF2"/>
    <w:rsid w:val="00BE138D"/>
    <w:rsid w:val="00C27EFE"/>
    <w:rsid w:val="00C50EB0"/>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5700"/>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D13F7-321A-4157-9A28-4ECC48A8C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09512</Words>
  <Characters>624222</Characters>
  <Application>Microsoft Office Word</Application>
  <DocSecurity>0</DocSecurity>
  <Lines>5201</Lines>
  <Paragraphs>14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56</cp:revision>
  <cp:lastPrinted>2019-06-30T11:28:00Z</cp:lastPrinted>
  <dcterms:created xsi:type="dcterms:W3CDTF">2020-07-07T07:41:00Z</dcterms:created>
  <dcterms:modified xsi:type="dcterms:W3CDTF">2020-07-0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False</vt:lpwstr>
  </property>
  <property fmtid="{D5CDD505-2E9C-101B-9397-08002B2CF9AE}" pid="6" name="CitaviDocumentProperty_1">
    <vt:lpwstr>6.4.0.35</vt:lpwstr>
  </property>
</Properties>
</file>